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Pr="00F71E12" w:rsidRDefault="00B72AE3" w:rsidP="00EC6F7C">
      <w:pPr>
        <w:jc w:val="both"/>
        <w:rPr>
          <w:rFonts w:ascii="Times New Roman" w:hAnsi="Times New Roman" w:cs="Times New Roman"/>
          <w:sz w:val="24"/>
        </w:rPr>
      </w:pPr>
      <w:r w:rsidRPr="00F71E12">
        <w:rPr>
          <w:rFonts w:ascii="Times New Roman" w:hAnsi="Times New Roman" w:cs="Times New Roman"/>
          <w:sz w:val="24"/>
        </w:rPr>
        <w:t xml:space="preserve">5 </w:t>
      </w:r>
      <w:r w:rsidR="003D6AB3" w:rsidRPr="00F71E12">
        <w:rPr>
          <w:rFonts w:ascii="Times New Roman" w:hAnsi="Times New Roman" w:cs="Times New Roman"/>
          <w:sz w:val="24"/>
        </w:rPr>
        <w:t>INŽENIRING</w:t>
      </w:r>
      <w:r w:rsidR="00B52C11" w:rsidRPr="00F71E12">
        <w:rPr>
          <w:rFonts w:ascii="Times New Roman" w:hAnsi="Times New Roman" w:cs="Times New Roman"/>
          <w:sz w:val="24"/>
        </w:rPr>
        <w:t xml:space="preserve"> </w:t>
      </w:r>
      <w:r w:rsidR="00473232" w:rsidRPr="00F71E12">
        <w:rPr>
          <w:rFonts w:ascii="Times New Roman" w:hAnsi="Times New Roman" w:cs="Times New Roman"/>
          <w:sz w:val="24"/>
        </w:rPr>
        <w:t>METOD</w:t>
      </w:r>
    </w:p>
    <w:p w:rsidR="000163F3" w:rsidRDefault="000D0118" w:rsidP="00CD6E2F">
      <w:pPr>
        <w:contextualSpacing/>
        <w:jc w:val="both"/>
        <w:rPr>
          <w:rFonts w:ascii="Times New Roman" w:hAnsi="Times New Roman" w:cs="Times New Roman"/>
          <w:sz w:val="24"/>
        </w:rPr>
      </w:pPr>
      <w:r w:rsidRPr="00F71E12">
        <w:rPr>
          <w:rFonts w:ascii="Times New Roman" w:hAnsi="Times New Roman" w:cs="Times New Roman"/>
          <w:sz w:val="24"/>
        </w:rPr>
        <w:t>Inženiring metod</w:t>
      </w:r>
      <w:r w:rsidR="006A2BF8" w:rsidRPr="00F71E12">
        <w:rPr>
          <w:rFonts w:ascii="Times New Roman" w:hAnsi="Times New Roman" w:cs="Times New Roman"/>
          <w:sz w:val="24"/>
        </w:rPr>
        <w:t xml:space="preserve"> (IM)</w:t>
      </w:r>
      <w:r w:rsidR="00574D24" w:rsidRPr="00F71E12">
        <w:rPr>
          <w:rFonts w:ascii="Times New Roman" w:hAnsi="Times New Roman" w:cs="Times New Roman"/>
          <w:sz w:val="24"/>
        </w:rPr>
        <w:t xml:space="preserve"> </w:t>
      </w:r>
      <w:r w:rsidRPr="00F71E12">
        <w:rPr>
          <w:rFonts w:ascii="Times New Roman" w:hAnsi="Times New Roman" w:cs="Times New Roman"/>
          <w:sz w:val="24"/>
        </w:rPr>
        <w:t>je d</w:t>
      </w:r>
      <w:r w:rsidR="00BA4426" w:rsidRPr="00F71E12">
        <w:rPr>
          <w:rFonts w:ascii="Times New Roman" w:hAnsi="Times New Roman" w:cs="Times New Roman"/>
          <w:sz w:val="24"/>
        </w:rPr>
        <w:t>isciplina</w:t>
      </w:r>
      <w:r w:rsidR="0011038A" w:rsidRPr="00F71E12">
        <w:rPr>
          <w:rFonts w:ascii="Times New Roman" w:hAnsi="Times New Roman" w:cs="Times New Roman"/>
          <w:sz w:val="24"/>
        </w:rPr>
        <w:t>, ki</w:t>
      </w:r>
      <w:r w:rsidR="00BA4426" w:rsidRPr="00F71E12">
        <w:rPr>
          <w:rFonts w:ascii="Times New Roman" w:hAnsi="Times New Roman" w:cs="Times New Roman"/>
          <w:sz w:val="24"/>
        </w:rPr>
        <w:t xml:space="preserve"> se ukvarja z razvojem metod, tehnik in orodij za razvoj informacijskih </w:t>
      </w:r>
      <w:r w:rsidR="0070541C" w:rsidRPr="00F71E12">
        <w:rPr>
          <w:rFonts w:ascii="Times New Roman" w:hAnsi="Times New Roman" w:cs="Times New Roman"/>
          <w:sz w:val="24"/>
        </w:rPr>
        <w:t>sistemov</w:t>
      </w:r>
      <w:r w:rsidR="0076169C" w:rsidRPr="00F71E12">
        <w:rPr>
          <w:rFonts w:ascii="Times New Roman" w:hAnsi="Times New Roman" w:cs="Times New Roman"/>
          <w:sz w:val="24"/>
        </w:rPr>
        <w:t xml:space="preserve"> </w:t>
      </w:r>
      <w:r w:rsidR="0076169C" w:rsidRPr="00F71E12">
        <w:rPr>
          <w:rFonts w:ascii="Times New Roman" w:hAnsi="Times New Roman" w:cs="Times New Roman"/>
          <w:sz w:val="24"/>
        </w:rPr>
        <w:fldChar w:fldCharType="begin"/>
      </w:r>
      <w:r w:rsidR="0076169C"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sidRPr="00F71E12">
        <w:rPr>
          <w:rFonts w:ascii="Times New Roman" w:hAnsi="Times New Roman" w:cs="Times New Roman"/>
          <w:sz w:val="24"/>
        </w:rPr>
        <w:fldChar w:fldCharType="separate"/>
      </w:r>
      <w:r w:rsidR="0076169C" w:rsidRPr="00F71E12">
        <w:rPr>
          <w:rFonts w:ascii="Times New Roman" w:hAnsi="Times New Roman" w:cs="Times New Roman"/>
          <w:sz w:val="24"/>
        </w:rPr>
        <w:t>(Engels in Sauer 2010, 412)</w:t>
      </w:r>
      <w:r w:rsidR="0076169C" w:rsidRPr="00F71E12">
        <w:rPr>
          <w:rFonts w:ascii="Times New Roman" w:hAnsi="Times New Roman" w:cs="Times New Roman"/>
          <w:sz w:val="24"/>
        </w:rPr>
        <w:fldChar w:fldCharType="end"/>
      </w:r>
      <w:r w:rsidR="00406C4E">
        <w:rPr>
          <w:rFonts w:ascii="Times New Roman" w:hAnsi="Times New Roman" w:cs="Times New Roman"/>
          <w:sz w:val="24"/>
        </w:rPr>
        <w:t xml:space="preserve">. </w:t>
      </w:r>
      <w:r w:rsidR="00AC0A01">
        <w:rPr>
          <w:rFonts w:ascii="Times New Roman" w:hAnsi="Times New Roman" w:cs="Times New Roman"/>
          <w:sz w:val="24"/>
        </w:rPr>
        <w:t>Slika 5.1</w:t>
      </w:r>
      <w:r w:rsidR="00C437CE">
        <w:rPr>
          <w:rFonts w:ascii="Times New Roman" w:hAnsi="Times New Roman" w:cs="Times New Roman"/>
          <w:sz w:val="24"/>
        </w:rPr>
        <w:t xml:space="preserve"> prikazuje</w:t>
      </w:r>
      <w:r w:rsidR="00DD0592">
        <w:rPr>
          <w:rFonts w:ascii="Times New Roman" w:hAnsi="Times New Roman" w:cs="Times New Roman"/>
          <w:sz w:val="24"/>
        </w:rPr>
        <w:t xml:space="preserve"> model splošnega življenjskega</w:t>
      </w:r>
      <w:r w:rsidR="003409FF">
        <w:rPr>
          <w:rFonts w:ascii="Times New Roman" w:hAnsi="Times New Roman" w:cs="Times New Roman"/>
          <w:sz w:val="24"/>
        </w:rPr>
        <w:t xml:space="preserve"> cik</w:t>
      </w:r>
      <w:r w:rsidR="00DD0592">
        <w:rPr>
          <w:rFonts w:ascii="Times New Roman" w:hAnsi="Times New Roman" w:cs="Times New Roman"/>
          <w:sz w:val="24"/>
        </w:rPr>
        <w:t xml:space="preserve">la </w:t>
      </w:r>
      <w:r w:rsidR="00524C13">
        <w:rPr>
          <w:rFonts w:ascii="Times New Roman" w:hAnsi="Times New Roman" w:cs="Times New Roman"/>
          <w:sz w:val="24"/>
        </w:rPr>
        <w:t xml:space="preserve">IM. </w:t>
      </w:r>
      <w:r w:rsidR="001D0B83">
        <w:rPr>
          <w:rFonts w:ascii="Times New Roman" w:hAnsi="Times New Roman" w:cs="Times New Roman"/>
          <w:sz w:val="24"/>
        </w:rPr>
        <w:t>Po identifikaciji domene diskurza (razvoj programske opreme)</w:t>
      </w:r>
      <w:r w:rsidR="00D51B5F">
        <w:rPr>
          <w:rFonts w:ascii="Times New Roman" w:hAnsi="Times New Roman" w:cs="Times New Roman"/>
          <w:sz w:val="24"/>
        </w:rPr>
        <w:t xml:space="preserve"> se prične analiza potreb</w:t>
      </w:r>
      <w:r w:rsidR="00E26538">
        <w:rPr>
          <w:rFonts w:ascii="Times New Roman" w:hAnsi="Times New Roman" w:cs="Times New Roman"/>
          <w:sz w:val="24"/>
        </w:rPr>
        <w:t xml:space="preserve">, ki </w:t>
      </w:r>
      <w:r w:rsidR="00D51B5F">
        <w:rPr>
          <w:rFonts w:ascii="Times New Roman" w:hAnsi="Times New Roman" w:cs="Times New Roman"/>
          <w:sz w:val="24"/>
        </w:rPr>
        <w:t>predstavlja prvi korak. Sledi ji</w:t>
      </w:r>
      <w:r w:rsidR="00E26538">
        <w:rPr>
          <w:rFonts w:ascii="Times New Roman" w:hAnsi="Times New Roman" w:cs="Times New Roman"/>
          <w:sz w:val="24"/>
        </w:rPr>
        <w:t xml:space="preserve"> več-stopenjski razvojni proces.</w:t>
      </w:r>
      <w:r w:rsidR="00455E46">
        <w:rPr>
          <w:rFonts w:ascii="Times New Roman" w:hAnsi="Times New Roman" w:cs="Times New Roman"/>
          <w:sz w:val="24"/>
        </w:rPr>
        <w:t xml:space="preserve"> Po razvoju se metod</w:t>
      </w:r>
      <w:r w:rsidR="00092F62">
        <w:rPr>
          <w:rFonts w:ascii="Times New Roman" w:hAnsi="Times New Roman" w:cs="Times New Roman"/>
          <w:sz w:val="24"/>
        </w:rPr>
        <w:t>o namesti v uporabo in preveri</w:t>
      </w:r>
      <w:r w:rsidR="00E87476">
        <w:rPr>
          <w:rFonts w:ascii="Times New Roman" w:hAnsi="Times New Roman" w:cs="Times New Roman"/>
          <w:sz w:val="24"/>
        </w:rPr>
        <w:t>. Preverjan</w:t>
      </w:r>
      <w:r w:rsidR="00F42905">
        <w:rPr>
          <w:rFonts w:ascii="Times New Roman" w:hAnsi="Times New Roman" w:cs="Times New Roman"/>
          <w:sz w:val="24"/>
        </w:rPr>
        <w:t>je privede do novih ugotovitev ali potreb</w:t>
      </w:r>
      <w:r w:rsidR="00E87476">
        <w:rPr>
          <w:rFonts w:ascii="Times New Roman" w:hAnsi="Times New Roman" w:cs="Times New Roman"/>
          <w:sz w:val="24"/>
        </w:rPr>
        <w:t>, katere vodijo v zagon</w:t>
      </w:r>
      <w:r w:rsidR="00EC74E7">
        <w:rPr>
          <w:rFonts w:ascii="Times New Roman" w:hAnsi="Times New Roman" w:cs="Times New Roman"/>
          <w:sz w:val="24"/>
        </w:rPr>
        <w:t xml:space="preserve"> </w:t>
      </w:r>
      <w:r w:rsidR="00A8566E">
        <w:rPr>
          <w:rFonts w:ascii="Times New Roman" w:hAnsi="Times New Roman" w:cs="Times New Roman"/>
          <w:sz w:val="24"/>
        </w:rPr>
        <w:t>ponovnega</w:t>
      </w:r>
      <w:r w:rsidR="00EC74E7">
        <w:rPr>
          <w:rFonts w:ascii="Times New Roman" w:hAnsi="Times New Roman" w:cs="Times New Roman"/>
          <w:sz w:val="24"/>
        </w:rPr>
        <w:t xml:space="preserve"> evolucijskega cikla</w:t>
      </w:r>
      <w:r w:rsidR="00DE0F09">
        <w:rPr>
          <w:rFonts w:ascii="Times New Roman" w:hAnsi="Times New Roman" w:cs="Times New Roman"/>
          <w:sz w:val="24"/>
        </w:rPr>
        <w:t xml:space="preserve"> metode</w:t>
      </w:r>
      <w:r w:rsidR="00677388">
        <w:rPr>
          <w:rFonts w:ascii="Times New Roman" w:hAnsi="Times New Roman" w:cs="Times New Roman"/>
          <w:sz w:val="24"/>
        </w:rPr>
        <w:t xml:space="preserve"> </w:t>
      </w:r>
      <w:r w:rsidR="00EC74E7">
        <w:rPr>
          <w:rFonts w:ascii="Times New Roman" w:hAnsi="Times New Roman" w:cs="Times New Roman"/>
          <w:sz w:val="24"/>
        </w:rPr>
        <w:fldChar w:fldCharType="begin"/>
      </w:r>
      <w:r w:rsidR="00EC74E7">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EC74E7">
        <w:rPr>
          <w:rFonts w:ascii="Times New Roman" w:hAnsi="Times New Roman" w:cs="Times New Roman"/>
          <w:sz w:val="24"/>
        </w:rPr>
        <w:fldChar w:fldCharType="separate"/>
      </w:r>
      <w:r w:rsidR="00EC74E7" w:rsidRPr="00EC74E7">
        <w:rPr>
          <w:rFonts w:ascii="Times New Roman" w:hAnsi="Times New Roman" w:cs="Times New Roman"/>
          <w:sz w:val="24"/>
        </w:rPr>
        <w:t>(Engels in Sauer 2010, 422)</w:t>
      </w:r>
      <w:r w:rsidR="00EC74E7">
        <w:rPr>
          <w:rFonts w:ascii="Times New Roman" w:hAnsi="Times New Roman" w:cs="Times New Roman"/>
          <w:sz w:val="24"/>
        </w:rPr>
        <w:fldChar w:fldCharType="end"/>
      </w:r>
      <w:r w:rsidR="00EC74E7">
        <w:rPr>
          <w:rFonts w:ascii="Times New Roman" w:hAnsi="Times New Roman" w:cs="Times New Roman"/>
          <w:sz w:val="24"/>
        </w:rPr>
        <w:t>.</w:t>
      </w:r>
    </w:p>
    <w:p w:rsidR="004F10E0" w:rsidRPr="00BC0723" w:rsidRDefault="004F10E0" w:rsidP="004F10E0">
      <w:pPr>
        <w:contextualSpacing/>
        <w:jc w:val="center"/>
        <w:rPr>
          <w:rFonts w:ascii="Times New Roman" w:hAnsi="Times New Roman" w:cs="Times New Roman"/>
          <w:sz w:val="20"/>
        </w:rPr>
      </w:pPr>
      <w:r>
        <w:rPr>
          <w:rFonts w:ascii="Times New Roman" w:hAnsi="Times New Roman" w:cs="Times New Roman"/>
          <w:sz w:val="24"/>
        </w:rPr>
        <w:t xml:space="preserve"> </w:t>
      </w:r>
      <w:r w:rsidRPr="00BC0723">
        <w:rPr>
          <w:rFonts w:ascii="Times New Roman" w:hAnsi="Times New Roman" w:cs="Times New Roman"/>
          <w:sz w:val="20"/>
        </w:rPr>
        <w:t>Slik 5.1 življenjski cikel IM</w:t>
      </w:r>
    </w:p>
    <w:p w:rsidR="004F10E0" w:rsidRPr="00BC0723" w:rsidRDefault="004F10E0" w:rsidP="004F10E0">
      <w:pPr>
        <w:contextualSpacing/>
        <w:jc w:val="center"/>
        <w:rPr>
          <w:rFonts w:ascii="Times New Roman" w:hAnsi="Times New Roman" w:cs="Times New Roman"/>
          <w:sz w:val="20"/>
        </w:rPr>
      </w:pP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074D4579" wp14:editId="3A6EF02D">
            <wp:extent cx="5427784" cy="1011395"/>
            <wp:effectExtent l="0" t="0" r="190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55646" cy="1016587"/>
                    </a:xfrm>
                    <a:prstGeom prst="rect">
                      <a:avLst/>
                    </a:prstGeom>
                  </pic:spPr>
                </pic:pic>
              </a:graphicData>
            </a:graphic>
          </wp:inline>
        </w:drawing>
      </w: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4F10E0" w:rsidRDefault="004F10E0" w:rsidP="00CD6E2F">
      <w:pPr>
        <w:contextualSpacing/>
        <w:jc w:val="both"/>
        <w:rPr>
          <w:rFonts w:ascii="Times New Roman" w:hAnsi="Times New Roman" w:cs="Times New Roman"/>
          <w:sz w:val="24"/>
        </w:rPr>
      </w:pPr>
    </w:p>
    <w:p w:rsidR="00D44DB7" w:rsidRDefault="002B4A51" w:rsidP="00947CDF">
      <w:pPr>
        <w:jc w:val="both"/>
        <w:rPr>
          <w:rFonts w:ascii="Times New Roman" w:hAnsi="Times New Roman" w:cs="Times New Roman"/>
          <w:sz w:val="24"/>
        </w:rPr>
      </w:pPr>
      <w:r w:rsidRPr="00F71E1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w:t>
      </w:r>
      <w:r>
        <w:rPr>
          <w:rFonts w:ascii="Times New Roman" w:hAnsi="Times New Roman" w:cs="Times New Roman"/>
          <w:sz w:val="24"/>
        </w:rPr>
        <w:t>, zato takšne procese označuje za metode inženiringa programske opreme</w:t>
      </w:r>
      <w:r w:rsidR="00B6619F">
        <w:rPr>
          <w:rFonts w:ascii="Times New Roman" w:hAnsi="Times New Roman" w:cs="Times New Roman"/>
          <w:sz w:val="24"/>
        </w:rPr>
        <w:t xml:space="preserve"> (MIPO)</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Pr>
          <w:rFonts w:ascii="Times New Roman" w:hAnsi="Times New Roman" w:cs="Times New Roman"/>
          <w:sz w:val="24"/>
        </w:rPr>
        <w:t>(Engels in Sauer 2010, 411-12</w:t>
      </w:r>
      <w:r w:rsidRPr="00F71E12">
        <w:rPr>
          <w:rFonts w:ascii="Times New Roman" w:hAnsi="Times New Roman" w:cs="Times New Roman"/>
          <w:sz w:val="24"/>
        </w:rPr>
        <w:t>)</w:t>
      </w:r>
      <w:r w:rsidRPr="00F71E12">
        <w:rPr>
          <w:rFonts w:ascii="Times New Roman" w:hAnsi="Times New Roman" w:cs="Times New Roman"/>
          <w:sz w:val="24"/>
        </w:rPr>
        <w:fldChar w:fldCharType="end"/>
      </w:r>
      <w:r>
        <w:rPr>
          <w:rFonts w:ascii="Times New Roman" w:hAnsi="Times New Roman" w:cs="Times New Roman"/>
          <w:sz w:val="24"/>
        </w:rPr>
        <w:t>.</w:t>
      </w:r>
      <w:r w:rsidR="00111201">
        <w:rPr>
          <w:rFonts w:ascii="Times New Roman" w:hAnsi="Times New Roman" w:cs="Times New Roman"/>
          <w:sz w:val="24"/>
        </w:rPr>
        <w:t xml:space="preserve"> </w:t>
      </w:r>
      <w:r w:rsidR="00EC5CAF" w:rsidRPr="00F71E12">
        <w:rPr>
          <w:rFonts w:ascii="Times New Roman" w:hAnsi="Times New Roman" w:cs="Times New Roman"/>
          <w:sz w:val="24"/>
        </w:rPr>
        <w:t>MIPO</w:t>
      </w:r>
      <w:r w:rsidR="003A5E49" w:rsidRPr="00F71E12">
        <w:rPr>
          <w:rFonts w:ascii="Times New Roman" w:hAnsi="Times New Roman" w:cs="Times New Roman"/>
          <w:sz w:val="24"/>
        </w:rPr>
        <w:t xml:space="preserve"> so sistematični postopki ali tehnike izvajanja opravil z nameno</w:t>
      </w:r>
      <w:r w:rsidR="00E82F0B">
        <w:rPr>
          <w:rFonts w:ascii="Times New Roman" w:hAnsi="Times New Roman" w:cs="Times New Roman"/>
          <w:sz w:val="24"/>
        </w:rPr>
        <w:t xml:space="preserve">m doseganja določenih ciljev </w:t>
      </w:r>
      <w:r w:rsidR="003A5E49" w:rsidRPr="00F71E12">
        <w:rPr>
          <w:rFonts w:ascii="Times New Roman" w:hAnsi="Times New Roman" w:cs="Times New Roman"/>
          <w:sz w:val="24"/>
        </w:rPr>
        <w:t>ali definiranje</w:t>
      </w:r>
      <w:r w:rsidR="00392D53" w:rsidRPr="00F71E12">
        <w:rPr>
          <w:rFonts w:ascii="Times New Roman" w:hAnsi="Times New Roman" w:cs="Times New Roman"/>
          <w:sz w:val="24"/>
        </w:rPr>
        <w:t>m zbir</w:t>
      </w:r>
      <w:r w:rsidR="00A86149" w:rsidRPr="00F71E12">
        <w:rPr>
          <w:rFonts w:ascii="Times New Roman" w:hAnsi="Times New Roman" w:cs="Times New Roman"/>
          <w:sz w:val="24"/>
        </w:rPr>
        <w:t xml:space="preserve">ke artefaktov programske opreme </w:t>
      </w:r>
      <w:r w:rsidR="00A86149" w:rsidRPr="00F71E12">
        <w:rPr>
          <w:rFonts w:ascii="Times New Roman" w:hAnsi="Times New Roman" w:cs="Times New Roman"/>
          <w:sz w:val="24"/>
        </w:rPr>
        <w:fldChar w:fldCharType="begin"/>
      </w:r>
      <w:r w:rsidR="00A86149"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sidRPr="00F71E12">
        <w:rPr>
          <w:rFonts w:ascii="Times New Roman" w:hAnsi="Times New Roman" w:cs="Times New Roman"/>
          <w:sz w:val="24"/>
        </w:rPr>
        <w:fldChar w:fldCharType="separate"/>
      </w:r>
      <w:r w:rsidR="00A86149" w:rsidRPr="00F71E12">
        <w:rPr>
          <w:rFonts w:ascii="Times New Roman" w:hAnsi="Times New Roman" w:cs="Times New Roman"/>
          <w:sz w:val="24"/>
        </w:rPr>
        <w:t>(Engels in Sauer 2010, 414)</w:t>
      </w:r>
      <w:r w:rsidR="00A86149" w:rsidRPr="00F71E12">
        <w:rPr>
          <w:rFonts w:ascii="Times New Roman" w:hAnsi="Times New Roman" w:cs="Times New Roman"/>
          <w:sz w:val="24"/>
        </w:rPr>
        <w:fldChar w:fldCharType="end"/>
      </w:r>
      <w:r w:rsidR="00A86149" w:rsidRPr="00F71E12">
        <w:rPr>
          <w:rFonts w:ascii="Times New Roman" w:hAnsi="Times New Roman" w:cs="Times New Roman"/>
          <w:sz w:val="24"/>
        </w:rPr>
        <w:t>.</w:t>
      </w:r>
      <w:r w:rsidR="000454CA" w:rsidRPr="00F71E12">
        <w:rPr>
          <w:rFonts w:ascii="Times New Roman" w:hAnsi="Times New Roman" w:cs="Times New Roman"/>
          <w:sz w:val="24"/>
        </w:rPr>
        <w:t xml:space="preserve"> MIPO koordinirajo in dokumentirajo razvojne procese, aktivnosti in artefakte. Strokovnjaki jih pogosto imenujejo procesni modeli </w:t>
      </w:r>
      <w:r w:rsidR="000454CA" w:rsidRPr="00F71E12">
        <w:rPr>
          <w:rFonts w:ascii="Times New Roman" w:hAnsi="Times New Roman" w:cs="Times New Roman"/>
          <w:sz w:val="24"/>
        </w:rPr>
        <w:fldChar w:fldCharType="begin"/>
      </w:r>
      <w:r w:rsidR="000454CA"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0454CA" w:rsidRPr="00F71E12">
        <w:rPr>
          <w:rFonts w:ascii="Times New Roman" w:hAnsi="Times New Roman" w:cs="Times New Roman"/>
          <w:sz w:val="24"/>
        </w:rPr>
        <w:fldChar w:fldCharType="separate"/>
      </w:r>
      <w:r w:rsidR="000454CA" w:rsidRPr="00F71E12">
        <w:rPr>
          <w:rFonts w:ascii="Times New Roman" w:hAnsi="Times New Roman" w:cs="Times New Roman"/>
          <w:sz w:val="24"/>
        </w:rPr>
        <w:t>(Engels in Sauer 2010, 415)</w:t>
      </w:r>
      <w:r w:rsidR="000454CA" w:rsidRPr="00F71E12">
        <w:rPr>
          <w:rFonts w:ascii="Times New Roman" w:hAnsi="Times New Roman" w:cs="Times New Roman"/>
          <w:sz w:val="24"/>
        </w:rPr>
        <w:fldChar w:fldCharType="end"/>
      </w:r>
      <w:r w:rsidR="00A637B7">
        <w:rPr>
          <w:rFonts w:ascii="Times New Roman" w:hAnsi="Times New Roman" w:cs="Times New Roman"/>
          <w:sz w:val="24"/>
        </w:rPr>
        <w:t xml:space="preserve">. </w:t>
      </w:r>
    </w:p>
    <w:p w:rsidR="000B7020" w:rsidRDefault="00947CDF" w:rsidP="000B7020">
      <w:pPr>
        <w:jc w:val="both"/>
        <w:rPr>
          <w:rFonts w:ascii="Times New Roman" w:hAnsi="Times New Roman" w:cs="Times New Roman"/>
          <w:sz w:val="24"/>
        </w:rPr>
      </w:pPr>
      <w:r w:rsidRPr="00F71E12">
        <w:rPr>
          <w:rFonts w:ascii="Times New Roman" w:hAnsi="Times New Roman" w:cs="Times New Roman"/>
          <w:sz w:val="24"/>
        </w:rPr>
        <w:t>Procesni model ustreza načinu dela, ki ga predpisuje metodolog</w:t>
      </w:r>
      <w:r w:rsidR="00242B4F">
        <w:rPr>
          <w:rFonts w:ascii="Times New Roman" w:hAnsi="Times New Roman" w:cs="Times New Roman"/>
          <w:sz w:val="24"/>
        </w:rPr>
        <w:t>ija</w:t>
      </w:r>
      <w:r w:rsidRPr="00F71E12">
        <w:rPr>
          <w:rFonts w:ascii="Times New Roman" w:hAnsi="Times New Roman" w:cs="Times New Roman"/>
          <w:sz w:val="24"/>
        </w:rPr>
        <w:t>. Model lahko razumemo tudi kot koncept načrta. Za oblikovanje takšnih načrtov je potrebna uporaba abstrakcije,</w:t>
      </w:r>
      <w:r w:rsidR="00D44DB7">
        <w:rPr>
          <w:rFonts w:ascii="Times New Roman" w:hAnsi="Times New Roman" w:cs="Times New Roman"/>
          <w:sz w:val="24"/>
        </w:rPr>
        <w:t xml:space="preserve"> </w:t>
      </w:r>
      <w:r w:rsidRPr="00F71E12">
        <w:rPr>
          <w:rFonts w:ascii="Times New Roman" w:hAnsi="Times New Roman" w:cs="Times New Roman"/>
          <w:sz w:val="24"/>
        </w:rPr>
        <w:t xml:space="preserve">ki jo predstavlja </w:t>
      </w:r>
      <w:r w:rsidR="002E1DEC">
        <w:rPr>
          <w:rFonts w:ascii="Times New Roman" w:hAnsi="Times New Roman" w:cs="Times New Roman"/>
          <w:sz w:val="24"/>
        </w:rPr>
        <w:t>meta-</w:t>
      </w:r>
      <w:r w:rsidR="00DC2728">
        <w:rPr>
          <w:rFonts w:ascii="Times New Roman" w:hAnsi="Times New Roman" w:cs="Times New Roman"/>
          <w:sz w:val="24"/>
        </w:rPr>
        <w:t>model (sl.</w:t>
      </w:r>
      <w:r w:rsidRPr="00F71E12">
        <w:rPr>
          <w:rFonts w:ascii="Times New Roman" w:hAnsi="Times New Roman" w:cs="Times New Roman"/>
          <w:sz w:val="24"/>
        </w:rPr>
        <w:t xml:space="preserve"> 5.1).</w:t>
      </w:r>
      <w:r w:rsidRPr="00C826F0">
        <w:rPr>
          <w:rFonts w:ascii="Times New Roman" w:hAnsi="Times New Roman" w:cs="Times New Roman"/>
          <w:color w:val="FF0000"/>
          <w:sz w:val="24"/>
        </w:rPr>
        <w:t xml:space="preserve"> </w:t>
      </w:r>
      <w:r w:rsidR="00610D50" w:rsidRPr="00AD6BB6">
        <w:rPr>
          <w:rFonts w:ascii="Times New Roman" w:hAnsi="Times New Roman" w:cs="Times New Roman"/>
          <w:sz w:val="24"/>
        </w:rPr>
        <w:t>Procesni model (Plast 2)</w:t>
      </w:r>
      <w:r w:rsidR="00395250">
        <w:rPr>
          <w:rFonts w:ascii="Times New Roman" w:hAnsi="Times New Roman" w:cs="Times New Roman"/>
          <w:sz w:val="24"/>
        </w:rPr>
        <w:t xml:space="preserve"> </w:t>
      </w:r>
      <w:r w:rsidR="004E5A7F" w:rsidRPr="00AD6BB6">
        <w:rPr>
          <w:rFonts w:ascii="Times New Roman" w:hAnsi="Times New Roman" w:cs="Times New Roman"/>
          <w:sz w:val="24"/>
        </w:rPr>
        <w:t>je</w:t>
      </w:r>
      <w:r w:rsidR="00395250">
        <w:rPr>
          <w:rFonts w:ascii="Times New Roman" w:hAnsi="Times New Roman" w:cs="Times New Roman"/>
          <w:sz w:val="24"/>
        </w:rPr>
        <w:t xml:space="preserve"> v praksi</w:t>
      </w:r>
      <w:r w:rsidR="004E5A7F" w:rsidRPr="00AD6BB6">
        <w:rPr>
          <w:rFonts w:ascii="Times New Roman" w:hAnsi="Times New Roman" w:cs="Times New Roman"/>
          <w:sz w:val="24"/>
        </w:rPr>
        <w:t xml:space="preserve"> ta</w:t>
      </w:r>
      <w:r w:rsidR="00610D50" w:rsidRPr="00AD6BB6">
        <w:rPr>
          <w:rFonts w:ascii="Times New Roman" w:hAnsi="Times New Roman" w:cs="Times New Roman"/>
          <w:sz w:val="24"/>
        </w:rPr>
        <w:t>ko</w:t>
      </w:r>
      <w:r w:rsidR="004E5A7F" w:rsidRPr="00AD6BB6">
        <w:rPr>
          <w:rFonts w:ascii="Times New Roman" w:hAnsi="Times New Roman" w:cs="Times New Roman"/>
          <w:sz w:val="24"/>
        </w:rPr>
        <w:t xml:space="preserve"> instanca meta-</w:t>
      </w:r>
      <w:r w:rsidRPr="00AD6BB6">
        <w:rPr>
          <w:rFonts w:ascii="Times New Roman" w:hAnsi="Times New Roman" w:cs="Times New Roman"/>
          <w:sz w:val="24"/>
        </w:rPr>
        <w:t>modela</w:t>
      </w:r>
      <w:r w:rsidR="00610D50" w:rsidRPr="00AD6BB6">
        <w:rPr>
          <w:rFonts w:ascii="Times New Roman" w:hAnsi="Times New Roman" w:cs="Times New Roman"/>
          <w:sz w:val="24"/>
        </w:rPr>
        <w:t xml:space="preserve"> (Plast 3)</w:t>
      </w:r>
      <w:r w:rsidR="00AD6BB6" w:rsidRPr="00AD6BB6">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Rolland in Ufr 1994, 3)</w:t>
      </w:r>
      <w:r w:rsidRPr="00F71E12">
        <w:rPr>
          <w:rFonts w:ascii="Times New Roman" w:hAnsi="Times New Roman" w:cs="Times New Roman"/>
          <w:sz w:val="24"/>
        </w:rPr>
        <w:fldChar w:fldCharType="end"/>
      </w:r>
      <w:r w:rsidRPr="00F71E12">
        <w:rPr>
          <w:rFonts w:ascii="Times New Roman" w:hAnsi="Times New Roman" w:cs="Times New Roman"/>
          <w:sz w:val="24"/>
        </w:rPr>
        <w:t xml:space="preserve">. Pri procesnem modeliranju je velikokrat spregledano dejstvo, da je procesni model abstraktna predstavitev procesa in kot taka predstavlja proces iz drugačne perspektive, ki lahko definira potek dela kateri še ni v praks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Peters 2008, 10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947CDF" w:rsidRPr="005A6044" w:rsidRDefault="00947CDF" w:rsidP="000B7020">
      <w:pPr>
        <w:jc w:val="center"/>
        <w:rPr>
          <w:rFonts w:ascii="Times New Roman" w:hAnsi="Times New Roman" w:cs="Times New Roman"/>
          <w:sz w:val="20"/>
        </w:rPr>
      </w:pPr>
      <w:r w:rsidRPr="005A6044">
        <w:rPr>
          <w:rFonts w:ascii="Times New Roman" w:hAnsi="Times New Roman" w:cs="Times New Roman"/>
          <w:sz w:val="20"/>
        </w:rPr>
        <w:t>Slika 5.1 nivoji abstrakcije pri procesnem modeliranju</w:t>
      </w:r>
    </w:p>
    <w:p w:rsidR="00947CDF" w:rsidRPr="005A6044" w:rsidRDefault="00947CDF" w:rsidP="00947CDF">
      <w:pPr>
        <w:jc w:val="center"/>
        <w:rPr>
          <w:rFonts w:ascii="Times New Roman" w:hAnsi="Times New Roman" w:cs="Times New Roman"/>
          <w:sz w:val="20"/>
        </w:rPr>
      </w:pPr>
      <w:r w:rsidRPr="005A6044">
        <w:rPr>
          <w:rFonts w:ascii="Times New Roman" w:hAnsi="Times New Roman" w:cs="Times New Roman"/>
          <w:noProof/>
          <w:sz w:val="20"/>
          <w:lang w:eastAsia="sl-SI"/>
        </w:rPr>
        <w:drawing>
          <wp:inline distT="0" distB="0" distL="0" distR="0" wp14:anchorId="233C1A25" wp14:editId="53C3C718">
            <wp:extent cx="2590800" cy="1529851"/>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05499" cy="1538531"/>
                    </a:xfrm>
                    <a:prstGeom prst="rect">
                      <a:avLst/>
                    </a:prstGeom>
                  </pic:spPr>
                </pic:pic>
              </a:graphicData>
            </a:graphic>
          </wp:inline>
        </w:drawing>
      </w:r>
      <w:r w:rsidRPr="005A6044">
        <w:rPr>
          <w:rFonts w:ascii="Times New Roman" w:hAnsi="Times New Roman" w:cs="Times New Roman"/>
          <w:sz w:val="20"/>
        </w:rPr>
        <w:br/>
        <w:t xml:space="preserve">vir: </w:t>
      </w:r>
      <w:r w:rsidRPr="005A6044">
        <w:rPr>
          <w:rFonts w:ascii="Times New Roman" w:hAnsi="Times New Roman" w:cs="Times New Roman"/>
          <w:sz w:val="20"/>
        </w:rPr>
        <w:fldChar w:fldCharType="begin"/>
      </w:r>
      <w:r w:rsidRPr="005A6044">
        <w:rPr>
          <w:rFonts w:ascii="Times New Roman" w:hAnsi="Times New Roman" w:cs="Times New Roman"/>
          <w:sz w:val="20"/>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5A6044">
        <w:rPr>
          <w:rFonts w:ascii="Times New Roman" w:hAnsi="Times New Roman" w:cs="Times New Roman"/>
          <w:sz w:val="20"/>
        </w:rPr>
        <w:fldChar w:fldCharType="separate"/>
      </w:r>
      <w:r w:rsidRPr="005A6044">
        <w:rPr>
          <w:rFonts w:ascii="Times New Roman" w:hAnsi="Times New Roman" w:cs="Times New Roman"/>
          <w:sz w:val="20"/>
        </w:rPr>
        <w:t>(Rolland in Ufr 1994, 3)</w:t>
      </w:r>
      <w:r w:rsidRPr="005A6044">
        <w:rPr>
          <w:rFonts w:ascii="Times New Roman" w:hAnsi="Times New Roman" w:cs="Times New Roman"/>
          <w:sz w:val="20"/>
        </w:rPr>
        <w:fldChar w:fldCharType="end"/>
      </w:r>
    </w:p>
    <w:p w:rsidR="00D24AA1" w:rsidRPr="00481C67" w:rsidRDefault="00AA1074" w:rsidP="00CD6E2F">
      <w:pPr>
        <w:contextualSpacing/>
        <w:jc w:val="both"/>
        <w:rPr>
          <w:rFonts w:ascii="Times New Roman" w:hAnsi="Times New Roman" w:cs="Times New Roman"/>
          <w:sz w:val="24"/>
          <w:szCs w:val="20"/>
        </w:rPr>
      </w:pPr>
      <w:r>
        <w:rPr>
          <w:rFonts w:ascii="Times New Roman" w:hAnsi="Times New Roman" w:cs="Times New Roman"/>
          <w:sz w:val="24"/>
        </w:rPr>
        <w:lastRenderedPageBreak/>
        <w:t>MIPO</w:t>
      </w:r>
      <w:r w:rsidR="00992313" w:rsidRPr="00F71E12">
        <w:rPr>
          <w:rFonts w:ascii="Times New Roman" w:hAnsi="Times New Roman" w:cs="Times New Roman"/>
          <w:sz w:val="24"/>
        </w:rPr>
        <w:t xml:space="preserve"> so v večini primerov sestavljene iz več delov kateri delijo proces razvoja na obvladujoče</w:t>
      </w:r>
      <w:r w:rsidR="00E76025" w:rsidRPr="00F71E12">
        <w:rPr>
          <w:rFonts w:ascii="Times New Roman" w:hAnsi="Times New Roman" w:cs="Times New Roman"/>
          <w:sz w:val="24"/>
        </w:rPr>
        <w:t xml:space="preserve"> </w:t>
      </w:r>
      <w:r w:rsidR="0075094E" w:rsidRPr="00F71E12">
        <w:rPr>
          <w:rFonts w:ascii="Times New Roman" w:hAnsi="Times New Roman" w:cs="Times New Roman"/>
          <w:sz w:val="24"/>
        </w:rPr>
        <w:t>entitete</w:t>
      </w:r>
      <w:r w:rsidR="00C72541" w:rsidRPr="00F71E12">
        <w:rPr>
          <w:rFonts w:ascii="Times New Roman" w:hAnsi="Times New Roman" w:cs="Times New Roman"/>
          <w:sz w:val="24"/>
        </w:rPr>
        <w:t xml:space="preserve"> </w:t>
      </w:r>
      <w:r w:rsidR="00C7254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00C72541" w:rsidRPr="00F71E12">
        <w:rPr>
          <w:rFonts w:ascii="Times New Roman" w:hAnsi="Times New Roman" w:cs="Times New Roman"/>
          <w:sz w:val="24"/>
        </w:rPr>
        <w:fldChar w:fldCharType="separate"/>
      </w:r>
      <w:r w:rsidR="00C72541" w:rsidRPr="00F71E12">
        <w:rPr>
          <w:rFonts w:ascii="Times New Roman" w:hAnsi="Times New Roman" w:cs="Times New Roman"/>
          <w:sz w:val="24"/>
        </w:rPr>
        <w:t>(Sunyaev, Hansen, in Krcmar 2009, 646)</w:t>
      </w:r>
      <w:r w:rsidR="00C72541" w:rsidRPr="00F71E12">
        <w:rPr>
          <w:rFonts w:ascii="Times New Roman" w:hAnsi="Times New Roman" w:cs="Times New Roman"/>
          <w:sz w:val="24"/>
        </w:rPr>
        <w:fldChar w:fldCharType="end"/>
      </w:r>
      <w:r w:rsidR="0050412C" w:rsidRPr="00F71E12">
        <w:rPr>
          <w:rFonts w:ascii="Times New Roman" w:hAnsi="Times New Roman" w:cs="Times New Roman"/>
          <w:sz w:val="24"/>
        </w:rPr>
        <w:t>.</w:t>
      </w:r>
      <w:r w:rsidR="00BF5D42" w:rsidRPr="00F71E12">
        <w:rPr>
          <w:rFonts w:ascii="Times New Roman" w:hAnsi="Times New Roman" w:cs="Times New Roman"/>
          <w:sz w:val="24"/>
        </w:rPr>
        <w:t xml:space="preserve"> Entitete v stroki predstavljajo </w:t>
      </w:r>
      <w:r w:rsidR="00F85022" w:rsidRPr="00F71E12">
        <w:rPr>
          <w:rFonts w:ascii="Times New Roman" w:hAnsi="Times New Roman" w:cs="Times New Roman"/>
          <w:sz w:val="24"/>
        </w:rPr>
        <w:t>kose, fragmente ali komponente. Poimenovanja so odvisna od pristopov k strukturiranju</w:t>
      </w:r>
      <w:r w:rsidR="0027647C" w:rsidRPr="00F71E12">
        <w:rPr>
          <w:rFonts w:ascii="Times New Roman" w:hAnsi="Times New Roman" w:cs="Times New Roman"/>
          <w:sz w:val="24"/>
        </w:rPr>
        <w:t xml:space="preserve"> </w:t>
      </w:r>
      <w:r w:rsidR="00F85022" w:rsidRPr="00F71E12">
        <w:rPr>
          <w:rFonts w:ascii="Times New Roman" w:hAnsi="Times New Roman" w:cs="Times New Roman"/>
          <w:sz w:val="24"/>
        </w:rPr>
        <w:t>me</w:t>
      </w:r>
      <w:r w:rsidR="00102E72" w:rsidRPr="00F71E12">
        <w:rPr>
          <w:rFonts w:ascii="Times New Roman" w:hAnsi="Times New Roman" w:cs="Times New Roman"/>
          <w:sz w:val="24"/>
        </w:rPr>
        <w:t>tod</w:t>
      </w:r>
      <w:r w:rsidR="0027647C" w:rsidRPr="00F71E12">
        <w:rPr>
          <w:rFonts w:ascii="Times New Roman" w:hAnsi="Times New Roman" w:cs="Times New Roman"/>
          <w:sz w:val="24"/>
        </w:rPr>
        <w:t xml:space="preserve"> in</w:t>
      </w:r>
      <w:r w:rsidR="00F71E12" w:rsidRPr="00F71E12">
        <w:rPr>
          <w:rFonts w:ascii="Times New Roman" w:hAnsi="Times New Roman" w:cs="Times New Roman"/>
          <w:sz w:val="24"/>
        </w:rPr>
        <w:t xml:space="preserve"> granulacije posameznih entitet </w:t>
      </w:r>
      <w:r w:rsidR="00C130F1" w:rsidRPr="00F71E12">
        <w:rPr>
          <w:rFonts w:ascii="Times New Roman" w:hAnsi="Times New Roman" w:cs="Times New Roman"/>
          <w:sz w:val="24"/>
        </w:rPr>
        <w:fldChar w:fldCharType="begin"/>
      </w:r>
      <w:r w:rsidR="00C130F1"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130F1" w:rsidRPr="00F71E12">
        <w:rPr>
          <w:rFonts w:ascii="Times New Roman" w:hAnsi="Times New Roman" w:cs="Times New Roman"/>
          <w:sz w:val="24"/>
        </w:rPr>
        <w:fldChar w:fldCharType="separate"/>
      </w:r>
      <w:r w:rsidR="00C130F1" w:rsidRPr="00F71E12">
        <w:rPr>
          <w:rFonts w:ascii="Times New Roman" w:hAnsi="Times New Roman" w:cs="Times New Roman"/>
          <w:sz w:val="24"/>
        </w:rPr>
        <w:t>(Sunyaev, Hansen, in Krcmar 2009, 648)</w:t>
      </w:r>
      <w:r w:rsidR="00C130F1" w:rsidRPr="00F71E12">
        <w:rPr>
          <w:rFonts w:ascii="Times New Roman" w:hAnsi="Times New Roman" w:cs="Times New Roman"/>
          <w:sz w:val="24"/>
        </w:rPr>
        <w:fldChar w:fldCharType="end"/>
      </w:r>
      <w:r w:rsidR="00605F3A">
        <w:rPr>
          <w:rFonts w:ascii="Times New Roman" w:hAnsi="Times New Roman" w:cs="Times New Roman"/>
          <w:sz w:val="24"/>
        </w:rPr>
        <w:t xml:space="preserve">. </w:t>
      </w:r>
      <w:r w:rsidR="007E2CFF">
        <w:rPr>
          <w:rFonts w:ascii="Times New Roman" w:hAnsi="Times New Roman" w:cs="Times New Roman"/>
          <w:sz w:val="24"/>
        </w:rPr>
        <w:t>Harmsen, B</w:t>
      </w:r>
      <w:r w:rsidR="00632575">
        <w:rPr>
          <w:rFonts w:ascii="Times New Roman" w:hAnsi="Times New Roman" w:cs="Times New Roman"/>
          <w:sz w:val="24"/>
        </w:rPr>
        <w:t>rinkkemper in Oei označijo</w:t>
      </w:r>
      <w:r w:rsidR="007E2CFF">
        <w:rPr>
          <w:rFonts w:ascii="Times New Roman" w:hAnsi="Times New Roman" w:cs="Times New Roman"/>
          <w:sz w:val="24"/>
        </w:rPr>
        <w:t xml:space="preserve"> fragmente za osnovne gradnike metod. </w:t>
      </w:r>
      <w:r w:rsidR="00061971">
        <w:rPr>
          <w:rFonts w:ascii="Times New Roman" w:hAnsi="Times New Roman" w:cs="Times New Roman"/>
          <w:sz w:val="24"/>
        </w:rPr>
        <w:t>Na po</w:t>
      </w:r>
      <w:r w:rsidR="00C62175">
        <w:rPr>
          <w:rFonts w:ascii="Times New Roman" w:hAnsi="Times New Roman" w:cs="Times New Roman"/>
          <w:sz w:val="24"/>
        </w:rPr>
        <w:t xml:space="preserve">dlagi tega se razvijeta </w:t>
      </w:r>
      <w:r w:rsidR="00AD16DA">
        <w:rPr>
          <w:rFonts w:ascii="Times New Roman" w:hAnsi="Times New Roman" w:cs="Times New Roman"/>
          <w:sz w:val="24"/>
        </w:rPr>
        <w:t>produktna</w:t>
      </w:r>
      <w:r w:rsidR="00061971">
        <w:rPr>
          <w:rFonts w:ascii="Times New Roman" w:hAnsi="Times New Roman" w:cs="Times New Roman"/>
          <w:sz w:val="24"/>
        </w:rPr>
        <w:t xml:space="preserve"> in </w:t>
      </w:r>
      <w:r w:rsidR="00AD16DA">
        <w:rPr>
          <w:rFonts w:ascii="Times New Roman" w:hAnsi="Times New Roman" w:cs="Times New Roman"/>
          <w:sz w:val="24"/>
        </w:rPr>
        <w:t xml:space="preserve">procesna </w:t>
      </w:r>
      <w:r w:rsidR="00E61803">
        <w:rPr>
          <w:rFonts w:ascii="Times New Roman" w:hAnsi="Times New Roman" w:cs="Times New Roman"/>
          <w:sz w:val="24"/>
        </w:rPr>
        <w:t>dimenzija</w:t>
      </w:r>
      <w:r w:rsidR="00C62175">
        <w:rPr>
          <w:rFonts w:ascii="Times New Roman" w:hAnsi="Times New Roman" w:cs="Times New Roman"/>
          <w:sz w:val="24"/>
        </w:rPr>
        <w:t xml:space="preserve"> </w:t>
      </w:r>
      <w:r w:rsidR="00040346">
        <w:rPr>
          <w:rFonts w:ascii="Times New Roman" w:hAnsi="Times New Roman" w:cs="Times New Roman"/>
          <w:sz w:val="24"/>
        </w:rPr>
        <w:t>fragment</w:t>
      </w:r>
      <w:r w:rsidR="00C62175">
        <w:rPr>
          <w:rFonts w:ascii="Times New Roman" w:hAnsi="Times New Roman" w:cs="Times New Roman"/>
          <w:sz w:val="24"/>
        </w:rPr>
        <w:t xml:space="preserve">ov </w:t>
      </w:r>
      <w:r w:rsidR="00040346">
        <w:rPr>
          <w:rFonts w:ascii="Times New Roman" w:hAnsi="Times New Roman" w:cs="Times New Roman"/>
          <w:sz w:val="24"/>
        </w:rPr>
        <w:t>metod</w:t>
      </w:r>
      <w:r w:rsidR="008C6B0B">
        <w:rPr>
          <w:rFonts w:ascii="Times New Roman" w:hAnsi="Times New Roman" w:cs="Times New Roman"/>
          <w:sz w:val="24"/>
        </w:rPr>
        <w:t xml:space="preserve"> </w:t>
      </w:r>
      <w:r w:rsidR="008C6B0B">
        <w:rPr>
          <w:rFonts w:ascii="Times New Roman" w:hAnsi="Times New Roman" w:cs="Times New Roman"/>
          <w:sz w:val="24"/>
        </w:rPr>
        <w:fldChar w:fldCharType="begin"/>
      </w:r>
      <w:r w:rsidR="008C6B0B">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8C6B0B">
        <w:rPr>
          <w:rFonts w:ascii="Times New Roman" w:hAnsi="Times New Roman" w:cs="Times New Roman"/>
          <w:sz w:val="24"/>
        </w:rPr>
        <w:fldChar w:fldCharType="separate"/>
      </w:r>
      <w:r w:rsidR="008C6B0B" w:rsidRPr="006742A5">
        <w:rPr>
          <w:rFonts w:ascii="Times New Roman" w:hAnsi="Times New Roman" w:cs="Times New Roman"/>
          <w:sz w:val="24"/>
        </w:rPr>
        <w:t>(Sunyaev, Hansen, in Krcmar 2009, 647)</w:t>
      </w:r>
      <w:r w:rsidR="008C6B0B">
        <w:rPr>
          <w:rFonts w:ascii="Times New Roman" w:hAnsi="Times New Roman" w:cs="Times New Roman"/>
          <w:sz w:val="24"/>
        </w:rPr>
        <w:fldChar w:fldCharType="end"/>
      </w:r>
      <w:r w:rsidR="00517022">
        <w:rPr>
          <w:rFonts w:ascii="Times New Roman" w:hAnsi="Times New Roman" w:cs="Times New Roman"/>
          <w:sz w:val="24"/>
        </w:rPr>
        <w:t xml:space="preserve">. </w:t>
      </w:r>
      <w:r w:rsidR="008C6B0B" w:rsidRPr="00F71E12">
        <w:rPr>
          <w:rFonts w:ascii="Times New Roman" w:hAnsi="Times New Roman" w:cs="Times New Roman"/>
          <w:sz w:val="24"/>
          <w:szCs w:val="20"/>
        </w:rPr>
        <w:t xml:space="preserve">Produktna </w:t>
      </w:r>
      <w:r w:rsidR="00E61803">
        <w:rPr>
          <w:rFonts w:ascii="Times New Roman" w:hAnsi="Times New Roman" w:cs="Times New Roman"/>
          <w:sz w:val="24"/>
          <w:szCs w:val="20"/>
        </w:rPr>
        <w:t>dimenzija</w:t>
      </w:r>
      <w:r w:rsidR="008C6B0B">
        <w:rPr>
          <w:rFonts w:ascii="Times New Roman" w:hAnsi="Times New Roman" w:cs="Times New Roman"/>
          <w:sz w:val="24"/>
          <w:szCs w:val="20"/>
        </w:rPr>
        <w:t xml:space="preserve"> </w:t>
      </w:r>
      <w:r w:rsidR="008C6B0B" w:rsidRPr="00F71E12">
        <w:rPr>
          <w:rFonts w:ascii="Times New Roman" w:hAnsi="Times New Roman" w:cs="Times New Roman"/>
          <w:sz w:val="24"/>
          <w:szCs w:val="20"/>
        </w:rPr>
        <w:t>d</w:t>
      </w:r>
      <w:r w:rsidR="008C6B0B">
        <w:rPr>
          <w:rFonts w:ascii="Times New Roman" w:hAnsi="Times New Roman" w:cs="Times New Roman"/>
          <w:sz w:val="24"/>
          <w:szCs w:val="20"/>
        </w:rPr>
        <w:t xml:space="preserve">efinira </w:t>
      </w:r>
      <w:r w:rsidR="008C6B0B" w:rsidRPr="00F71E12">
        <w:rPr>
          <w:rFonts w:ascii="Times New Roman" w:hAnsi="Times New Roman" w:cs="Times New Roman"/>
          <w:sz w:val="24"/>
          <w:szCs w:val="20"/>
        </w:rPr>
        <w:t>artefakte, ki se morajo izdelati in njihovo medsebojno povezanost</w:t>
      </w:r>
      <w:r w:rsidR="007A1815">
        <w:rPr>
          <w:rFonts w:ascii="Times New Roman" w:hAnsi="Times New Roman" w:cs="Times New Roman"/>
          <w:sz w:val="24"/>
          <w:szCs w:val="20"/>
        </w:rPr>
        <w:t xml:space="preserve"> </w:t>
      </w:r>
      <w:r w:rsidR="007A1815" w:rsidRPr="00F71E12">
        <w:rPr>
          <w:rFonts w:ascii="Times New Roman" w:hAnsi="Times New Roman" w:cs="Times New Roman"/>
          <w:sz w:val="24"/>
          <w:szCs w:val="20"/>
        </w:rPr>
        <w:fldChar w:fldCharType="begin"/>
      </w:r>
      <w:r w:rsidR="007A1815"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7A1815" w:rsidRPr="00F71E12">
        <w:rPr>
          <w:rFonts w:ascii="Times New Roman" w:hAnsi="Times New Roman" w:cs="Times New Roman"/>
          <w:sz w:val="24"/>
          <w:szCs w:val="20"/>
        </w:rPr>
        <w:fldChar w:fldCharType="separate"/>
      </w:r>
      <w:r w:rsidR="007A1815" w:rsidRPr="00F71E12">
        <w:rPr>
          <w:rFonts w:ascii="Times New Roman" w:hAnsi="Times New Roman" w:cs="Times New Roman"/>
          <w:sz w:val="24"/>
        </w:rPr>
        <w:t>(Engels in Sauer 2010, 413)</w:t>
      </w:r>
      <w:r w:rsidR="007A1815" w:rsidRPr="00F71E12">
        <w:rPr>
          <w:rFonts w:ascii="Times New Roman" w:hAnsi="Times New Roman" w:cs="Times New Roman"/>
          <w:sz w:val="24"/>
          <w:szCs w:val="20"/>
        </w:rPr>
        <w:fldChar w:fldCharType="end"/>
      </w:r>
      <w:r w:rsidR="00093C08">
        <w:rPr>
          <w:rFonts w:ascii="Times New Roman" w:hAnsi="Times New Roman" w:cs="Times New Roman"/>
          <w:sz w:val="24"/>
          <w:szCs w:val="20"/>
        </w:rPr>
        <w:t>.</w:t>
      </w:r>
      <w:r w:rsidR="00997B58">
        <w:rPr>
          <w:rFonts w:ascii="Times New Roman" w:hAnsi="Times New Roman" w:cs="Times New Roman"/>
          <w:sz w:val="24"/>
        </w:rPr>
        <w:t xml:space="preserve"> </w:t>
      </w:r>
      <w:r w:rsidR="00AC2538">
        <w:rPr>
          <w:rFonts w:ascii="Times New Roman" w:hAnsi="Times New Roman" w:cs="Times New Roman"/>
          <w:sz w:val="24"/>
        </w:rPr>
        <w:t xml:space="preserve">Artefakti </w:t>
      </w:r>
      <w:r w:rsidR="00093C08">
        <w:rPr>
          <w:rFonts w:ascii="Times New Roman" w:hAnsi="Times New Roman" w:cs="Times New Roman"/>
          <w:sz w:val="24"/>
        </w:rPr>
        <w:t>(</w:t>
      </w:r>
      <w:r w:rsidR="00AC2538">
        <w:rPr>
          <w:rFonts w:ascii="Times New Roman" w:hAnsi="Times New Roman" w:cs="Times New Roman"/>
          <w:sz w:val="24"/>
        </w:rPr>
        <w:t>produktni fragmenti</w:t>
      </w:r>
      <w:r w:rsidR="00093C08">
        <w:rPr>
          <w:rFonts w:ascii="Times New Roman" w:hAnsi="Times New Roman" w:cs="Times New Roman"/>
          <w:sz w:val="24"/>
        </w:rPr>
        <w:t>)</w:t>
      </w:r>
      <w:r w:rsidR="00203D0C">
        <w:rPr>
          <w:rFonts w:ascii="Times New Roman" w:hAnsi="Times New Roman" w:cs="Times New Roman"/>
          <w:sz w:val="24"/>
        </w:rPr>
        <w:t xml:space="preserve"> so ciljno orientirani in jih </w:t>
      </w:r>
      <w:r w:rsidR="00285144">
        <w:rPr>
          <w:rFonts w:ascii="Times New Roman" w:hAnsi="Times New Roman" w:cs="Times New Roman"/>
          <w:sz w:val="24"/>
        </w:rPr>
        <w:t>predstavljajo</w:t>
      </w:r>
      <w:r w:rsidR="00203D0C">
        <w:rPr>
          <w:rFonts w:ascii="Times New Roman" w:hAnsi="Times New Roman" w:cs="Times New Roman"/>
          <w:sz w:val="24"/>
        </w:rPr>
        <w:t xml:space="preserve"> </w:t>
      </w:r>
      <w:r w:rsidR="00EE791F">
        <w:rPr>
          <w:rFonts w:ascii="Times New Roman" w:hAnsi="Times New Roman" w:cs="Times New Roman"/>
          <w:sz w:val="24"/>
        </w:rPr>
        <w:t>produkti</w:t>
      </w:r>
      <w:r w:rsidR="00F33770">
        <w:rPr>
          <w:rFonts w:ascii="Times New Roman" w:hAnsi="Times New Roman" w:cs="Times New Roman"/>
          <w:sz w:val="24"/>
        </w:rPr>
        <w:t>,</w:t>
      </w:r>
      <w:r w:rsidR="00F57F58">
        <w:rPr>
          <w:rFonts w:ascii="Times New Roman" w:hAnsi="Times New Roman" w:cs="Times New Roman"/>
          <w:sz w:val="24"/>
        </w:rPr>
        <w:t xml:space="preserve"> </w:t>
      </w:r>
      <w:r w:rsidR="00203D0C">
        <w:rPr>
          <w:rFonts w:ascii="Times New Roman" w:hAnsi="Times New Roman" w:cs="Times New Roman"/>
          <w:sz w:val="24"/>
        </w:rPr>
        <w:t>doku</w:t>
      </w:r>
      <w:r w:rsidR="00704699">
        <w:rPr>
          <w:rFonts w:ascii="Times New Roman" w:hAnsi="Times New Roman" w:cs="Times New Roman"/>
          <w:sz w:val="24"/>
        </w:rPr>
        <w:t>menti, modeli, diagrami in dr</w:t>
      </w:r>
      <w:r w:rsidR="00CB3876">
        <w:rPr>
          <w:rFonts w:ascii="Times New Roman" w:hAnsi="Times New Roman" w:cs="Times New Roman"/>
          <w:sz w:val="24"/>
        </w:rPr>
        <w:t xml:space="preserve">ugo. </w:t>
      </w:r>
      <w:r w:rsidR="00E61803">
        <w:rPr>
          <w:rFonts w:ascii="Times New Roman" w:hAnsi="Times New Roman" w:cs="Times New Roman"/>
          <w:sz w:val="24"/>
          <w:szCs w:val="20"/>
        </w:rPr>
        <w:t>Procesna dimenzija pa</w:t>
      </w:r>
      <w:r w:rsidR="00E61803" w:rsidRPr="00F71E12">
        <w:rPr>
          <w:rFonts w:ascii="Times New Roman" w:hAnsi="Times New Roman" w:cs="Times New Roman"/>
          <w:sz w:val="24"/>
          <w:szCs w:val="20"/>
        </w:rPr>
        <w:t xml:space="preserve"> mora definirati postopke, ki so potrebni za izdelavo artefaktov in njihove izvajalce </w:t>
      </w:r>
      <w:r w:rsidR="00E61803" w:rsidRPr="00F71E12">
        <w:rPr>
          <w:rFonts w:ascii="Times New Roman" w:hAnsi="Times New Roman" w:cs="Times New Roman"/>
          <w:sz w:val="24"/>
          <w:szCs w:val="20"/>
        </w:rPr>
        <w:fldChar w:fldCharType="begin"/>
      </w:r>
      <w:r w:rsidR="00C955ED">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E61803" w:rsidRPr="00F71E12">
        <w:rPr>
          <w:rFonts w:ascii="Times New Roman" w:hAnsi="Times New Roman" w:cs="Times New Roman"/>
          <w:sz w:val="24"/>
          <w:szCs w:val="20"/>
        </w:rPr>
        <w:fldChar w:fldCharType="separate"/>
      </w:r>
      <w:r w:rsidR="00E61803" w:rsidRPr="00F71E12">
        <w:rPr>
          <w:rFonts w:ascii="Times New Roman" w:hAnsi="Times New Roman" w:cs="Times New Roman"/>
          <w:sz w:val="24"/>
        </w:rPr>
        <w:t>(Engels in Sauer 2010, 413)</w:t>
      </w:r>
      <w:r w:rsidR="00E61803" w:rsidRPr="00F71E12">
        <w:rPr>
          <w:rFonts w:ascii="Times New Roman" w:hAnsi="Times New Roman" w:cs="Times New Roman"/>
          <w:sz w:val="24"/>
          <w:szCs w:val="20"/>
        </w:rPr>
        <w:fldChar w:fldCharType="end"/>
      </w:r>
      <w:r w:rsidR="00E61803" w:rsidRPr="00F71E12">
        <w:rPr>
          <w:rFonts w:ascii="Times New Roman" w:hAnsi="Times New Roman" w:cs="Times New Roman"/>
          <w:sz w:val="24"/>
          <w:szCs w:val="20"/>
        </w:rPr>
        <w:t>.</w:t>
      </w:r>
      <w:r w:rsidR="00481C67">
        <w:rPr>
          <w:rFonts w:ascii="Times New Roman" w:hAnsi="Times New Roman" w:cs="Times New Roman"/>
          <w:sz w:val="24"/>
          <w:szCs w:val="20"/>
        </w:rPr>
        <w:t xml:space="preserve"> </w:t>
      </w:r>
      <w:r w:rsidR="00A67183">
        <w:rPr>
          <w:rFonts w:ascii="Times New Roman" w:hAnsi="Times New Roman" w:cs="Times New Roman"/>
          <w:sz w:val="24"/>
        </w:rPr>
        <w:t xml:space="preserve">Ti postopki </w:t>
      </w:r>
      <w:r w:rsidR="00426221">
        <w:rPr>
          <w:rFonts w:ascii="Times New Roman" w:hAnsi="Times New Roman" w:cs="Times New Roman"/>
          <w:sz w:val="24"/>
        </w:rPr>
        <w:t>(</w:t>
      </w:r>
      <w:r w:rsidR="00B84ABE">
        <w:rPr>
          <w:rFonts w:ascii="Times New Roman" w:hAnsi="Times New Roman" w:cs="Times New Roman"/>
          <w:sz w:val="24"/>
        </w:rPr>
        <w:t>procesni fragmenti</w:t>
      </w:r>
      <w:r w:rsidR="00426221">
        <w:rPr>
          <w:rFonts w:ascii="Times New Roman" w:hAnsi="Times New Roman" w:cs="Times New Roman"/>
          <w:sz w:val="24"/>
        </w:rPr>
        <w:t>)</w:t>
      </w:r>
      <w:r w:rsidR="00481C67">
        <w:rPr>
          <w:rFonts w:ascii="Times New Roman" w:hAnsi="Times New Roman" w:cs="Times New Roman"/>
          <w:sz w:val="24"/>
        </w:rPr>
        <w:t xml:space="preserve"> </w:t>
      </w:r>
      <w:r w:rsidR="00285144">
        <w:rPr>
          <w:rFonts w:ascii="Times New Roman" w:hAnsi="Times New Roman" w:cs="Times New Roman"/>
          <w:sz w:val="24"/>
        </w:rPr>
        <w:t xml:space="preserve">so procesno orientirani in </w:t>
      </w:r>
      <w:r w:rsidR="00AE1A34">
        <w:rPr>
          <w:rFonts w:ascii="Times New Roman" w:hAnsi="Times New Roman" w:cs="Times New Roman"/>
          <w:sz w:val="24"/>
        </w:rPr>
        <w:t>jih predstavljajo faze, naloge in aktivnosti</w:t>
      </w:r>
      <w:r w:rsidR="006742A5">
        <w:rPr>
          <w:rFonts w:ascii="Times New Roman" w:hAnsi="Times New Roman" w:cs="Times New Roman"/>
          <w:sz w:val="24"/>
        </w:rPr>
        <w:t xml:space="preserve"> </w:t>
      </w:r>
      <w:r w:rsidR="006742A5">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6742A5">
        <w:rPr>
          <w:rFonts w:ascii="Times New Roman" w:hAnsi="Times New Roman" w:cs="Times New Roman"/>
          <w:sz w:val="24"/>
        </w:rPr>
        <w:fldChar w:fldCharType="separate"/>
      </w:r>
      <w:r w:rsidR="006742A5" w:rsidRPr="006742A5">
        <w:rPr>
          <w:rFonts w:ascii="Times New Roman" w:hAnsi="Times New Roman" w:cs="Times New Roman"/>
          <w:sz w:val="24"/>
        </w:rPr>
        <w:t>(Sunyaev, Hansen, in Krcmar 2009, 647)</w:t>
      </w:r>
      <w:r w:rsidR="006742A5">
        <w:rPr>
          <w:rFonts w:ascii="Times New Roman" w:hAnsi="Times New Roman" w:cs="Times New Roman"/>
          <w:sz w:val="24"/>
        </w:rPr>
        <w:fldChar w:fldCharType="end"/>
      </w:r>
      <w:r w:rsidR="00AE1A34">
        <w:rPr>
          <w:rFonts w:ascii="Times New Roman" w:hAnsi="Times New Roman" w:cs="Times New Roman"/>
          <w:sz w:val="24"/>
        </w:rPr>
        <w:t>.</w:t>
      </w:r>
      <w:r w:rsidR="007318BE">
        <w:rPr>
          <w:rFonts w:ascii="Times New Roman" w:hAnsi="Times New Roman" w:cs="Times New Roman"/>
          <w:sz w:val="24"/>
        </w:rPr>
        <w:t xml:space="preserve"> </w:t>
      </w:r>
    </w:p>
    <w:p w:rsidR="00E24379" w:rsidRDefault="007318BE" w:rsidP="009B1D76">
      <w:pPr>
        <w:contextualSpacing/>
        <w:jc w:val="both"/>
        <w:rPr>
          <w:rFonts w:ascii="Times New Roman" w:hAnsi="Times New Roman" w:cs="Times New Roman"/>
          <w:sz w:val="24"/>
        </w:rPr>
      </w:pPr>
      <w:r>
        <w:rPr>
          <w:rFonts w:ascii="Times New Roman" w:hAnsi="Times New Roman" w:cs="Times New Roman"/>
          <w:sz w:val="24"/>
        </w:rPr>
        <w:t>Ralyt</w:t>
      </w:r>
      <w:r w:rsidRPr="007318BE">
        <w:rPr>
          <w:rFonts w:ascii="Times New Roman" w:hAnsi="Times New Roman" w:cs="Times New Roman"/>
          <w:sz w:val="24"/>
        </w:rPr>
        <w:t>é</w:t>
      </w:r>
      <w:r>
        <w:rPr>
          <w:rFonts w:ascii="Times New Roman" w:hAnsi="Times New Roman" w:cs="Times New Roman"/>
          <w:sz w:val="24"/>
        </w:rPr>
        <w:t xml:space="preserve"> in Rolland nadgradita pristop fragmentacije metod z uporabo kosov.</w:t>
      </w:r>
      <w:r w:rsidR="00055D33">
        <w:rPr>
          <w:rFonts w:ascii="Times New Roman" w:hAnsi="Times New Roman" w:cs="Times New Roman"/>
          <w:sz w:val="24"/>
        </w:rPr>
        <w:t xml:space="preserve"> Obstoječe procese in produktne fragmente združita v kose metod, ki zagotavljajo tesno povezavo procesnega in produktnega vidika</w:t>
      </w:r>
      <w:r w:rsidR="00BC6AE3">
        <w:rPr>
          <w:rFonts w:ascii="Times New Roman" w:hAnsi="Times New Roman" w:cs="Times New Roman"/>
          <w:sz w:val="24"/>
        </w:rPr>
        <w:t xml:space="preserve"> </w:t>
      </w:r>
      <w:r w:rsidR="00BC6AE3">
        <w:rPr>
          <w:rFonts w:ascii="Times New Roman" w:hAnsi="Times New Roman" w:cs="Times New Roman"/>
          <w:sz w:val="24"/>
        </w:rPr>
        <w:fldChar w:fldCharType="begin"/>
      </w:r>
      <w:r w:rsidR="00BC6AE3">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BC6AE3">
        <w:rPr>
          <w:rFonts w:ascii="Times New Roman" w:hAnsi="Times New Roman" w:cs="Times New Roman"/>
          <w:sz w:val="24"/>
        </w:rPr>
        <w:fldChar w:fldCharType="separate"/>
      </w:r>
      <w:r w:rsidR="00BC6AE3" w:rsidRPr="00BC6AE3">
        <w:rPr>
          <w:rFonts w:ascii="Times New Roman" w:hAnsi="Times New Roman" w:cs="Times New Roman"/>
          <w:sz w:val="24"/>
        </w:rPr>
        <w:t>(Sunyaev, Hansen, in Krcmar 2009, 648)</w:t>
      </w:r>
      <w:r w:rsidR="00BC6AE3">
        <w:rPr>
          <w:rFonts w:ascii="Times New Roman" w:hAnsi="Times New Roman" w:cs="Times New Roman"/>
          <w:sz w:val="24"/>
        </w:rPr>
        <w:fldChar w:fldCharType="end"/>
      </w:r>
      <w:r w:rsidR="00055D33">
        <w:rPr>
          <w:rFonts w:ascii="Times New Roman" w:hAnsi="Times New Roman" w:cs="Times New Roman"/>
          <w:sz w:val="24"/>
        </w:rPr>
        <w:t>.</w:t>
      </w:r>
      <w:r w:rsidR="00BC6AE3">
        <w:rPr>
          <w:rFonts w:ascii="Times New Roman" w:hAnsi="Times New Roman" w:cs="Times New Roman"/>
          <w:sz w:val="24"/>
        </w:rPr>
        <w:t xml:space="preserve"> </w:t>
      </w:r>
      <w:r w:rsidR="00465522">
        <w:rPr>
          <w:rFonts w:ascii="Times New Roman" w:hAnsi="Times New Roman" w:cs="Times New Roman"/>
          <w:sz w:val="24"/>
          <w:szCs w:val="24"/>
        </w:rPr>
        <w:t>Karlson in Wistrand</w:t>
      </w:r>
      <w:r w:rsidR="0041626B">
        <w:rPr>
          <w:rFonts w:ascii="Times New Roman" w:hAnsi="Times New Roman" w:cs="Times New Roman"/>
          <w:sz w:val="24"/>
          <w:szCs w:val="24"/>
        </w:rPr>
        <w:t xml:space="preserve"> pa</w:t>
      </w:r>
      <w:r w:rsidR="00AD2786">
        <w:rPr>
          <w:rFonts w:ascii="Times New Roman" w:eastAsia="AdvTimes" w:hAnsi="Times New Roman" w:cs="Times New Roman"/>
          <w:sz w:val="24"/>
          <w:szCs w:val="24"/>
        </w:rPr>
        <w:t xml:space="preserve"> delita metode na komponente.</w:t>
      </w:r>
      <w:r w:rsidR="005326D9">
        <w:rPr>
          <w:rFonts w:ascii="Times New Roman" w:eastAsia="AdvTimes" w:hAnsi="Times New Roman" w:cs="Times New Roman"/>
          <w:sz w:val="24"/>
          <w:szCs w:val="24"/>
        </w:rPr>
        <w:t xml:space="preserve"> </w:t>
      </w:r>
      <w:r w:rsidR="00C96B1F" w:rsidRPr="00F71E12">
        <w:rPr>
          <w:rFonts w:ascii="Times New Roman" w:hAnsi="Times New Roman" w:cs="Times New Roman"/>
          <w:sz w:val="24"/>
          <w:szCs w:val="24"/>
        </w:rPr>
        <w:t>Komp</w:t>
      </w:r>
      <w:r w:rsidR="00C96B1F">
        <w:rPr>
          <w:rFonts w:ascii="Times New Roman" w:hAnsi="Times New Roman" w:cs="Times New Roman"/>
          <w:sz w:val="24"/>
        </w:rPr>
        <w:t>onento smatrata za najmanjšo</w:t>
      </w:r>
      <w:r w:rsidR="00C96B1F" w:rsidRPr="00F71E12">
        <w:rPr>
          <w:rFonts w:ascii="Times New Roman" w:hAnsi="Times New Roman" w:cs="Times New Roman"/>
          <w:sz w:val="24"/>
        </w:rPr>
        <w:t xml:space="preserve"> </w:t>
      </w:r>
      <w:r w:rsidR="00C96B1F">
        <w:rPr>
          <w:rFonts w:ascii="Times New Roman" w:hAnsi="Times New Roman" w:cs="Times New Roman"/>
          <w:sz w:val="24"/>
        </w:rPr>
        <w:t>smiselno entiteto metod katera sestoji</w:t>
      </w:r>
      <w:r w:rsidR="00C96B1F" w:rsidRPr="00F71E12">
        <w:rPr>
          <w:rFonts w:ascii="Times New Roman" w:hAnsi="Times New Roman" w:cs="Times New Roman"/>
          <w:sz w:val="24"/>
        </w:rPr>
        <w:t xml:space="preserve"> iz </w:t>
      </w:r>
      <w:r w:rsidR="00C96B1F">
        <w:rPr>
          <w:rFonts w:ascii="Times New Roman" w:hAnsi="Times New Roman" w:cs="Times New Roman"/>
          <w:sz w:val="24"/>
        </w:rPr>
        <w:t>procesa</w:t>
      </w:r>
      <w:r w:rsidR="00C96B1F" w:rsidRPr="00F71E12">
        <w:rPr>
          <w:rFonts w:ascii="Times New Roman" w:hAnsi="Times New Roman" w:cs="Times New Roman"/>
          <w:sz w:val="24"/>
        </w:rPr>
        <w:t>, notacij</w:t>
      </w:r>
      <w:r w:rsidR="00C96B1F">
        <w:rPr>
          <w:rFonts w:ascii="Times New Roman" w:hAnsi="Times New Roman" w:cs="Times New Roman"/>
          <w:sz w:val="24"/>
        </w:rPr>
        <w:t>e in koncepta</w:t>
      </w:r>
      <w:r w:rsidR="00C96B1F" w:rsidRPr="00F71E12">
        <w:rPr>
          <w:rFonts w:ascii="Times New Roman" w:hAnsi="Times New Roman" w:cs="Times New Roman"/>
          <w:sz w:val="24"/>
        </w:rPr>
        <w:t xml:space="preserve"> </w:t>
      </w:r>
      <w:r w:rsidR="00C96B1F" w:rsidRPr="00F71E12">
        <w:rPr>
          <w:rFonts w:ascii="Times New Roman" w:hAnsi="Times New Roman" w:cs="Times New Roman"/>
          <w:sz w:val="24"/>
        </w:rPr>
        <w:fldChar w:fldCharType="begin"/>
      </w:r>
      <w:r w:rsidR="00C96B1F"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96B1F" w:rsidRPr="00F71E12">
        <w:rPr>
          <w:rFonts w:ascii="Times New Roman" w:hAnsi="Times New Roman" w:cs="Times New Roman"/>
          <w:sz w:val="24"/>
        </w:rPr>
        <w:fldChar w:fldCharType="separate"/>
      </w:r>
      <w:r w:rsidR="00C96B1F" w:rsidRPr="00F71E12">
        <w:rPr>
          <w:rFonts w:ascii="Times New Roman" w:hAnsi="Times New Roman" w:cs="Times New Roman"/>
          <w:sz w:val="24"/>
        </w:rPr>
        <w:t>(Sunyaev, Hansen, in Krcmar 2009, 648)</w:t>
      </w:r>
      <w:r w:rsidR="00C96B1F" w:rsidRPr="00F71E12">
        <w:rPr>
          <w:rFonts w:ascii="Times New Roman" w:hAnsi="Times New Roman" w:cs="Times New Roman"/>
          <w:sz w:val="24"/>
        </w:rPr>
        <w:fldChar w:fldCharType="end"/>
      </w:r>
      <w:r w:rsidR="00444E43">
        <w:rPr>
          <w:rFonts w:ascii="Times New Roman" w:hAnsi="Times New Roman" w:cs="Times New Roman"/>
          <w:sz w:val="24"/>
        </w:rPr>
        <w:t>.</w:t>
      </w:r>
    </w:p>
    <w:p w:rsidR="004F10E0" w:rsidRDefault="004F10E0" w:rsidP="00CD6E2F">
      <w:pPr>
        <w:contextualSpacing/>
        <w:jc w:val="both"/>
        <w:rPr>
          <w:rFonts w:ascii="Times New Roman" w:hAnsi="Times New Roman" w:cs="Times New Roman"/>
          <w:sz w:val="24"/>
        </w:rPr>
      </w:pPr>
    </w:p>
    <w:p w:rsidR="00B26A56" w:rsidRDefault="00676C20" w:rsidP="00CD6E2F">
      <w:pPr>
        <w:contextualSpacing/>
        <w:jc w:val="both"/>
        <w:rPr>
          <w:rFonts w:ascii="Times New Roman" w:hAnsi="Times New Roman" w:cs="Times New Roman"/>
          <w:sz w:val="24"/>
        </w:rPr>
      </w:pPr>
      <w:r>
        <w:rPr>
          <w:rFonts w:ascii="Times New Roman" w:hAnsi="Times New Roman" w:cs="Times New Roman"/>
          <w:sz w:val="24"/>
        </w:rPr>
        <w:t>5.1 PROCES</w:t>
      </w:r>
      <w:r w:rsidR="00261583">
        <w:rPr>
          <w:rFonts w:ascii="Times New Roman" w:hAnsi="Times New Roman" w:cs="Times New Roman"/>
          <w:sz w:val="24"/>
        </w:rPr>
        <w:t>I</w:t>
      </w:r>
    </w:p>
    <w:p w:rsidR="007A4F3C" w:rsidRDefault="00D504D2" w:rsidP="007A4F3C">
      <w:pPr>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F71E12">
        <w:rPr>
          <w:rStyle w:val="Sprotnaopomba-sklic"/>
          <w:rFonts w:ascii="Times New Roman" w:hAnsi="Times New Roman" w:cs="Times New Roman"/>
          <w:sz w:val="24"/>
        </w:rPr>
        <w:footnoteReference w:id="1"/>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w:t>
      </w:r>
      <w:r w:rsidR="00946206" w:rsidRPr="00F71E12">
        <w:rPr>
          <w:rFonts w:ascii="Times New Roman" w:hAnsi="Times New Roman" w:cs="Times New Roman"/>
          <w:sz w:val="24"/>
        </w:rPr>
        <w:t xml:space="preserve"> D</w:t>
      </w:r>
      <w:r w:rsidR="00A25986" w:rsidRPr="00F71E12">
        <w:rPr>
          <w:rFonts w:ascii="Times New Roman" w:hAnsi="Times New Roman" w:cs="Times New Roman"/>
          <w:sz w:val="24"/>
        </w:rPr>
        <w:t xml:space="preserve">efinirajo pravila in priporočila za </w:t>
      </w:r>
      <w:r w:rsidR="006B6DB9" w:rsidRPr="00F71E12">
        <w:rPr>
          <w:rFonts w:ascii="Times New Roman" w:hAnsi="Times New Roman" w:cs="Times New Roman"/>
          <w:sz w:val="24"/>
        </w:rPr>
        <w:t>razvoj informacijskih sistemov in podajajo informacijo v ka</w:t>
      </w:r>
      <w:r w:rsidR="00093BF4" w:rsidRPr="00F71E12">
        <w:rPr>
          <w:rFonts w:ascii="Times New Roman" w:hAnsi="Times New Roman" w:cs="Times New Roman"/>
          <w:sz w:val="24"/>
        </w:rPr>
        <w:t>k</w:t>
      </w:r>
      <w:r w:rsidR="001E1266" w:rsidRPr="00F71E12">
        <w:rPr>
          <w:rFonts w:ascii="Times New Roman" w:hAnsi="Times New Roman" w:cs="Times New Roman"/>
          <w:sz w:val="24"/>
        </w:rPr>
        <w:t>šnem zaporedju izvajati ukrepe</w:t>
      </w:r>
      <w:r w:rsidR="005018A1" w:rsidRPr="00F71E12">
        <w:rPr>
          <w:rFonts w:ascii="Times New Roman" w:hAnsi="Times New Roman" w:cs="Times New Roman"/>
          <w:sz w:val="24"/>
        </w:rPr>
        <w:t xml:space="preserve"> </w:t>
      </w:r>
      <w:r w:rsidR="005018A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sidRPr="00F71E12">
        <w:rPr>
          <w:rFonts w:ascii="Times New Roman" w:hAnsi="Times New Roman" w:cs="Times New Roman"/>
          <w:sz w:val="24"/>
        </w:rPr>
        <w:fldChar w:fldCharType="separate"/>
      </w:r>
      <w:r w:rsidR="005018A1" w:rsidRPr="00F71E12">
        <w:rPr>
          <w:rFonts w:ascii="Times New Roman" w:hAnsi="Times New Roman" w:cs="Times New Roman"/>
          <w:sz w:val="24"/>
        </w:rPr>
        <w:t>(Sunyaev, Hansen, in Krcmar 2009, 648)</w:t>
      </w:r>
      <w:r w:rsidR="005018A1" w:rsidRPr="00F71E12">
        <w:rPr>
          <w:rFonts w:ascii="Times New Roman" w:hAnsi="Times New Roman" w:cs="Times New Roman"/>
          <w:sz w:val="24"/>
        </w:rPr>
        <w:fldChar w:fldCharType="end"/>
      </w:r>
      <w:r w:rsidR="001E1266" w:rsidRPr="00F71E12">
        <w:rPr>
          <w:rFonts w:ascii="Times New Roman" w:hAnsi="Times New Roman" w:cs="Times New Roman"/>
          <w:sz w:val="24"/>
        </w:rPr>
        <w:t>.</w:t>
      </w:r>
      <w:r w:rsidR="00FD5023" w:rsidRPr="00F71E12">
        <w:rPr>
          <w:rFonts w:ascii="Times New Roman" w:hAnsi="Times New Roman" w:cs="Times New Roman"/>
          <w:sz w:val="24"/>
        </w:rPr>
        <w:t xml:space="preserve"> </w:t>
      </w:r>
      <w:r w:rsidR="00AC54FD" w:rsidRPr="00F71E12">
        <w:rPr>
          <w:rFonts w:ascii="Times New Roman" w:hAnsi="Times New Roman" w:cs="Times New Roman"/>
          <w:sz w:val="24"/>
        </w:rPr>
        <w:t>S</w:t>
      </w:r>
      <w:r w:rsidR="0089260A" w:rsidRPr="00F71E12">
        <w:rPr>
          <w:rFonts w:ascii="Times New Roman" w:hAnsi="Times New Roman" w:cs="Times New Roman"/>
          <w:sz w:val="24"/>
        </w:rPr>
        <w:t xml:space="preserve">o časovno razporejene zbirke aktivnosti, ki so usmerjene v cilj ali izid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rPr>
        <w:t>(Peters 2008, 103)</w:t>
      </w:r>
      <w:r w:rsidR="0089260A" w:rsidRPr="00F71E12">
        <w:rPr>
          <w:rFonts w:ascii="Times New Roman" w:hAnsi="Times New Roman" w:cs="Times New Roman"/>
          <w:sz w:val="24"/>
        </w:rPr>
        <w:fldChar w:fldCharType="end"/>
      </w:r>
      <w:r w:rsidR="0089260A" w:rsidRPr="00F71E12">
        <w:rPr>
          <w:rFonts w:ascii="Times New Roman" w:hAnsi="Times New Roman" w:cs="Times New Roman"/>
          <w:sz w:val="24"/>
        </w:rPr>
        <w:t xml:space="preserve">. Podrobneje jih lahko opišemo kot zbirko deloma decidiranih korakov s podskupino medsebojno povezanih artefaktov, fizičnih in virtualnih virov, organizacijskih struktur in omejitev z namenom proizvajanja in vzdrževanja programske opreme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szCs w:val="24"/>
        </w:rPr>
        <w:t>(García-Borgoñón in dr. 2014, 104)</w:t>
      </w:r>
      <w:r w:rsidR="0089260A" w:rsidRPr="00F71E12">
        <w:rPr>
          <w:rFonts w:ascii="Times New Roman" w:hAnsi="Times New Roman" w:cs="Times New Roman"/>
          <w:sz w:val="24"/>
        </w:rPr>
        <w:fldChar w:fldCharType="end"/>
      </w:r>
      <w:r w:rsidR="004B2DE2">
        <w:rPr>
          <w:rFonts w:ascii="Times New Roman" w:hAnsi="Times New Roman" w:cs="Times New Roman"/>
          <w:sz w:val="24"/>
        </w:rPr>
        <w:t>.</w:t>
      </w:r>
      <w:r w:rsidR="00CF2E0C">
        <w:rPr>
          <w:rFonts w:ascii="Times New Roman" w:hAnsi="Times New Roman" w:cs="Times New Roman"/>
          <w:sz w:val="24"/>
        </w:rPr>
        <w:t xml:space="preserve"> </w:t>
      </w:r>
      <w:r w:rsidR="00034FDB">
        <w:rPr>
          <w:rFonts w:ascii="Times New Roman" w:hAnsi="Times New Roman" w:cs="Times New Roman"/>
          <w:sz w:val="24"/>
        </w:rPr>
        <w:t xml:space="preserve">Proces je predstavljen s procesnim modelom. Razumemo ga kot </w:t>
      </w:r>
      <w:r w:rsidR="00772672">
        <w:rPr>
          <w:rFonts w:ascii="Times New Roman" w:hAnsi="Times New Roman" w:cs="Times New Roman"/>
          <w:sz w:val="24"/>
        </w:rPr>
        <w:t>sestav</w:t>
      </w:r>
      <w:r w:rsidR="007A4F3C">
        <w:rPr>
          <w:rFonts w:ascii="Times New Roman" w:hAnsi="Times New Roman" w:cs="Times New Roman"/>
          <w:sz w:val="24"/>
        </w:rPr>
        <w:t xml:space="preserve"> delovnih elementov (aktivnosti, naloge, faze) in toka dela, ki opredeljuje njihovo časovno sosledje </w:t>
      </w:r>
      <w:r w:rsidR="007A4F3C">
        <w:rPr>
          <w:rFonts w:ascii="Times New Roman" w:hAnsi="Times New Roman" w:cs="Times New Roman"/>
          <w:sz w:val="24"/>
        </w:rPr>
        <w:fldChar w:fldCharType="begin"/>
      </w:r>
      <w:r w:rsidR="007A4F3C">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7A4F3C">
        <w:rPr>
          <w:rFonts w:ascii="Times New Roman" w:hAnsi="Times New Roman" w:cs="Times New Roman"/>
          <w:sz w:val="24"/>
        </w:rPr>
        <w:fldChar w:fldCharType="separate"/>
      </w:r>
      <w:r w:rsidR="007A4F3C" w:rsidRPr="00650043">
        <w:rPr>
          <w:rFonts w:ascii="Times New Roman" w:hAnsi="Times New Roman" w:cs="Times New Roman"/>
          <w:sz w:val="24"/>
        </w:rPr>
        <w:t>(Engels in Sauer 2010, 425)</w:t>
      </w:r>
      <w:r w:rsidR="007A4F3C">
        <w:rPr>
          <w:rFonts w:ascii="Times New Roman" w:hAnsi="Times New Roman" w:cs="Times New Roman"/>
          <w:sz w:val="24"/>
        </w:rPr>
        <w:fldChar w:fldCharType="end"/>
      </w:r>
      <w:r w:rsidR="007A4F3C">
        <w:rPr>
          <w:rFonts w:ascii="Times New Roman" w:hAnsi="Times New Roman" w:cs="Times New Roman"/>
          <w:sz w:val="24"/>
        </w:rPr>
        <w:t>.</w:t>
      </w:r>
    </w:p>
    <w:p w:rsidR="00434CB8" w:rsidRDefault="000D2A72" w:rsidP="00FB2BC4">
      <w:pPr>
        <w:contextualSpacing/>
        <w:jc w:val="both"/>
        <w:rPr>
          <w:rFonts w:ascii="Times New Roman" w:hAnsi="Times New Roman" w:cs="Times New Roman"/>
          <w:sz w:val="24"/>
        </w:rPr>
      </w:pPr>
      <w:r w:rsidRPr="00F71E12">
        <w:rPr>
          <w:rFonts w:ascii="Times New Roman" w:hAnsi="Times New Roman" w:cs="Times New Roman"/>
          <w:sz w:val="24"/>
        </w:rPr>
        <w:t xml:space="preserve">Proces zajema aktivnosti, ki predstavljajo translacije uporabniških potreb v specifikacijo, transformacijo specifikacije v načrt, implementacijo načrta v kodo, testiranje kode in integracijo. Aktivnosti se lahko prekrivajo ali si iterativno sledijo. Aktivnosti predstavljajo hierarhične kompozite katere skupaj tvorijo potek dela inženirske metode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FB2BC4" w:rsidRPr="00F71E12" w:rsidRDefault="009B1D76" w:rsidP="00FB2BC4">
      <w:pPr>
        <w:contextualSpacing/>
        <w:jc w:val="both"/>
        <w:rPr>
          <w:rFonts w:ascii="Times New Roman" w:hAnsi="Times New Roman" w:cs="Times New Roman"/>
          <w:sz w:val="24"/>
        </w:rPr>
      </w:pPr>
      <w:r w:rsidRPr="00F71E12">
        <w:rPr>
          <w:rFonts w:ascii="Times New Roman" w:hAnsi="Times New Roman" w:cs="Times New Roman"/>
          <w:sz w:val="24"/>
        </w:rPr>
        <w:t>S procesi sta povezana</w:t>
      </w:r>
      <w:r w:rsidR="00FE5307">
        <w:rPr>
          <w:rFonts w:ascii="Times New Roman" w:hAnsi="Times New Roman" w:cs="Times New Roman"/>
          <w:sz w:val="24"/>
        </w:rPr>
        <w:t xml:space="preserve"> tudi</w:t>
      </w:r>
      <w:r w:rsidRPr="00F71E12">
        <w:rPr>
          <w:rFonts w:ascii="Times New Roman" w:hAnsi="Times New Roman" w:cs="Times New Roman"/>
          <w:sz w:val="24"/>
        </w:rPr>
        <w:t xml:space="preserve"> dva termina, ki tvorita časovno perspektivo procesa razvoja programske opreme: cikel razvoja programske opreme in življenjski c</w:t>
      </w:r>
      <w:r w:rsidR="00FB2BC4">
        <w:rPr>
          <w:rFonts w:ascii="Times New Roman" w:hAnsi="Times New Roman" w:cs="Times New Roman"/>
          <w:sz w:val="24"/>
        </w:rPr>
        <w:t xml:space="preserve">ikel razvoja programske opreme. </w:t>
      </w:r>
      <w:r w:rsidR="00FB2BC4" w:rsidRPr="00F71E12">
        <w:rPr>
          <w:rFonts w:ascii="Times New Roman" w:hAnsi="Times New Roman" w:cs="Times New Roman"/>
          <w:sz w:val="24"/>
        </w:rPr>
        <w:t xml:space="preserve">Osnovna oblika vseh življenjskih ciklov je prikaz napredka od problema do rešitve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Peters 2008, 108)</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xml:space="preserve">. Potrebno je potrebno identificirati, načrtovati, organizirati in spremljati vse aktivnosti, ki so potrebne za izgradnjo novega sistema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 xml:space="preserve">(Satzinger, Jackson, in Burd 2011, </w:t>
      </w:r>
      <w:r w:rsidR="00FB2BC4" w:rsidRPr="00F71E12">
        <w:rPr>
          <w:rFonts w:ascii="Times New Roman" w:hAnsi="Times New Roman" w:cs="Times New Roman"/>
          <w:sz w:val="24"/>
        </w:rPr>
        <w:lastRenderedPageBreak/>
        <w:t>5)</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Življenjski cikel razvoja identificira vse aktivnosti, ki so potrebne za izgradnjo, zagon in vzdrževanje informacijskih sistemov. Čeprav je mnogo variacij procesov znotraj življenjskih ciklov veljajo naslednje za osnovn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dentifikacija problema ali potreb in odobritev za nadaljevanj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testiranj</w:t>
      </w:r>
      <w:r w:rsidR="009B145A">
        <w:rPr>
          <w:rFonts w:ascii="Times New Roman" w:hAnsi="Times New Roman" w:cs="Times New Roman"/>
          <w:sz w:val="24"/>
        </w:rPr>
        <w:t xml:space="preserve">e sistema </w:t>
      </w:r>
      <w:r w:rsidRPr="00F71E12">
        <w:rPr>
          <w:rFonts w:ascii="Times New Roman" w:hAnsi="Times New Roman" w:cs="Times New Roman"/>
          <w:sz w:val="24"/>
        </w:rPr>
        <w:t xml:space="preserve">in prenos v delovno okol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atzinger, Jackson, in Burd 2011, 6)</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D83C3D" w:rsidRDefault="005230F0" w:rsidP="00CD6E2F">
      <w:pPr>
        <w:contextualSpacing/>
        <w:jc w:val="both"/>
        <w:rPr>
          <w:rFonts w:ascii="Times New Roman" w:hAnsi="Times New Roman" w:cs="Times New Roman"/>
          <w:sz w:val="24"/>
        </w:rPr>
      </w:pPr>
      <w:r>
        <w:rPr>
          <w:rFonts w:ascii="Times New Roman" w:hAnsi="Times New Roman" w:cs="Times New Roman"/>
          <w:sz w:val="24"/>
        </w:rPr>
        <w:t>5.</w:t>
      </w:r>
      <w:r w:rsidR="00261583">
        <w:rPr>
          <w:rFonts w:ascii="Times New Roman" w:hAnsi="Times New Roman" w:cs="Times New Roman"/>
          <w:sz w:val="24"/>
        </w:rPr>
        <w:t>2 NOTACIJE</w:t>
      </w:r>
    </w:p>
    <w:p w:rsidR="00BE44B1" w:rsidRDefault="00F65722" w:rsidP="00BE44B1">
      <w:pPr>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w:t>
      </w:r>
      <w:r w:rsidR="00093BF4" w:rsidRPr="00F71E12">
        <w:rPr>
          <w:rFonts w:ascii="Times New Roman" w:hAnsi="Times New Roman" w:cs="Times New Roman"/>
          <w:sz w:val="24"/>
        </w:rPr>
        <w:t>sintaktična in si</w:t>
      </w:r>
      <w:r w:rsidR="00A1583C" w:rsidRPr="00F71E12">
        <w:rPr>
          <w:rFonts w:ascii="Times New Roman" w:hAnsi="Times New Roman" w:cs="Times New Roman"/>
          <w:sz w:val="24"/>
        </w:rPr>
        <w:t>mbolna pravila</w:t>
      </w:r>
      <w:r w:rsidRPr="00F71E12">
        <w:rPr>
          <w:rFonts w:ascii="Times New Roman" w:hAnsi="Times New Roman" w:cs="Times New Roman"/>
          <w:sz w:val="24"/>
        </w:rPr>
        <w:t xml:space="preserve"> za dokumentiranje</w:t>
      </w:r>
      <w:r w:rsidR="00F17697" w:rsidRPr="00F71E12">
        <w:rPr>
          <w:rFonts w:ascii="Times New Roman" w:hAnsi="Times New Roman" w:cs="Times New Roman"/>
          <w:sz w:val="24"/>
        </w:rPr>
        <w:t xml:space="preserve">. </w:t>
      </w:r>
      <w:r w:rsidR="00A1583C"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sidRPr="00F71E12">
        <w:rPr>
          <w:rFonts w:ascii="Times New Roman" w:hAnsi="Times New Roman" w:cs="Times New Roman"/>
          <w:sz w:val="24"/>
        </w:rPr>
        <w:fldChar w:fldCharType="separate"/>
      </w:r>
      <w:r w:rsidR="00A1583C" w:rsidRPr="00F71E12">
        <w:rPr>
          <w:rFonts w:ascii="Times New Roman" w:hAnsi="Times New Roman" w:cs="Times New Roman"/>
          <w:sz w:val="24"/>
        </w:rPr>
        <w:t>(Sunyaev, Hansen, in Krcmar 2009, 648)</w:t>
      </w:r>
      <w:r w:rsidR="00A1583C" w:rsidRPr="00F71E12">
        <w:rPr>
          <w:rFonts w:ascii="Times New Roman" w:hAnsi="Times New Roman" w:cs="Times New Roman"/>
          <w:sz w:val="24"/>
        </w:rPr>
        <w:fldChar w:fldCharType="end"/>
      </w:r>
      <w:r w:rsidR="00A1583C" w:rsidRPr="00F71E12">
        <w:rPr>
          <w:rFonts w:ascii="Times New Roman" w:hAnsi="Times New Roman" w:cs="Times New Roman"/>
          <w:sz w:val="24"/>
        </w:rPr>
        <w:t>.</w:t>
      </w:r>
      <w:r w:rsidR="00DC7150">
        <w:rPr>
          <w:rFonts w:ascii="Times New Roman" w:hAnsi="Times New Roman" w:cs="Times New Roman"/>
          <w:sz w:val="24"/>
        </w:rPr>
        <w:t xml:space="preserve"> </w:t>
      </w:r>
      <w:r w:rsidR="00BE44B1" w:rsidRPr="00F71E12">
        <w:rPr>
          <w:rFonts w:ascii="Times New Roman" w:hAnsi="Times New Roman" w:cs="Times New Roman"/>
          <w:sz w:val="24"/>
        </w:rPr>
        <w:t xml:space="preserve">Za definiranje procesa je potrebna globoka metodologija skupaj z močnim in ekspresivnim jezikom procesnega modeliranj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Jablonski 2010, 3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Jeziki modeliranja so bili izdelani na podlagi programerskih jezikov, Petrijevih mrež in jezikov, ki temeljijo na pravilih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szCs w:val="24"/>
        </w:rPr>
        <w:t>(García-Borgoñón in dr. 2014, 104)</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5)</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BE44B1" w:rsidRPr="00F71E12">
        <w:rPr>
          <w:rFonts w:ascii="Times New Roman" w:hAnsi="Times New Roman" w:cs="Times New Roman"/>
          <w:sz w:val="24"/>
        </w:rPr>
        <w:fldChar w:fldCharType="end"/>
      </w:r>
      <w:r w:rsidR="00F32BAA">
        <w:rPr>
          <w:rFonts w:ascii="Times New Roman" w:hAnsi="Times New Roman" w:cs="Times New Roman"/>
          <w:sz w:val="24"/>
        </w:rPr>
        <w:t xml:space="preserve">. Procese lahko predstavimo </w:t>
      </w:r>
      <w:r w:rsidR="00BE44B1" w:rsidRPr="00F71E12">
        <w:rPr>
          <w:rFonts w:ascii="Times New Roman" w:hAnsi="Times New Roman" w:cs="Times New Roman"/>
          <w:sz w:val="24"/>
        </w:rPr>
        <w:t xml:space="preserve">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w:t>
      </w:r>
    </w:p>
    <w:p w:rsidR="003219AD" w:rsidRDefault="003219AD" w:rsidP="00C12A5E">
      <w:pPr>
        <w:contextualSpacing/>
        <w:jc w:val="both"/>
        <w:rPr>
          <w:rFonts w:ascii="Times New Roman" w:hAnsi="Times New Roman" w:cs="Times New Roman"/>
          <w:sz w:val="24"/>
        </w:rPr>
      </w:pPr>
    </w:p>
    <w:p w:rsidR="004C2A19" w:rsidRDefault="005230F0" w:rsidP="00C12A5E">
      <w:pPr>
        <w:contextualSpacing/>
        <w:jc w:val="both"/>
        <w:rPr>
          <w:rFonts w:ascii="Times New Roman" w:hAnsi="Times New Roman" w:cs="Times New Roman"/>
          <w:sz w:val="24"/>
        </w:rPr>
      </w:pPr>
      <w:r>
        <w:rPr>
          <w:rFonts w:ascii="Times New Roman" w:hAnsi="Times New Roman" w:cs="Times New Roman"/>
          <w:sz w:val="24"/>
        </w:rPr>
        <w:t>5.</w:t>
      </w:r>
      <w:r w:rsidR="004C2A19">
        <w:rPr>
          <w:rFonts w:ascii="Times New Roman" w:hAnsi="Times New Roman" w:cs="Times New Roman"/>
          <w:sz w:val="24"/>
        </w:rPr>
        <w:t>3</w:t>
      </w:r>
      <w:r w:rsidR="0010762B">
        <w:rPr>
          <w:rFonts w:ascii="Times New Roman" w:hAnsi="Times New Roman" w:cs="Times New Roman"/>
          <w:sz w:val="24"/>
        </w:rPr>
        <w:t xml:space="preserve"> KONCEPTI</w:t>
      </w:r>
    </w:p>
    <w:p w:rsidR="0049522A" w:rsidRPr="00F71E12" w:rsidRDefault="0049522A" w:rsidP="0049522A">
      <w:pPr>
        <w:contextualSpacing/>
        <w:jc w:val="both"/>
        <w:rPr>
          <w:rFonts w:ascii="Times New Roman" w:hAnsi="Times New Roman" w:cs="Times New Roman"/>
          <w:sz w:val="24"/>
        </w:rPr>
      </w:pPr>
      <w:r>
        <w:rPr>
          <w:rFonts w:ascii="Times New Roman" w:hAnsi="Times New Roman" w:cs="Times New Roman"/>
          <w:sz w:val="24"/>
        </w:rPr>
        <w:t>Vsem MIPO so skupni aspekti, kateri nakazujejo njihovo zgradbo:</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lovni potek razvojnega procesa,</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aktivnosti, ki se morajo izvesti,</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9522A" w:rsidRPr="00F71E12" w:rsidRDefault="0049522A" w:rsidP="0049522A">
      <w:pPr>
        <w:contextualSpacing/>
        <w:jc w:val="both"/>
        <w:rPr>
          <w:rFonts w:ascii="Times New Roman" w:hAnsi="Times New Roman" w:cs="Times New Roman"/>
          <w:sz w:val="24"/>
        </w:rPr>
      </w:pPr>
      <w:r w:rsidRPr="00F71E12">
        <w:rPr>
          <w:rFonts w:ascii="Times New Roman" w:hAnsi="Times New Roman" w:cs="Times New Roman"/>
          <w:sz w:val="24"/>
        </w:rPr>
        <w:t>Avtorji znotraj teh aspektov uporabljajo različne</w:t>
      </w:r>
      <w:r>
        <w:rPr>
          <w:rFonts w:ascii="Times New Roman" w:hAnsi="Times New Roman" w:cs="Times New Roman"/>
          <w:sz w:val="24"/>
        </w:rPr>
        <w:t xml:space="preserve"> konstrukte, ki jih inženirji metod imenujejo koncepti </w:t>
      </w:r>
      <w:r w:rsidRPr="00F71E12">
        <w:rPr>
          <w:rFonts w:ascii="Times New Roman" w:hAnsi="Times New Roman" w:cs="Times New Roman"/>
          <w:sz w:val="24"/>
        </w:rPr>
        <w:t>(gl. PRILOGA A)</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24770B" w:rsidRDefault="000034D3" w:rsidP="00FF6D13">
      <w:pPr>
        <w:contextualSpacing/>
        <w:jc w:val="both"/>
        <w:rPr>
          <w:rFonts w:ascii="Times New Roman" w:hAnsi="Times New Roman" w:cs="Times New Roman"/>
          <w:sz w:val="24"/>
        </w:rPr>
      </w:pPr>
      <w:r w:rsidRPr="00F71E12">
        <w:rPr>
          <w:rFonts w:ascii="Times New Roman" w:hAnsi="Times New Roman" w:cs="Times New Roman"/>
          <w:sz w:val="24"/>
        </w:rPr>
        <w:t>Koncepti</w:t>
      </w:r>
      <w:r w:rsidR="009B37FE" w:rsidRPr="00F71E12">
        <w:rPr>
          <w:rFonts w:ascii="Times New Roman" w:hAnsi="Times New Roman" w:cs="Times New Roman"/>
          <w:sz w:val="24"/>
        </w:rPr>
        <w:t xml:space="preserve"> </w:t>
      </w:r>
      <w:r w:rsidR="006A3E29" w:rsidRPr="00F71E12">
        <w:rPr>
          <w:rFonts w:ascii="Times New Roman" w:hAnsi="Times New Roman" w:cs="Times New Roman"/>
          <w:sz w:val="24"/>
        </w:rPr>
        <w:t>so kategorije</w:t>
      </w:r>
      <w:r w:rsidR="00C34965">
        <w:rPr>
          <w:rFonts w:ascii="Times New Roman" w:hAnsi="Times New Roman" w:cs="Times New Roman"/>
          <w:sz w:val="24"/>
        </w:rPr>
        <w:t>,</w:t>
      </w:r>
      <w:r w:rsidR="006A3E29" w:rsidRPr="00F71E12">
        <w:rPr>
          <w:rFonts w:ascii="Times New Roman" w:hAnsi="Times New Roman" w:cs="Times New Roman"/>
          <w:sz w:val="24"/>
        </w:rPr>
        <w:t xml:space="preserve"> ki so vključene</w:t>
      </w:r>
      <w:r w:rsidRPr="00F71E12">
        <w:rPr>
          <w:rFonts w:ascii="Times New Roman" w:hAnsi="Times New Roman" w:cs="Times New Roman"/>
          <w:sz w:val="24"/>
        </w:rPr>
        <w:t xml:space="preserve"> v procese in notacije</w:t>
      </w:r>
      <w:r w:rsidR="00AA5897" w:rsidRPr="00F71E12">
        <w:rPr>
          <w:rFonts w:ascii="Times New Roman" w:hAnsi="Times New Roman" w:cs="Times New Roman"/>
          <w:sz w:val="24"/>
        </w:rPr>
        <w:t>.</w:t>
      </w:r>
      <w:r w:rsidR="00A74F7F" w:rsidRPr="00F71E12">
        <w:rPr>
          <w:rFonts w:ascii="Times New Roman" w:hAnsi="Times New Roman" w:cs="Times New Roman"/>
          <w:sz w:val="24"/>
        </w:rPr>
        <w:t xml:space="preserve"> S koncepti opisujemo področja problema ali samo opravilo </w:t>
      </w:r>
      <w:r w:rsidR="00512692"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sidRPr="00F71E12">
        <w:rPr>
          <w:rFonts w:ascii="Times New Roman" w:hAnsi="Times New Roman" w:cs="Times New Roman"/>
          <w:sz w:val="24"/>
        </w:rPr>
        <w:fldChar w:fldCharType="separate"/>
      </w:r>
      <w:r w:rsidR="00512692" w:rsidRPr="00F71E12">
        <w:rPr>
          <w:rFonts w:ascii="Times New Roman" w:hAnsi="Times New Roman" w:cs="Times New Roman"/>
          <w:sz w:val="24"/>
        </w:rPr>
        <w:t>(Sunyaev, Hansen, in Krcmar 2009, 648)</w:t>
      </w:r>
      <w:r w:rsidR="00512692" w:rsidRPr="00F71E12">
        <w:rPr>
          <w:rFonts w:ascii="Times New Roman" w:hAnsi="Times New Roman" w:cs="Times New Roman"/>
          <w:sz w:val="24"/>
        </w:rPr>
        <w:fldChar w:fldCharType="end"/>
      </w:r>
      <w:r w:rsidR="00CB7611" w:rsidRPr="00F71E12">
        <w:rPr>
          <w:rFonts w:ascii="Times New Roman" w:hAnsi="Times New Roman" w:cs="Times New Roman"/>
          <w:sz w:val="24"/>
        </w:rPr>
        <w:t>.</w:t>
      </w:r>
      <w:r w:rsidR="0068567A" w:rsidRPr="00F71E12">
        <w:rPr>
          <w:rFonts w:ascii="Times New Roman" w:hAnsi="Times New Roman" w:cs="Times New Roman"/>
          <w:sz w:val="24"/>
        </w:rPr>
        <w:t xml:space="preserve"> V praksi se srečamo z različnimi definicijami konceptov</w:t>
      </w:r>
      <w:r w:rsidR="009A1455">
        <w:rPr>
          <w:rFonts w:ascii="Times New Roman" w:hAnsi="Times New Roman" w:cs="Times New Roman"/>
          <w:sz w:val="24"/>
        </w:rPr>
        <w:t xml:space="preserve">, </w:t>
      </w:r>
      <w:r w:rsidR="0068567A" w:rsidRPr="00F71E12">
        <w:rPr>
          <w:rFonts w:ascii="Times New Roman" w:hAnsi="Times New Roman" w:cs="Times New Roman"/>
          <w:sz w:val="24"/>
        </w:rPr>
        <w:t>pogosteje</w:t>
      </w:r>
      <w:r w:rsidR="009A1455">
        <w:rPr>
          <w:rFonts w:ascii="Times New Roman" w:hAnsi="Times New Roman" w:cs="Times New Roman"/>
          <w:sz w:val="24"/>
        </w:rPr>
        <w:t xml:space="preserve"> se uporabljajo</w:t>
      </w:r>
      <w:r w:rsidR="0068567A" w:rsidRPr="00F71E12">
        <w:rPr>
          <w:rFonts w:ascii="Times New Roman" w:hAnsi="Times New Roman" w:cs="Times New Roman"/>
          <w:sz w:val="24"/>
        </w:rPr>
        <w:t>: vloge (ljudje), procesi in aktivnosti (naloge), delavni produkti (artefakti), orodja (programs</w:t>
      </w:r>
      <w:r w:rsidR="00304771" w:rsidRPr="00F71E12">
        <w:rPr>
          <w:rFonts w:ascii="Times New Roman" w:hAnsi="Times New Roman" w:cs="Times New Roman"/>
          <w:sz w:val="24"/>
        </w:rPr>
        <w:t xml:space="preserve">ka orodja in drugi pripomočki). </w:t>
      </w:r>
      <w:r w:rsidR="007D44B2" w:rsidRPr="00F71E12">
        <w:rPr>
          <w:rFonts w:ascii="Times New Roman" w:hAnsi="Times New Roman" w:cs="Times New Roman"/>
          <w:sz w:val="24"/>
        </w:rPr>
        <w:t>Strokovnjaki se strinjajo, da mora progr</w:t>
      </w:r>
      <w:r w:rsidR="00D36D61" w:rsidRPr="00F71E12">
        <w:rPr>
          <w:rFonts w:ascii="Times New Roman" w:hAnsi="Times New Roman" w:cs="Times New Roman"/>
          <w:sz w:val="24"/>
        </w:rPr>
        <w:t>amski inženiring zajemati vsaj</w:t>
      </w:r>
      <w:r w:rsidR="00DB3D8F" w:rsidRPr="00F71E12">
        <w:rPr>
          <w:rFonts w:ascii="Times New Roman" w:hAnsi="Times New Roman" w:cs="Times New Roman"/>
          <w:sz w:val="24"/>
        </w:rPr>
        <w:t xml:space="preserve"> tri</w:t>
      </w:r>
      <w:r w:rsidR="00D36D61" w:rsidRPr="00F71E12">
        <w:rPr>
          <w:rFonts w:ascii="Times New Roman" w:hAnsi="Times New Roman" w:cs="Times New Roman"/>
          <w:sz w:val="24"/>
        </w:rPr>
        <w:t xml:space="preserve"> koncepte</w:t>
      </w:r>
      <w:r w:rsidR="00DB3D8F" w:rsidRPr="00F71E12">
        <w:rPr>
          <w:rFonts w:ascii="Times New Roman" w:hAnsi="Times New Roman" w:cs="Times New Roman"/>
          <w:sz w:val="24"/>
        </w:rPr>
        <w:t>: produkte, procese in akterje</w:t>
      </w:r>
      <w:r w:rsidR="00D36D61" w:rsidRPr="00F71E12">
        <w:rPr>
          <w:rFonts w:ascii="Times New Roman" w:hAnsi="Times New Roman" w:cs="Times New Roman"/>
          <w:sz w:val="24"/>
        </w:rPr>
        <w:t xml:space="preserve"> </w:t>
      </w:r>
      <w:r w:rsidR="00D36D61"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D36D61" w:rsidRPr="00F71E12">
        <w:rPr>
          <w:rFonts w:ascii="Times New Roman" w:hAnsi="Times New Roman" w:cs="Times New Roman"/>
          <w:sz w:val="24"/>
        </w:rPr>
        <w:fldChar w:fldCharType="separate"/>
      </w:r>
      <w:r w:rsidR="00D36D61" w:rsidRPr="00F71E12">
        <w:rPr>
          <w:rFonts w:ascii="Times New Roman" w:hAnsi="Times New Roman" w:cs="Times New Roman"/>
          <w:sz w:val="24"/>
        </w:rPr>
        <w:t>(Engels in Sauer 2010, 415)</w:t>
      </w:r>
      <w:r w:rsidR="00D36D61" w:rsidRPr="00F71E12">
        <w:rPr>
          <w:rFonts w:ascii="Times New Roman" w:hAnsi="Times New Roman" w:cs="Times New Roman"/>
          <w:sz w:val="24"/>
        </w:rPr>
        <w:fldChar w:fldCharType="end"/>
      </w:r>
      <w:r w:rsidR="00D36D61" w:rsidRPr="00F71E12">
        <w:rPr>
          <w:rFonts w:ascii="Times New Roman" w:hAnsi="Times New Roman" w:cs="Times New Roman"/>
          <w:sz w:val="24"/>
        </w:rPr>
        <w:t>.</w:t>
      </w:r>
    </w:p>
    <w:p w:rsidR="00B867F2" w:rsidRDefault="00351978" w:rsidP="007F4174">
      <w:pPr>
        <w:contextualSpacing/>
        <w:jc w:val="both"/>
        <w:rPr>
          <w:rFonts w:ascii="Times New Roman" w:hAnsi="Times New Roman" w:cs="Times New Roman"/>
          <w:sz w:val="24"/>
        </w:rPr>
      </w:pPr>
      <w:r>
        <w:rPr>
          <w:rFonts w:ascii="Times New Roman" w:hAnsi="Times New Roman" w:cs="Times New Roman"/>
          <w:sz w:val="24"/>
        </w:rPr>
        <w:lastRenderedPageBreak/>
        <w:t>6</w:t>
      </w:r>
      <w:r w:rsidR="00CA4575">
        <w:rPr>
          <w:rFonts w:ascii="Times New Roman" w:hAnsi="Times New Roman" w:cs="Times New Roman"/>
          <w:sz w:val="24"/>
        </w:rPr>
        <w:t xml:space="preserve"> </w:t>
      </w:r>
      <w:r w:rsidR="00770559">
        <w:rPr>
          <w:rFonts w:ascii="Times New Roman" w:hAnsi="Times New Roman" w:cs="Times New Roman"/>
          <w:sz w:val="24"/>
        </w:rPr>
        <w:t xml:space="preserve">METODE </w:t>
      </w:r>
      <w:r w:rsidR="00157132">
        <w:rPr>
          <w:rFonts w:ascii="Times New Roman" w:hAnsi="Times New Roman" w:cs="Times New Roman"/>
          <w:sz w:val="24"/>
        </w:rPr>
        <w:t>INŽENIRINGA</w:t>
      </w:r>
    </w:p>
    <w:p w:rsidR="007D7FCB" w:rsidRDefault="007D7FCB" w:rsidP="007F4174">
      <w:pPr>
        <w:contextualSpacing/>
        <w:jc w:val="both"/>
        <w:rPr>
          <w:rFonts w:ascii="Times New Roman" w:hAnsi="Times New Roman" w:cs="Times New Roman"/>
          <w:sz w:val="24"/>
        </w:rPr>
      </w:pPr>
    </w:p>
    <w:p w:rsidR="00B12FEA" w:rsidRDefault="00AC1CAE" w:rsidP="007F4174">
      <w:pPr>
        <w:contextualSpacing/>
        <w:jc w:val="both"/>
        <w:rPr>
          <w:rFonts w:ascii="Times New Roman" w:hAnsi="Times New Roman" w:cs="Times New Roman"/>
          <w:sz w:val="24"/>
        </w:rPr>
      </w:pPr>
      <w:r>
        <w:rPr>
          <w:rFonts w:ascii="Times New Roman" w:hAnsi="Times New Roman" w:cs="Times New Roman"/>
          <w:sz w:val="24"/>
        </w:rPr>
        <w:t xml:space="preserve">Za izgradnjo optimalnega procesa potrebujemo pristop, ki </w:t>
      </w:r>
      <w:r w:rsidR="00D32C79">
        <w:rPr>
          <w:rFonts w:ascii="Times New Roman" w:hAnsi="Times New Roman" w:cs="Times New Roman"/>
          <w:sz w:val="24"/>
        </w:rPr>
        <w:t>najbolje ustreza</w:t>
      </w:r>
      <w:r w:rsidR="00692ECA">
        <w:rPr>
          <w:rFonts w:ascii="Times New Roman" w:hAnsi="Times New Roman" w:cs="Times New Roman"/>
          <w:sz w:val="24"/>
        </w:rPr>
        <w:t xml:space="preserve"> naši</w:t>
      </w:r>
      <w:r w:rsidR="00D32C79">
        <w:rPr>
          <w:rFonts w:ascii="Times New Roman" w:hAnsi="Times New Roman" w:cs="Times New Roman"/>
          <w:sz w:val="24"/>
        </w:rPr>
        <w:t xml:space="preserve"> domeni uporabe. </w:t>
      </w:r>
      <w:r w:rsidR="007058AA" w:rsidRPr="00F71E12">
        <w:rPr>
          <w:rFonts w:ascii="Times New Roman" w:hAnsi="Times New Roman" w:cs="Times New Roman"/>
          <w:sz w:val="24"/>
        </w:rPr>
        <w:t xml:space="preserve">Inženiring metod nam podaja različne pristope k inženiringu procesov </w:t>
      </w:r>
      <w:r w:rsidR="007058AA" w:rsidRPr="00F71E12">
        <w:rPr>
          <w:rFonts w:ascii="Times New Roman" w:hAnsi="Times New Roman" w:cs="Times New Roman"/>
          <w:sz w:val="24"/>
        </w:rPr>
        <w:fldChar w:fldCharType="begin"/>
      </w:r>
      <w:r w:rsidR="007058AA"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058AA" w:rsidRPr="00F71E12">
        <w:rPr>
          <w:rFonts w:ascii="Times New Roman" w:hAnsi="Times New Roman" w:cs="Times New Roman"/>
          <w:sz w:val="24"/>
        </w:rPr>
        <w:fldChar w:fldCharType="separate"/>
      </w:r>
      <w:r w:rsidR="007058AA" w:rsidRPr="00F71E12">
        <w:rPr>
          <w:rFonts w:ascii="Times New Roman" w:hAnsi="Times New Roman" w:cs="Times New Roman"/>
          <w:sz w:val="24"/>
        </w:rPr>
        <w:t>(Engels in Sauer 2010, 412)</w:t>
      </w:r>
      <w:r w:rsidR="007058AA" w:rsidRPr="00F71E12">
        <w:rPr>
          <w:rFonts w:ascii="Times New Roman" w:hAnsi="Times New Roman" w:cs="Times New Roman"/>
          <w:sz w:val="24"/>
        </w:rPr>
        <w:fldChar w:fldCharType="end"/>
      </w:r>
      <w:r w:rsidR="00435548">
        <w:rPr>
          <w:rFonts w:ascii="Times New Roman" w:hAnsi="Times New Roman" w:cs="Times New Roman"/>
          <w:sz w:val="24"/>
        </w:rPr>
        <w:t>. Kljub veliki izbiri</w:t>
      </w:r>
      <w:r w:rsidR="00864E89">
        <w:rPr>
          <w:rFonts w:ascii="Times New Roman" w:hAnsi="Times New Roman" w:cs="Times New Roman"/>
          <w:sz w:val="24"/>
        </w:rPr>
        <w:t xml:space="preserve"> pristopov </w:t>
      </w:r>
      <w:r w:rsidR="00D60F26">
        <w:rPr>
          <w:rFonts w:ascii="Times New Roman" w:hAnsi="Times New Roman" w:cs="Times New Roman"/>
          <w:sz w:val="24"/>
        </w:rPr>
        <w:t>je razbrati, da je</w:t>
      </w:r>
      <w:r w:rsidR="00864E89">
        <w:rPr>
          <w:rFonts w:ascii="Times New Roman" w:hAnsi="Times New Roman" w:cs="Times New Roman"/>
          <w:sz w:val="24"/>
        </w:rPr>
        <w:t xml:space="preserve"> v domeni razvoja video iger</w:t>
      </w:r>
      <w:r w:rsidR="00D60F26">
        <w:rPr>
          <w:rFonts w:ascii="Times New Roman" w:hAnsi="Times New Roman" w:cs="Times New Roman"/>
          <w:sz w:val="24"/>
        </w:rPr>
        <w:t xml:space="preserve"> primerna uporaba</w:t>
      </w:r>
      <w:r w:rsidR="00864E89">
        <w:rPr>
          <w:rFonts w:ascii="Times New Roman" w:hAnsi="Times New Roman" w:cs="Times New Roman"/>
          <w:sz w:val="24"/>
        </w:rPr>
        <w:t xml:space="preserve"> </w:t>
      </w:r>
      <w:r w:rsidR="00A92385">
        <w:rPr>
          <w:rFonts w:ascii="Times New Roman" w:hAnsi="Times New Roman" w:cs="Times New Roman"/>
          <w:sz w:val="24"/>
        </w:rPr>
        <w:t>agilne filozofije</w:t>
      </w:r>
      <w:r w:rsidR="007A4BE7">
        <w:rPr>
          <w:rFonts w:ascii="Times New Roman" w:hAnsi="Times New Roman" w:cs="Times New Roman"/>
          <w:sz w:val="24"/>
        </w:rPr>
        <w:t>.</w:t>
      </w:r>
      <w:r w:rsidR="00FC52D4">
        <w:rPr>
          <w:rFonts w:ascii="Times New Roman" w:hAnsi="Times New Roman" w:cs="Times New Roman"/>
          <w:sz w:val="24"/>
        </w:rPr>
        <w:t xml:space="preserve"> </w:t>
      </w:r>
      <w:r w:rsidR="00CE0E47">
        <w:rPr>
          <w:rFonts w:ascii="Times New Roman" w:hAnsi="Times New Roman" w:cs="Times New Roman"/>
          <w:sz w:val="24"/>
        </w:rPr>
        <w:t>Verjetnost za</w:t>
      </w:r>
      <w:r w:rsidR="00004855">
        <w:rPr>
          <w:rFonts w:ascii="Times New Roman" w:hAnsi="Times New Roman" w:cs="Times New Roman"/>
          <w:sz w:val="24"/>
        </w:rPr>
        <w:t xml:space="preserve"> </w:t>
      </w:r>
      <w:r w:rsidR="00CE0E47">
        <w:rPr>
          <w:rFonts w:ascii="Times New Roman" w:hAnsi="Times New Roman" w:cs="Times New Roman"/>
          <w:sz w:val="24"/>
        </w:rPr>
        <w:t>to obstaja, ker se produkcijski proces iger konstantno razvija</w:t>
      </w:r>
      <w:r w:rsidR="005F1350">
        <w:rPr>
          <w:rFonts w:ascii="Times New Roman" w:hAnsi="Times New Roman" w:cs="Times New Roman"/>
          <w:sz w:val="24"/>
        </w:rPr>
        <w:t>. Tradicionalni procesi (</w:t>
      </w:r>
      <w:r w:rsidR="0037754D">
        <w:rPr>
          <w:rFonts w:ascii="Times New Roman" w:hAnsi="Times New Roman" w:cs="Times New Roman"/>
          <w:sz w:val="24"/>
        </w:rPr>
        <w:t>derivati</w:t>
      </w:r>
      <w:r w:rsidR="005F1350">
        <w:rPr>
          <w:rFonts w:ascii="Times New Roman" w:hAnsi="Times New Roman" w:cs="Times New Roman"/>
          <w:sz w:val="24"/>
        </w:rPr>
        <w:t xml:space="preserve"> manufaktur)</w:t>
      </w:r>
      <w:r w:rsidR="00FD1E74">
        <w:rPr>
          <w:rFonts w:ascii="Times New Roman" w:hAnsi="Times New Roman" w:cs="Times New Roman"/>
          <w:sz w:val="24"/>
        </w:rPr>
        <w:t xml:space="preserve"> </w:t>
      </w:r>
      <w:r w:rsidR="00CE0E47">
        <w:rPr>
          <w:rFonts w:ascii="Times New Roman" w:hAnsi="Times New Roman" w:cs="Times New Roman"/>
          <w:sz w:val="24"/>
        </w:rPr>
        <w:t xml:space="preserve">enostavno ne morejo dohajati </w:t>
      </w:r>
      <w:r w:rsidR="007A12BD">
        <w:rPr>
          <w:rFonts w:ascii="Times New Roman" w:hAnsi="Times New Roman" w:cs="Times New Roman"/>
          <w:sz w:val="24"/>
        </w:rPr>
        <w:t xml:space="preserve">hitrosti </w:t>
      </w:r>
      <w:r w:rsidR="00CE0E47">
        <w:rPr>
          <w:rFonts w:ascii="Times New Roman" w:hAnsi="Times New Roman" w:cs="Times New Roman"/>
          <w:sz w:val="24"/>
        </w:rPr>
        <w:t xml:space="preserve">sprememb razvoja iger </w:t>
      </w:r>
      <w:r w:rsidR="00CE0E47">
        <w:rPr>
          <w:rFonts w:ascii="Times New Roman" w:hAnsi="Times New Roman" w:cs="Times New Roman"/>
          <w:sz w:val="24"/>
        </w:rPr>
        <w:fldChar w:fldCharType="begin"/>
      </w:r>
      <w:r w:rsidR="00CE0E47">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CE0E47">
        <w:rPr>
          <w:rFonts w:ascii="Times New Roman" w:hAnsi="Times New Roman" w:cs="Times New Roman"/>
          <w:sz w:val="24"/>
        </w:rPr>
        <w:fldChar w:fldCharType="separate"/>
      </w:r>
      <w:r w:rsidR="00CE0E47" w:rsidRPr="00CE0E47">
        <w:rPr>
          <w:rFonts w:ascii="Times New Roman" w:hAnsi="Times New Roman" w:cs="Times New Roman"/>
          <w:sz w:val="24"/>
        </w:rPr>
        <w:t>(Unger in Novak 2011, 180)</w:t>
      </w:r>
      <w:r w:rsidR="00CE0E47">
        <w:rPr>
          <w:rFonts w:ascii="Times New Roman" w:hAnsi="Times New Roman" w:cs="Times New Roman"/>
          <w:sz w:val="24"/>
        </w:rPr>
        <w:fldChar w:fldCharType="end"/>
      </w:r>
      <w:r w:rsidR="0059057F">
        <w:rPr>
          <w:rFonts w:ascii="Times New Roman" w:hAnsi="Times New Roman" w:cs="Times New Roman"/>
          <w:sz w:val="24"/>
        </w:rPr>
        <w:t>.</w:t>
      </w:r>
    </w:p>
    <w:p w:rsidR="00893DDC" w:rsidRDefault="00B12FEA" w:rsidP="007F4174">
      <w:pPr>
        <w:contextualSpacing/>
        <w:jc w:val="both"/>
        <w:rPr>
          <w:rFonts w:ascii="Times New Roman" w:hAnsi="Times New Roman" w:cs="Times New Roman"/>
          <w:sz w:val="24"/>
        </w:rPr>
      </w:pPr>
      <w:r>
        <w:rPr>
          <w:rFonts w:ascii="Times New Roman" w:hAnsi="Times New Roman" w:cs="Times New Roman"/>
          <w:sz w:val="24"/>
        </w:rPr>
        <w:t>Izbi</w:t>
      </w:r>
      <w:r w:rsidR="00055D7D">
        <w:rPr>
          <w:rFonts w:ascii="Times New Roman" w:hAnsi="Times New Roman" w:cs="Times New Roman"/>
          <w:sz w:val="24"/>
        </w:rPr>
        <w:t>ro metode nam na</w:t>
      </w:r>
      <w:r w:rsidR="000E6755">
        <w:rPr>
          <w:rFonts w:ascii="Times New Roman" w:hAnsi="Times New Roman" w:cs="Times New Roman"/>
          <w:sz w:val="24"/>
        </w:rPr>
        <w:t>kazujejo igr</w:t>
      </w:r>
      <w:r w:rsidR="000D5BD2">
        <w:rPr>
          <w:rFonts w:ascii="Times New Roman" w:hAnsi="Times New Roman" w:cs="Times New Roman"/>
          <w:sz w:val="24"/>
        </w:rPr>
        <w:t>e in nameni upor</w:t>
      </w:r>
      <w:r w:rsidR="005D6D65">
        <w:rPr>
          <w:rFonts w:ascii="Times New Roman" w:hAnsi="Times New Roman" w:cs="Times New Roman"/>
          <w:sz w:val="24"/>
        </w:rPr>
        <w:t>abe.</w:t>
      </w:r>
      <w:r w:rsidR="001E4602">
        <w:rPr>
          <w:rFonts w:ascii="Times New Roman" w:hAnsi="Times New Roman" w:cs="Times New Roman"/>
          <w:sz w:val="24"/>
        </w:rPr>
        <w:t xml:space="preserve"> </w:t>
      </w:r>
      <w:r w:rsidR="00D9016C">
        <w:rPr>
          <w:rFonts w:ascii="Times New Roman" w:hAnsi="Times New Roman" w:cs="Times New Roman"/>
          <w:sz w:val="24"/>
        </w:rPr>
        <w:t>I</w:t>
      </w:r>
      <w:r w:rsidR="006A1C25">
        <w:rPr>
          <w:rFonts w:ascii="Times New Roman" w:hAnsi="Times New Roman" w:cs="Times New Roman"/>
          <w:sz w:val="24"/>
        </w:rPr>
        <w:t>gre</w:t>
      </w:r>
      <w:r w:rsidR="009A4ACF">
        <w:rPr>
          <w:rFonts w:ascii="Times New Roman" w:hAnsi="Times New Roman" w:cs="Times New Roman"/>
          <w:sz w:val="24"/>
        </w:rPr>
        <w:t xml:space="preserve"> se</w:t>
      </w:r>
      <w:r w:rsidR="006A1C25">
        <w:rPr>
          <w:rFonts w:ascii="Times New Roman" w:hAnsi="Times New Roman" w:cs="Times New Roman"/>
          <w:sz w:val="24"/>
        </w:rPr>
        <w:t xml:space="preserve"> osredotočajo na igranje </w:t>
      </w:r>
      <w:r w:rsidR="006A1C25">
        <w:rPr>
          <w:rFonts w:ascii="Times New Roman" w:hAnsi="Times New Roman" w:cs="Times New Roman"/>
          <w:sz w:val="24"/>
        </w:rPr>
        <w:fldChar w:fldCharType="begin"/>
      </w:r>
      <w:r w:rsidR="00F61DE4">
        <w:rPr>
          <w:rFonts w:ascii="Times New Roman" w:hAnsi="Times New Roman" w:cs="Times New Roman"/>
          <w:sz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006A1C25">
        <w:rPr>
          <w:rFonts w:ascii="Times New Roman" w:hAnsi="Times New Roman" w:cs="Times New Roman"/>
          <w:sz w:val="24"/>
        </w:rPr>
        <w:fldChar w:fldCharType="separate"/>
      </w:r>
      <w:r w:rsidR="00F61DE4" w:rsidRPr="00F61DE4">
        <w:rPr>
          <w:rFonts w:ascii="Times New Roman" w:hAnsi="Times New Roman" w:cs="Times New Roman"/>
          <w:sz w:val="24"/>
        </w:rPr>
        <w:t>(Esposito 2005, 3)</w:t>
      </w:r>
      <w:r w:rsidR="006A1C25">
        <w:rPr>
          <w:rFonts w:ascii="Times New Roman" w:hAnsi="Times New Roman" w:cs="Times New Roman"/>
          <w:sz w:val="24"/>
        </w:rPr>
        <w:fldChar w:fldCharType="end"/>
      </w:r>
      <w:r w:rsidR="00597973">
        <w:rPr>
          <w:rFonts w:ascii="Times New Roman" w:hAnsi="Times New Roman" w:cs="Times New Roman"/>
          <w:sz w:val="24"/>
        </w:rPr>
        <w:t>. Igranje predstavlja element, ki emoci</w:t>
      </w:r>
      <w:r w:rsidR="00C33E26">
        <w:rPr>
          <w:rFonts w:ascii="Times New Roman" w:hAnsi="Times New Roman" w:cs="Times New Roman"/>
          <w:sz w:val="24"/>
        </w:rPr>
        <w:t>onalno pritegne igralce</w:t>
      </w:r>
      <w:r w:rsidR="00E50173">
        <w:rPr>
          <w:rFonts w:ascii="Times New Roman" w:hAnsi="Times New Roman" w:cs="Times New Roman"/>
          <w:sz w:val="24"/>
        </w:rPr>
        <w:t>.</w:t>
      </w:r>
      <w:r w:rsidR="000D3BE1">
        <w:rPr>
          <w:rFonts w:ascii="Times New Roman" w:hAnsi="Times New Roman" w:cs="Times New Roman"/>
          <w:sz w:val="24"/>
        </w:rPr>
        <w:t xml:space="preserve"> </w:t>
      </w:r>
      <w:r w:rsidR="0008349B">
        <w:rPr>
          <w:rFonts w:ascii="Times New Roman" w:hAnsi="Times New Roman" w:cs="Times New Roman"/>
          <w:sz w:val="24"/>
        </w:rPr>
        <w:t>Je nekakšno sta</w:t>
      </w:r>
      <w:r w:rsidR="00ED3B50">
        <w:rPr>
          <w:rFonts w:ascii="Times New Roman" w:hAnsi="Times New Roman" w:cs="Times New Roman"/>
          <w:sz w:val="24"/>
        </w:rPr>
        <w:t xml:space="preserve">nje, ki je podobno zabavi </w:t>
      </w:r>
      <w:r w:rsidR="006A1917">
        <w:rPr>
          <w:rFonts w:ascii="Times New Roman" w:hAnsi="Times New Roman" w:cs="Times New Roman"/>
          <w:sz w:val="24"/>
        </w:rPr>
        <w:fldChar w:fldCharType="begin"/>
      </w:r>
      <w:r w:rsidR="006A1917">
        <w:rPr>
          <w:rFonts w:ascii="Times New Roman" w:hAnsi="Times New Roman" w:cs="Times New Roman"/>
          <w:sz w:val="24"/>
        </w:rPr>
        <w:instrText xml:space="preserve"> ADDIN ZOTERO_ITEM CSL_CITATION {"citationID":"4DcdFOgN","properties":{"formattedCitation":"(Fullerton 2008, 91)","plainCitation":"(Fullerton 2008, 91)"},"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91"}],"schema":"https://github.com/citation-style-language/schema/raw/master/csl-citation.json"} </w:instrText>
      </w:r>
      <w:r w:rsidR="006A1917">
        <w:rPr>
          <w:rFonts w:ascii="Times New Roman" w:hAnsi="Times New Roman" w:cs="Times New Roman"/>
          <w:sz w:val="24"/>
        </w:rPr>
        <w:fldChar w:fldCharType="separate"/>
      </w:r>
      <w:r w:rsidR="006A1917" w:rsidRPr="006A1917">
        <w:rPr>
          <w:rFonts w:ascii="Times New Roman" w:hAnsi="Times New Roman" w:cs="Times New Roman"/>
          <w:sz w:val="24"/>
        </w:rPr>
        <w:t>(Fullerton 2008, 91)</w:t>
      </w:r>
      <w:r w:rsidR="006A1917">
        <w:rPr>
          <w:rFonts w:ascii="Times New Roman" w:hAnsi="Times New Roman" w:cs="Times New Roman"/>
          <w:sz w:val="24"/>
        </w:rPr>
        <w:fldChar w:fldCharType="end"/>
      </w:r>
      <w:r w:rsidR="001A66B6">
        <w:rPr>
          <w:rFonts w:ascii="Times New Roman" w:hAnsi="Times New Roman" w:cs="Times New Roman"/>
          <w:sz w:val="24"/>
        </w:rPr>
        <w:t xml:space="preserve">. </w:t>
      </w:r>
      <w:r w:rsidR="0018416B">
        <w:rPr>
          <w:rFonts w:ascii="Times New Roman" w:hAnsi="Times New Roman" w:cs="Times New Roman"/>
          <w:sz w:val="24"/>
        </w:rPr>
        <w:t>Posledično se igre s</w:t>
      </w:r>
      <w:r w:rsidR="00D53CE3">
        <w:rPr>
          <w:rFonts w:ascii="Times New Roman" w:hAnsi="Times New Roman" w:cs="Times New Roman"/>
          <w:sz w:val="24"/>
        </w:rPr>
        <w:t>matrajo</w:t>
      </w:r>
      <w:r w:rsidR="0018416B">
        <w:rPr>
          <w:rFonts w:ascii="Times New Roman" w:hAnsi="Times New Roman" w:cs="Times New Roman"/>
          <w:sz w:val="24"/>
        </w:rPr>
        <w:t xml:space="preserve"> </w:t>
      </w:r>
      <w:r w:rsidR="00D53CE3">
        <w:rPr>
          <w:rFonts w:ascii="Times New Roman" w:hAnsi="Times New Roman" w:cs="Times New Roman"/>
          <w:sz w:val="24"/>
        </w:rPr>
        <w:t xml:space="preserve">za najbolj ekstremne </w:t>
      </w:r>
      <w:r w:rsidR="00D94603">
        <w:rPr>
          <w:rFonts w:ascii="Times New Roman" w:hAnsi="Times New Roman" w:cs="Times New Roman"/>
          <w:sz w:val="24"/>
        </w:rPr>
        <w:t>h</w:t>
      </w:r>
      <w:r w:rsidR="00CB5FC0">
        <w:rPr>
          <w:rFonts w:ascii="Times New Roman" w:hAnsi="Times New Roman" w:cs="Times New Roman"/>
          <w:sz w:val="24"/>
        </w:rPr>
        <w:t>edonične i</w:t>
      </w:r>
      <w:r w:rsidR="00FB6900">
        <w:rPr>
          <w:rFonts w:ascii="Times New Roman" w:hAnsi="Times New Roman" w:cs="Times New Roman"/>
          <w:sz w:val="24"/>
        </w:rPr>
        <w:t>nformacijske si</w:t>
      </w:r>
      <w:r w:rsidR="00BD4193">
        <w:rPr>
          <w:rFonts w:ascii="Times New Roman" w:hAnsi="Times New Roman" w:cs="Times New Roman"/>
          <w:sz w:val="24"/>
        </w:rPr>
        <w:t xml:space="preserve">steme, pa vendar se pri utilitarnih namenih uporabe uporabna motivacija premakne iz zabave v uporabnost </w:t>
      </w:r>
      <w:r w:rsidR="00BD4193">
        <w:rPr>
          <w:rFonts w:ascii="Times New Roman" w:hAnsi="Times New Roman" w:cs="Times New Roman"/>
          <w:sz w:val="24"/>
        </w:rPr>
        <w:fldChar w:fldCharType="begin"/>
      </w:r>
      <w:r w:rsidR="00BD4193">
        <w:rPr>
          <w:rFonts w:ascii="Times New Roman" w:hAnsi="Times New Roman" w:cs="Times New Roman"/>
          <w:sz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00BD4193">
        <w:rPr>
          <w:rFonts w:ascii="Times New Roman" w:hAnsi="Times New Roman" w:cs="Times New Roman"/>
          <w:sz w:val="24"/>
        </w:rPr>
        <w:fldChar w:fldCharType="separate"/>
      </w:r>
      <w:r w:rsidR="00BD4193" w:rsidRPr="00BD4193">
        <w:rPr>
          <w:rFonts w:ascii="Times New Roman" w:hAnsi="Times New Roman" w:cs="Times New Roman"/>
          <w:sz w:val="24"/>
        </w:rPr>
        <w:t>(Hamari in Keronen 2017, 136)</w:t>
      </w:r>
      <w:r w:rsidR="00BD4193">
        <w:rPr>
          <w:rFonts w:ascii="Times New Roman" w:hAnsi="Times New Roman" w:cs="Times New Roman"/>
          <w:sz w:val="24"/>
        </w:rPr>
        <w:fldChar w:fldCharType="end"/>
      </w:r>
      <w:r w:rsidR="00AD16D0">
        <w:rPr>
          <w:rFonts w:ascii="Times New Roman" w:hAnsi="Times New Roman" w:cs="Times New Roman"/>
          <w:sz w:val="24"/>
        </w:rPr>
        <w:t xml:space="preserve">. Igre lahko vodijo tako intrinzične kot ekstrinzične motivacije </w:t>
      </w:r>
      <w:r w:rsidR="00AD16D0">
        <w:rPr>
          <w:rFonts w:ascii="Times New Roman" w:hAnsi="Times New Roman" w:cs="Times New Roman"/>
          <w:sz w:val="24"/>
        </w:rPr>
        <w:fldChar w:fldCharType="begin"/>
      </w:r>
      <w:r w:rsidR="00AD16D0">
        <w:rPr>
          <w:rFonts w:ascii="Times New Roman" w:hAnsi="Times New Roman" w:cs="Times New Roman"/>
          <w:sz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00AD16D0">
        <w:rPr>
          <w:rFonts w:ascii="Times New Roman" w:hAnsi="Times New Roman" w:cs="Times New Roman"/>
          <w:sz w:val="24"/>
        </w:rPr>
        <w:fldChar w:fldCharType="separate"/>
      </w:r>
      <w:r w:rsidR="00AD16D0" w:rsidRPr="00DE51F1">
        <w:rPr>
          <w:rFonts w:ascii="Times New Roman" w:hAnsi="Times New Roman" w:cs="Times New Roman"/>
          <w:sz w:val="24"/>
        </w:rPr>
        <w:t>(Novak 2012, 198)</w:t>
      </w:r>
      <w:r w:rsidR="00AD16D0">
        <w:rPr>
          <w:rFonts w:ascii="Times New Roman" w:hAnsi="Times New Roman" w:cs="Times New Roman"/>
          <w:sz w:val="24"/>
        </w:rPr>
        <w:fldChar w:fldCharType="end"/>
      </w:r>
      <w:r w:rsidR="00434196">
        <w:rPr>
          <w:rFonts w:ascii="Times New Roman" w:hAnsi="Times New Roman" w:cs="Times New Roman"/>
          <w:sz w:val="24"/>
        </w:rPr>
        <w:t xml:space="preserve">. </w:t>
      </w:r>
      <w:r w:rsidR="00604874">
        <w:rPr>
          <w:rFonts w:ascii="Times New Roman" w:hAnsi="Times New Roman" w:cs="Times New Roman"/>
          <w:sz w:val="24"/>
        </w:rPr>
        <w:t xml:space="preserve">Številne študije kažejo pozitivne učinke učnih iger na področju motivacije do učenja in učnega </w:t>
      </w:r>
      <w:r w:rsidR="00D27C5D">
        <w:rPr>
          <w:rFonts w:ascii="Times New Roman" w:hAnsi="Times New Roman" w:cs="Times New Roman"/>
          <w:sz w:val="24"/>
        </w:rPr>
        <w:t>izkoristka</w:t>
      </w:r>
      <w:r w:rsidR="00BA37F6">
        <w:rPr>
          <w:rFonts w:ascii="Times New Roman" w:hAnsi="Times New Roman" w:cs="Times New Roman"/>
          <w:sz w:val="24"/>
        </w:rPr>
        <w:t>. M</w:t>
      </w:r>
      <w:r w:rsidR="00AA09D3">
        <w:rPr>
          <w:rFonts w:ascii="Times New Roman" w:hAnsi="Times New Roman" w:cs="Times New Roman"/>
          <w:sz w:val="24"/>
        </w:rPr>
        <w:t xml:space="preserve">otivacija in pozitivne emocije </w:t>
      </w:r>
      <w:r w:rsidR="009F27DF">
        <w:rPr>
          <w:rFonts w:ascii="Times New Roman" w:hAnsi="Times New Roman" w:cs="Times New Roman"/>
          <w:sz w:val="24"/>
        </w:rPr>
        <w:t xml:space="preserve">sta </w:t>
      </w:r>
      <w:r w:rsidR="00AA09D3">
        <w:rPr>
          <w:rFonts w:ascii="Times New Roman" w:hAnsi="Times New Roman" w:cs="Times New Roman"/>
          <w:sz w:val="24"/>
        </w:rPr>
        <w:t>pomembna fa</w:t>
      </w:r>
      <w:r w:rsidR="00AF2E29">
        <w:rPr>
          <w:rFonts w:ascii="Times New Roman" w:hAnsi="Times New Roman" w:cs="Times New Roman"/>
          <w:sz w:val="24"/>
        </w:rPr>
        <w:t>ktorja pri učenju</w:t>
      </w:r>
      <w:r w:rsidR="00C66835">
        <w:rPr>
          <w:rFonts w:ascii="Times New Roman" w:hAnsi="Times New Roman" w:cs="Times New Roman"/>
          <w:sz w:val="24"/>
        </w:rPr>
        <w:t xml:space="preserve"> </w:t>
      </w:r>
      <w:r w:rsidR="00C66835">
        <w:rPr>
          <w:rFonts w:ascii="Times New Roman" w:hAnsi="Times New Roman" w:cs="Times New Roman"/>
          <w:sz w:val="24"/>
        </w:rPr>
        <w:fldChar w:fldCharType="begin"/>
      </w:r>
      <w:r w:rsidR="00C66835">
        <w:rPr>
          <w:rFonts w:ascii="Times New Roman" w:hAnsi="Times New Roman" w:cs="Times New Roman"/>
          <w:sz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00C66835">
        <w:rPr>
          <w:rFonts w:ascii="Times New Roman" w:hAnsi="Times New Roman" w:cs="Times New Roman"/>
          <w:sz w:val="24"/>
        </w:rPr>
        <w:fldChar w:fldCharType="separate"/>
      </w:r>
      <w:r w:rsidR="001A20F4">
        <w:rPr>
          <w:rFonts w:ascii="Times New Roman" w:hAnsi="Times New Roman" w:cs="Times New Roman"/>
          <w:sz w:val="24"/>
        </w:rPr>
        <w:t xml:space="preserve">(Imlig-Iten in Petko 2014, </w:t>
      </w:r>
      <w:r w:rsidR="00C66835" w:rsidRPr="00C66835">
        <w:rPr>
          <w:rFonts w:ascii="Times New Roman" w:hAnsi="Times New Roman" w:cs="Times New Roman"/>
          <w:sz w:val="24"/>
        </w:rPr>
        <w:t>151)</w:t>
      </w:r>
      <w:r w:rsidR="00C66835">
        <w:rPr>
          <w:rFonts w:ascii="Times New Roman" w:hAnsi="Times New Roman" w:cs="Times New Roman"/>
          <w:sz w:val="24"/>
        </w:rPr>
        <w:fldChar w:fldCharType="end"/>
      </w:r>
      <w:r w:rsidR="00D2511E">
        <w:rPr>
          <w:rFonts w:ascii="Times New Roman" w:hAnsi="Times New Roman" w:cs="Times New Roman"/>
          <w:sz w:val="24"/>
        </w:rPr>
        <w:t xml:space="preserve">, katerih </w:t>
      </w:r>
      <w:r w:rsidR="005079D2">
        <w:rPr>
          <w:rFonts w:ascii="Times New Roman" w:hAnsi="Times New Roman" w:cs="Times New Roman"/>
          <w:sz w:val="24"/>
        </w:rPr>
        <w:t>uravnote</w:t>
      </w:r>
      <w:r w:rsidR="005A2325">
        <w:rPr>
          <w:rFonts w:ascii="Times New Roman" w:hAnsi="Times New Roman" w:cs="Times New Roman"/>
          <w:sz w:val="24"/>
        </w:rPr>
        <w:t>ženost igre</w:t>
      </w:r>
      <w:r w:rsidR="00D2511E">
        <w:rPr>
          <w:rFonts w:ascii="Times New Roman" w:hAnsi="Times New Roman" w:cs="Times New Roman"/>
          <w:sz w:val="24"/>
        </w:rPr>
        <w:t xml:space="preserve"> predstavlja efektivnost</w:t>
      </w:r>
      <w:r w:rsidR="005A2325">
        <w:rPr>
          <w:rFonts w:ascii="Times New Roman" w:hAnsi="Times New Roman" w:cs="Times New Roman"/>
          <w:sz w:val="24"/>
        </w:rPr>
        <w:t>, ki je pridobljena s</w:t>
      </w:r>
      <w:r w:rsidR="005079D2">
        <w:rPr>
          <w:rFonts w:ascii="Times New Roman" w:hAnsi="Times New Roman" w:cs="Times New Roman"/>
          <w:sz w:val="24"/>
        </w:rPr>
        <w:t xml:space="preserve"> ko</w:t>
      </w:r>
      <w:r w:rsidR="008A3148">
        <w:rPr>
          <w:rFonts w:ascii="Times New Roman" w:hAnsi="Times New Roman" w:cs="Times New Roman"/>
          <w:sz w:val="24"/>
        </w:rPr>
        <w:t xml:space="preserve">nsistenco </w:t>
      </w:r>
      <w:r w:rsidR="00ED25DA">
        <w:rPr>
          <w:rFonts w:ascii="Times New Roman" w:hAnsi="Times New Roman" w:cs="Times New Roman"/>
          <w:sz w:val="24"/>
        </w:rPr>
        <w:t>zahtevnosti</w:t>
      </w:r>
      <w:r w:rsidR="008A3148">
        <w:rPr>
          <w:rFonts w:ascii="Times New Roman" w:hAnsi="Times New Roman" w:cs="Times New Roman"/>
          <w:sz w:val="24"/>
        </w:rPr>
        <w:t xml:space="preserve"> in zabave pri igranju</w:t>
      </w:r>
      <w:r w:rsidR="005A2325">
        <w:rPr>
          <w:rFonts w:ascii="Times New Roman" w:hAnsi="Times New Roman" w:cs="Times New Roman"/>
          <w:sz w:val="24"/>
        </w:rPr>
        <w:t xml:space="preserve"> </w:t>
      </w:r>
      <w:r w:rsidR="005A2325">
        <w:rPr>
          <w:rFonts w:ascii="Times New Roman" w:hAnsi="Times New Roman" w:cs="Times New Roman"/>
          <w:sz w:val="24"/>
        </w:rPr>
        <w:fldChar w:fldCharType="begin"/>
      </w:r>
      <w:r w:rsidR="005A2325">
        <w:rPr>
          <w:rFonts w:ascii="Times New Roman" w:hAnsi="Times New Roman" w:cs="Times New Roman"/>
          <w:sz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005A2325">
        <w:rPr>
          <w:rFonts w:ascii="Times New Roman" w:hAnsi="Times New Roman" w:cs="Times New Roman"/>
          <w:sz w:val="24"/>
        </w:rPr>
        <w:fldChar w:fldCharType="separate"/>
      </w:r>
      <w:r w:rsidR="005A2325" w:rsidRPr="005A2325">
        <w:rPr>
          <w:rFonts w:ascii="Times New Roman" w:hAnsi="Times New Roman" w:cs="Times New Roman"/>
          <w:sz w:val="24"/>
        </w:rPr>
        <w:t>(Novak 2012, 202)</w:t>
      </w:r>
      <w:r w:rsidR="005A2325">
        <w:rPr>
          <w:rFonts w:ascii="Times New Roman" w:hAnsi="Times New Roman" w:cs="Times New Roman"/>
          <w:sz w:val="24"/>
        </w:rPr>
        <w:fldChar w:fldCharType="end"/>
      </w:r>
      <w:r w:rsidR="002E2588">
        <w:rPr>
          <w:rFonts w:ascii="Times New Roman" w:hAnsi="Times New Roman" w:cs="Times New Roman"/>
          <w:sz w:val="24"/>
        </w:rPr>
        <w:t>.</w:t>
      </w:r>
      <w:r w:rsidR="00E83AE4">
        <w:rPr>
          <w:rFonts w:ascii="Times New Roman" w:hAnsi="Times New Roman" w:cs="Times New Roman"/>
          <w:sz w:val="24"/>
        </w:rPr>
        <w:t xml:space="preserve"> </w:t>
      </w:r>
      <w:r w:rsidR="00E735F7">
        <w:rPr>
          <w:rFonts w:ascii="Times New Roman" w:hAnsi="Times New Roman" w:cs="Times New Roman"/>
          <w:sz w:val="24"/>
        </w:rPr>
        <w:t xml:space="preserve"> To predstavlja</w:t>
      </w:r>
      <w:r w:rsidR="0012799E">
        <w:rPr>
          <w:rFonts w:ascii="Times New Roman" w:hAnsi="Times New Roman" w:cs="Times New Roman"/>
          <w:sz w:val="24"/>
        </w:rPr>
        <w:t xml:space="preserve"> zabavno izkušnjo, ki</w:t>
      </w:r>
      <w:r w:rsidR="00E83AE4">
        <w:rPr>
          <w:rFonts w:ascii="Times New Roman" w:hAnsi="Times New Roman" w:cs="Times New Roman"/>
          <w:sz w:val="24"/>
        </w:rPr>
        <w:t xml:space="preserve"> je najpomembnejše merilo uspeha</w:t>
      </w:r>
      <w:r w:rsidR="003F2EA7">
        <w:rPr>
          <w:rFonts w:ascii="Times New Roman" w:hAnsi="Times New Roman" w:cs="Times New Roman"/>
          <w:sz w:val="24"/>
        </w:rPr>
        <w:t xml:space="preserve"> iger</w:t>
      </w:r>
      <w:r w:rsidR="00AB5DF7">
        <w:rPr>
          <w:rFonts w:ascii="Times New Roman" w:hAnsi="Times New Roman" w:cs="Times New Roman"/>
          <w:sz w:val="24"/>
        </w:rPr>
        <w:t xml:space="preserve"> </w:t>
      </w:r>
      <w:r w:rsidR="00E83AE4">
        <w:rPr>
          <w:rFonts w:ascii="Times New Roman" w:hAnsi="Times New Roman" w:cs="Times New Roman"/>
          <w:sz w:val="24"/>
        </w:rPr>
        <w:fldChar w:fldCharType="begin"/>
      </w:r>
      <w:r w:rsidR="00E83AE4">
        <w:rPr>
          <w:rFonts w:ascii="Times New Roman" w:hAnsi="Times New Roman" w:cs="Times New Roman"/>
          <w:sz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00E83AE4">
        <w:rPr>
          <w:rFonts w:ascii="Times New Roman" w:hAnsi="Times New Roman" w:cs="Times New Roman"/>
          <w:sz w:val="24"/>
        </w:rPr>
        <w:fldChar w:fldCharType="separate"/>
      </w:r>
      <w:r w:rsidR="00E83AE4" w:rsidRPr="00E83AE4">
        <w:rPr>
          <w:rFonts w:ascii="Times New Roman" w:hAnsi="Times New Roman" w:cs="Times New Roman"/>
          <w:sz w:val="24"/>
        </w:rPr>
        <w:t>(Cooper in Scacchi 2015, 12)</w:t>
      </w:r>
      <w:r w:rsidR="00E83AE4">
        <w:rPr>
          <w:rFonts w:ascii="Times New Roman" w:hAnsi="Times New Roman" w:cs="Times New Roman"/>
          <w:sz w:val="24"/>
        </w:rPr>
        <w:fldChar w:fldCharType="end"/>
      </w:r>
      <w:r w:rsidR="003A3154">
        <w:rPr>
          <w:rFonts w:ascii="Times New Roman" w:hAnsi="Times New Roman" w:cs="Times New Roman"/>
          <w:sz w:val="24"/>
        </w:rPr>
        <w:t xml:space="preserve">. </w:t>
      </w:r>
      <w:r w:rsidR="00AF0ABF">
        <w:rPr>
          <w:rFonts w:ascii="Times New Roman" w:hAnsi="Times New Roman" w:cs="Times New Roman"/>
          <w:sz w:val="24"/>
        </w:rPr>
        <w:t>V razvoju iger se uporablja termin u</w:t>
      </w:r>
      <w:r w:rsidR="00AC71B5">
        <w:rPr>
          <w:rFonts w:ascii="Times New Roman" w:hAnsi="Times New Roman" w:cs="Times New Roman"/>
          <w:sz w:val="24"/>
        </w:rPr>
        <w:t>por</w:t>
      </w:r>
      <w:r w:rsidR="00AF0ABF">
        <w:rPr>
          <w:rFonts w:ascii="Times New Roman" w:hAnsi="Times New Roman" w:cs="Times New Roman"/>
          <w:sz w:val="24"/>
        </w:rPr>
        <w:t>abniška izkušnja</w:t>
      </w:r>
      <w:r w:rsidR="00A2583D">
        <w:rPr>
          <w:rStyle w:val="Sprotnaopomba-sklic"/>
          <w:rFonts w:ascii="Times New Roman" w:hAnsi="Times New Roman" w:cs="Times New Roman"/>
          <w:sz w:val="24"/>
        </w:rPr>
        <w:footnoteReference w:id="2"/>
      </w:r>
      <w:r w:rsidR="001F69CF">
        <w:rPr>
          <w:rFonts w:ascii="Times New Roman" w:hAnsi="Times New Roman" w:cs="Times New Roman"/>
          <w:sz w:val="24"/>
        </w:rPr>
        <w:t xml:space="preserve">, ki jo z </w:t>
      </w:r>
      <w:r w:rsidR="00AC71B5">
        <w:rPr>
          <w:rFonts w:ascii="Times New Roman" w:hAnsi="Times New Roman" w:cs="Times New Roman"/>
          <w:sz w:val="24"/>
        </w:rPr>
        <w:t>iterati</w:t>
      </w:r>
      <w:r w:rsidR="001F69CF">
        <w:rPr>
          <w:rFonts w:ascii="Times New Roman" w:hAnsi="Times New Roman" w:cs="Times New Roman"/>
          <w:sz w:val="24"/>
        </w:rPr>
        <w:t>vnim procesom upoštevanja uporabniških povratnih informacij oblikovalci</w:t>
      </w:r>
      <w:r w:rsidR="00FA5C8E">
        <w:rPr>
          <w:rFonts w:ascii="Times New Roman" w:hAnsi="Times New Roman" w:cs="Times New Roman"/>
          <w:sz w:val="24"/>
        </w:rPr>
        <w:t xml:space="preserve"> izboljšujejo tekom</w:t>
      </w:r>
      <w:r w:rsidR="001F69CF">
        <w:rPr>
          <w:rFonts w:ascii="Times New Roman" w:hAnsi="Times New Roman" w:cs="Times New Roman"/>
          <w:sz w:val="24"/>
        </w:rPr>
        <w:t xml:space="preserve"> proces</w:t>
      </w:r>
      <w:r w:rsidR="00FA5C8E">
        <w:rPr>
          <w:rFonts w:ascii="Times New Roman" w:hAnsi="Times New Roman" w:cs="Times New Roman"/>
          <w:sz w:val="24"/>
        </w:rPr>
        <w:t>a</w:t>
      </w:r>
      <w:r w:rsidR="001F69CF">
        <w:rPr>
          <w:rFonts w:ascii="Times New Roman" w:hAnsi="Times New Roman" w:cs="Times New Roman"/>
          <w:sz w:val="24"/>
        </w:rPr>
        <w:t xml:space="preserve"> razvoja</w:t>
      </w:r>
      <w:r w:rsidR="009D2284">
        <w:rPr>
          <w:rFonts w:ascii="Times New Roman" w:hAnsi="Times New Roman" w:cs="Times New Roman"/>
          <w:sz w:val="24"/>
        </w:rPr>
        <w:t xml:space="preserve"> </w:t>
      </w:r>
      <w:r w:rsidR="009D2284">
        <w:rPr>
          <w:rFonts w:ascii="Times New Roman" w:hAnsi="Times New Roman" w:cs="Times New Roman"/>
          <w:sz w:val="24"/>
        </w:rPr>
        <w:fldChar w:fldCharType="begin"/>
      </w:r>
      <w:r w:rsidR="009D2284">
        <w:rPr>
          <w:rFonts w:ascii="Times New Roman" w:hAnsi="Times New Roman" w:cs="Times New Roman"/>
          <w:sz w:val="24"/>
        </w:rPr>
        <w:instrText xml:space="preserve"> ADDIN ZOTERO_ITEM CSL_CITATION {"citationID":"xEYmGB7s","properties":{"formattedCitation":"(Fullerton 2008, 2)","plainCitation":"(Fullerton 2008, 2)"},"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2"}],"schema":"https://github.com/citation-style-language/schema/raw/master/csl-citation.json"} </w:instrText>
      </w:r>
      <w:r w:rsidR="009D2284">
        <w:rPr>
          <w:rFonts w:ascii="Times New Roman" w:hAnsi="Times New Roman" w:cs="Times New Roman"/>
          <w:sz w:val="24"/>
        </w:rPr>
        <w:fldChar w:fldCharType="separate"/>
      </w:r>
      <w:r w:rsidR="009D2284" w:rsidRPr="009D2284">
        <w:rPr>
          <w:rFonts w:ascii="Times New Roman" w:hAnsi="Times New Roman" w:cs="Times New Roman"/>
          <w:sz w:val="24"/>
        </w:rPr>
        <w:t>(Fullerton 2008, 2)</w:t>
      </w:r>
      <w:r w:rsidR="009D2284">
        <w:rPr>
          <w:rFonts w:ascii="Times New Roman" w:hAnsi="Times New Roman" w:cs="Times New Roman"/>
          <w:sz w:val="24"/>
        </w:rPr>
        <w:fldChar w:fldCharType="end"/>
      </w:r>
      <w:r w:rsidR="001F69CF">
        <w:rPr>
          <w:rFonts w:ascii="Times New Roman" w:hAnsi="Times New Roman" w:cs="Times New Roman"/>
          <w:sz w:val="24"/>
        </w:rPr>
        <w:t>.</w:t>
      </w:r>
      <w:r w:rsidR="00041F4E">
        <w:rPr>
          <w:rFonts w:ascii="Times New Roman" w:hAnsi="Times New Roman" w:cs="Times New Roman"/>
          <w:sz w:val="24"/>
        </w:rPr>
        <w:t xml:space="preserve"> </w:t>
      </w:r>
    </w:p>
    <w:p w:rsidR="00006718" w:rsidRDefault="00041F4E" w:rsidP="007F4174">
      <w:pPr>
        <w:contextualSpacing/>
        <w:jc w:val="both"/>
        <w:rPr>
          <w:rFonts w:ascii="Times New Roman" w:hAnsi="Times New Roman" w:cs="Times New Roman"/>
          <w:sz w:val="24"/>
        </w:rPr>
      </w:pPr>
      <w:r>
        <w:rPr>
          <w:rFonts w:ascii="Times New Roman" w:hAnsi="Times New Roman" w:cs="Times New Roman"/>
          <w:sz w:val="24"/>
        </w:rPr>
        <w:t>S</w:t>
      </w:r>
      <w:r w:rsidR="00092AE0">
        <w:rPr>
          <w:rFonts w:ascii="Times New Roman" w:hAnsi="Times New Roman" w:cs="Times New Roman"/>
          <w:sz w:val="24"/>
        </w:rPr>
        <w:t xml:space="preserve"> povratnimi</w:t>
      </w:r>
      <w:r w:rsidR="0008556A">
        <w:rPr>
          <w:rFonts w:ascii="Times New Roman" w:hAnsi="Times New Roman" w:cs="Times New Roman"/>
          <w:sz w:val="24"/>
        </w:rPr>
        <w:t xml:space="preserve"> informacij</w:t>
      </w:r>
      <w:r w:rsidR="00092AE0">
        <w:rPr>
          <w:rFonts w:ascii="Times New Roman" w:hAnsi="Times New Roman" w:cs="Times New Roman"/>
          <w:sz w:val="24"/>
        </w:rPr>
        <w:t xml:space="preserve">ami je povezana tudi </w:t>
      </w:r>
      <w:r w:rsidR="000E3E2B">
        <w:rPr>
          <w:rFonts w:ascii="Times New Roman" w:hAnsi="Times New Roman" w:cs="Times New Roman"/>
          <w:sz w:val="24"/>
        </w:rPr>
        <w:t>pozorn</w:t>
      </w:r>
      <w:r w:rsidR="0008556A">
        <w:rPr>
          <w:rFonts w:ascii="Times New Roman" w:hAnsi="Times New Roman" w:cs="Times New Roman"/>
          <w:sz w:val="24"/>
        </w:rPr>
        <w:t>ost</w:t>
      </w:r>
      <w:r w:rsidR="000E3E2B">
        <w:rPr>
          <w:rFonts w:ascii="Times New Roman" w:hAnsi="Times New Roman" w:cs="Times New Roman"/>
          <w:sz w:val="24"/>
        </w:rPr>
        <w:t xml:space="preserve"> na defekte.</w:t>
      </w:r>
      <w:r w:rsidR="00FF39A4">
        <w:rPr>
          <w:rFonts w:ascii="Times New Roman" w:hAnsi="Times New Roman" w:cs="Times New Roman"/>
          <w:sz w:val="24"/>
        </w:rPr>
        <w:t xml:space="preserve"> </w:t>
      </w:r>
      <w:r w:rsidR="00CF0E58">
        <w:rPr>
          <w:rFonts w:ascii="Times New Roman" w:hAnsi="Times New Roman" w:cs="Times New Roman"/>
          <w:sz w:val="24"/>
        </w:rPr>
        <w:t xml:space="preserve">Zavoljo tega </w:t>
      </w:r>
      <w:r w:rsidR="000A18F5">
        <w:rPr>
          <w:rFonts w:ascii="Times New Roman" w:hAnsi="Times New Roman" w:cs="Times New Roman"/>
          <w:sz w:val="24"/>
        </w:rPr>
        <w:t>o</w:t>
      </w:r>
      <w:r w:rsidR="00FF39A4">
        <w:rPr>
          <w:rFonts w:ascii="Times New Roman" w:hAnsi="Times New Roman" w:cs="Times New Roman"/>
          <w:sz w:val="24"/>
        </w:rPr>
        <w:t xml:space="preserve">srednja aktivnost razvoja video iger </w:t>
      </w:r>
      <w:r w:rsidR="00CA495F">
        <w:rPr>
          <w:rFonts w:ascii="Times New Roman" w:hAnsi="Times New Roman" w:cs="Times New Roman"/>
          <w:sz w:val="24"/>
        </w:rPr>
        <w:t xml:space="preserve">navadno postane </w:t>
      </w:r>
      <w:r w:rsidR="00710F4A">
        <w:rPr>
          <w:rFonts w:ascii="Times New Roman" w:hAnsi="Times New Roman" w:cs="Times New Roman"/>
          <w:sz w:val="24"/>
        </w:rPr>
        <w:t xml:space="preserve">konstantno </w:t>
      </w:r>
      <w:r w:rsidR="00E35A9E">
        <w:rPr>
          <w:rFonts w:ascii="Times New Roman" w:hAnsi="Times New Roman" w:cs="Times New Roman"/>
          <w:sz w:val="24"/>
        </w:rPr>
        <w:t>testiranje</w:t>
      </w:r>
      <w:r w:rsidR="00973A12">
        <w:rPr>
          <w:rStyle w:val="Sprotnaopomba-sklic"/>
          <w:rFonts w:ascii="Times New Roman" w:hAnsi="Times New Roman" w:cs="Times New Roman"/>
          <w:sz w:val="24"/>
        </w:rPr>
        <w:footnoteReference w:id="3"/>
      </w:r>
      <w:r w:rsidR="00E35A9E">
        <w:rPr>
          <w:rFonts w:ascii="Times New Roman" w:hAnsi="Times New Roman" w:cs="Times New Roman"/>
          <w:sz w:val="24"/>
        </w:rPr>
        <w:t xml:space="preserve"> igranja</w:t>
      </w:r>
      <w:r w:rsidR="001F3F9D">
        <w:rPr>
          <w:rFonts w:ascii="Times New Roman" w:hAnsi="Times New Roman" w:cs="Times New Roman"/>
          <w:sz w:val="24"/>
        </w:rPr>
        <w:t xml:space="preserve"> </w:t>
      </w:r>
      <w:r w:rsidR="00973A12">
        <w:rPr>
          <w:rFonts w:ascii="Times New Roman" w:hAnsi="Times New Roman" w:cs="Times New Roman"/>
          <w:sz w:val="24"/>
        </w:rPr>
        <w:fldChar w:fldCharType="begin"/>
      </w:r>
      <w:r w:rsidR="00973A12">
        <w:rPr>
          <w:rFonts w:ascii="Times New Roman" w:hAnsi="Times New Roman" w:cs="Times New Roman"/>
          <w:sz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973A12">
        <w:rPr>
          <w:rFonts w:ascii="Times New Roman" w:hAnsi="Times New Roman" w:cs="Times New Roman"/>
          <w:sz w:val="24"/>
        </w:rPr>
        <w:fldChar w:fldCharType="separate"/>
      </w:r>
      <w:r w:rsidR="00973A12" w:rsidRPr="00464C7A">
        <w:rPr>
          <w:rFonts w:ascii="Times New Roman" w:hAnsi="Times New Roman" w:cs="Times New Roman"/>
          <w:sz w:val="24"/>
        </w:rPr>
        <w:t>(Cooper in Scacchi 2015, 10)</w:t>
      </w:r>
      <w:r w:rsidR="00973A12">
        <w:rPr>
          <w:rFonts w:ascii="Times New Roman" w:hAnsi="Times New Roman" w:cs="Times New Roman"/>
          <w:sz w:val="24"/>
        </w:rPr>
        <w:fldChar w:fldCharType="end"/>
      </w:r>
      <w:r w:rsidR="00CE3102">
        <w:rPr>
          <w:rFonts w:ascii="Times New Roman" w:hAnsi="Times New Roman" w:cs="Times New Roman"/>
          <w:sz w:val="24"/>
        </w:rPr>
        <w:t xml:space="preserve">. To aktivnost predstavlja </w:t>
      </w:r>
      <w:r w:rsidR="001F3F9D">
        <w:rPr>
          <w:rFonts w:ascii="Times New Roman" w:hAnsi="Times New Roman" w:cs="Times New Roman"/>
          <w:sz w:val="24"/>
        </w:rPr>
        <w:t xml:space="preserve">testni protokol in </w:t>
      </w:r>
      <w:r w:rsidR="005B37CE">
        <w:rPr>
          <w:rFonts w:ascii="Times New Roman" w:hAnsi="Times New Roman" w:cs="Times New Roman"/>
          <w:sz w:val="24"/>
        </w:rPr>
        <w:t>velja za iterativni proces</w:t>
      </w:r>
      <w:r w:rsidR="00436873">
        <w:rPr>
          <w:rFonts w:ascii="Times New Roman" w:hAnsi="Times New Roman" w:cs="Times New Roman"/>
          <w:sz w:val="24"/>
        </w:rPr>
        <w:t xml:space="preserve"> </w:t>
      </w:r>
      <w:r w:rsidR="005B37CE">
        <w:rPr>
          <w:rFonts w:ascii="Times New Roman" w:hAnsi="Times New Roman" w:cs="Times New Roman"/>
          <w:sz w:val="24"/>
        </w:rPr>
        <w:t>med načrtovanjem, razvojem in testiranjem</w:t>
      </w:r>
      <w:r w:rsidR="003A0B82">
        <w:rPr>
          <w:rFonts w:ascii="Times New Roman" w:hAnsi="Times New Roman" w:cs="Times New Roman"/>
          <w:sz w:val="24"/>
        </w:rPr>
        <w:t xml:space="preserve"> </w:t>
      </w:r>
      <w:r w:rsidR="003A0B82">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003A0B82">
        <w:rPr>
          <w:rFonts w:ascii="Times New Roman" w:hAnsi="Times New Roman" w:cs="Times New Roman"/>
          <w:sz w:val="24"/>
        </w:rPr>
        <w:fldChar w:fldCharType="separate"/>
      </w:r>
      <w:r w:rsidR="003A0B82" w:rsidRPr="003A0B82">
        <w:rPr>
          <w:rFonts w:ascii="Times New Roman" w:hAnsi="Times New Roman" w:cs="Times New Roman"/>
          <w:sz w:val="24"/>
        </w:rPr>
        <w:t>(Sylvester 2013, 295)</w:t>
      </w:r>
      <w:r w:rsidR="003A0B82">
        <w:rPr>
          <w:rFonts w:ascii="Times New Roman" w:hAnsi="Times New Roman" w:cs="Times New Roman"/>
          <w:sz w:val="24"/>
        </w:rPr>
        <w:fldChar w:fldCharType="end"/>
      </w:r>
      <w:r w:rsidR="005B37CE">
        <w:rPr>
          <w:rFonts w:ascii="Times New Roman" w:hAnsi="Times New Roman" w:cs="Times New Roman"/>
          <w:sz w:val="24"/>
        </w:rPr>
        <w:t>.</w:t>
      </w:r>
      <w:r w:rsidR="009951C4">
        <w:rPr>
          <w:rFonts w:ascii="Times New Roman" w:hAnsi="Times New Roman" w:cs="Times New Roman"/>
          <w:sz w:val="24"/>
        </w:rPr>
        <w:t xml:space="preserve"> </w:t>
      </w:r>
      <w:r w:rsidR="000E3E2B">
        <w:rPr>
          <w:rFonts w:ascii="Times New Roman" w:hAnsi="Times New Roman" w:cs="Times New Roman"/>
          <w:sz w:val="24"/>
        </w:rPr>
        <w:t>Zato se razvoji</w:t>
      </w:r>
      <w:r w:rsidR="00116F3A">
        <w:rPr>
          <w:rFonts w:ascii="Times New Roman" w:hAnsi="Times New Roman" w:cs="Times New Roman"/>
          <w:sz w:val="24"/>
        </w:rPr>
        <w:t xml:space="preserve"> iger</w:t>
      </w:r>
      <w:r w:rsidR="000E3E2B">
        <w:rPr>
          <w:rFonts w:ascii="Times New Roman" w:hAnsi="Times New Roman" w:cs="Times New Roman"/>
          <w:sz w:val="24"/>
        </w:rPr>
        <w:t xml:space="preserve"> nagibajo od tradicionalnih življenjskih ciklov razvoj</w:t>
      </w:r>
      <w:r w:rsidR="00004E02">
        <w:rPr>
          <w:rFonts w:ascii="Times New Roman" w:hAnsi="Times New Roman" w:cs="Times New Roman"/>
          <w:sz w:val="24"/>
        </w:rPr>
        <w:t>a k</w:t>
      </w:r>
      <w:r w:rsidR="00493E2A">
        <w:rPr>
          <w:rFonts w:ascii="Times New Roman" w:hAnsi="Times New Roman" w:cs="Times New Roman"/>
          <w:sz w:val="24"/>
        </w:rPr>
        <w:t xml:space="preserve"> </w:t>
      </w:r>
      <w:r w:rsidR="00004E02">
        <w:rPr>
          <w:rFonts w:ascii="Times New Roman" w:hAnsi="Times New Roman" w:cs="Times New Roman"/>
          <w:sz w:val="24"/>
        </w:rPr>
        <w:t>bolj ink</w:t>
      </w:r>
      <w:r w:rsidR="003D261A">
        <w:rPr>
          <w:rFonts w:ascii="Times New Roman" w:hAnsi="Times New Roman" w:cs="Times New Roman"/>
          <w:sz w:val="24"/>
        </w:rPr>
        <w:t>rementalnim</w:t>
      </w:r>
      <w:r w:rsidR="000E3E2B">
        <w:rPr>
          <w:rFonts w:ascii="Times New Roman" w:hAnsi="Times New Roman" w:cs="Times New Roman"/>
          <w:sz w:val="24"/>
        </w:rPr>
        <w:t>,</w:t>
      </w:r>
      <w:r w:rsidR="003D261A">
        <w:rPr>
          <w:rFonts w:ascii="Times New Roman" w:hAnsi="Times New Roman" w:cs="Times New Roman"/>
          <w:sz w:val="24"/>
        </w:rPr>
        <w:t xml:space="preserve"> kateri na podlagi uporabniških povratnih informacij izpopolnjujejo a</w:t>
      </w:r>
      <w:r w:rsidR="00CC1F27">
        <w:rPr>
          <w:rFonts w:ascii="Times New Roman" w:hAnsi="Times New Roman" w:cs="Times New Roman"/>
          <w:sz w:val="24"/>
        </w:rPr>
        <w:t>li izboljšujejo verzije programa</w:t>
      </w:r>
      <w:r w:rsidR="00FF39A4">
        <w:rPr>
          <w:rFonts w:ascii="Times New Roman" w:hAnsi="Times New Roman" w:cs="Times New Roman"/>
          <w:sz w:val="24"/>
        </w:rPr>
        <w:t xml:space="preserve"> </w:t>
      </w:r>
      <w:r w:rsidR="00464C7A">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464C7A">
        <w:rPr>
          <w:rFonts w:ascii="Times New Roman" w:hAnsi="Times New Roman" w:cs="Times New Roman"/>
          <w:sz w:val="24"/>
        </w:rPr>
        <w:fldChar w:fldCharType="separate"/>
      </w:r>
      <w:r w:rsidR="00464C7A" w:rsidRPr="00464C7A">
        <w:rPr>
          <w:rFonts w:ascii="Times New Roman" w:hAnsi="Times New Roman" w:cs="Times New Roman"/>
          <w:sz w:val="24"/>
        </w:rPr>
        <w:t>(Cooper in Scacchi 2015, 10)</w:t>
      </w:r>
      <w:r w:rsidR="00464C7A">
        <w:rPr>
          <w:rFonts w:ascii="Times New Roman" w:hAnsi="Times New Roman" w:cs="Times New Roman"/>
          <w:sz w:val="24"/>
        </w:rPr>
        <w:fldChar w:fldCharType="end"/>
      </w:r>
      <w:r w:rsidR="000B2409">
        <w:rPr>
          <w:rFonts w:ascii="Times New Roman" w:hAnsi="Times New Roman" w:cs="Times New Roman"/>
          <w:sz w:val="24"/>
        </w:rPr>
        <w:t>.</w:t>
      </w:r>
    </w:p>
    <w:p w:rsidR="00AE3E9D" w:rsidRDefault="00AF6BD1" w:rsidP="007F4174">
      <w:pPr>
        <w:contextualSpacing/>
        <w:jc w:val="both"/>
        <w:rPr>
          <w:rFonts w:ascii="Times New Roman" w:hAnsi="Times New Roman" w:cs="Times New Roman"/>
          <w:sz w:val="24"/>
        </w:rPr>
      </w:pPr>
      <w:r>
        <w:rPr>
          <w:rFonts w:ascii="Times New Roman" w:hAnsi="Times New Roman" w:cs="Times New Roman"/>
          <w:sz w:val="24"/>
        </w:rPr>
        <w:t>Po podatkih spletne ankete</w:t>
      </w:r>
      <w:r w:rsidR="001102D9">
        <w:rPr>
          <w:rStyle w:val="Sprotnaopomba-sklic"/>
          <w:rFonts w:ascii="Times New Roman" w:hAnsi="Times New Roman" w:cs="Times New Roman"/>
          <w:sz w:val="24"/>
        </w:rPr>
        <w:footnoteReference w:id="4"/>
      </w:r>
      <w:r w:rsidR="006E2F11">
        <w:rPr>
          <w:rFonts w:ascii="Times New Roman" w:hAnsi="Times New Roman" w:cs="Times New Roman"/>
          <w:sz w:val="24"/>
        </w:rPr>
        <w:t xml:space="preserve"> </w:t>
      </w:r>
      <w:r w:rsidR="00BD6F33">
        <w:rPr>
          <w:rFonts w:ascii="Times New Roman" w:hAnsi="Times New Roman" w:cs="Times New Roman"/>
          <w:sz w:val="24"/>
        </w:rPr>
        <w:t xml:space="preserve">v </w:t>
      </w:r>
      <w:r w:rsidR="00814DA4">
        <w:rPr>
          <w:rFonts w:ascii="Times New Roman" w:hAnsi="Times New Roman" w:cs="Times New Roman"/>
          <w:sz w:val="24"/>
        </w:rPr>
        <w:t>Avstrijski industriji iger 23% podje</w:t>
      </w:r>
      <w:r w:rsidR="009518D1">
        <w:rPr>
          <w:rFonts w:ascii="Times New Roman" w:hAnsi="Times New Roman" w:cs="Times New Roman"/>
          <w:sz w:val="24"/>
        </w:rPr>
        <w:t>tij razvija igre</w:t>
      </w:r>
      <w:r w:rsidR="006A4DEE">
        <w:rPr>
          <w:rFonts w:ascii="Times New Roman" w:hAnsi="Times New Roman" w:cs="Times New Roman"/>
          <w:sz w:val="24"/>
        </w:rPr>
        <w:t xml:space="preserve"> </w:t>
      </w:r>
      <w:r w:rsidR="000E4679">
        <w:rPr>
          <w:rFonts w:ascii="Times New Roman" w:hAnsi="Times New Roman" w:cs="Times New Roman"/>
          <w:sz w:val="24"/>
        </w:rPr>
        <w:t xml:space="preserve">z ad-hoc pristopi, </w:t>
      </w:r>
      <w:r w:rsidR="00E12B87">
        <w:rPr>
          <w:rFonts w:ascii="Times New Roman" w:hAnsi="Times New Roman" w:cs="Times New Roman"/>
          <w:sz w:val="24"/>
        </w:rPr>
        <w:t>77</w:t>
      </w:r>
      <w:r w:rsidR="00C43A21">
        <w:rPr>
          <w:rFonts w:ascii="Times New Roman" w:hAnsi="Times New Roman" w:cs="Times New Roman"/>
          <w:sz w:val="24"/>
        </w:rPr>
        <w:t>% pa jih uporablja Scrum ali XP</w:t>
      </w:r>
      <w:r w:rsidR="00C816B6">
        <w:rPr>
          <w:rFonts w:ascii="Times New Roman" w:hAnsi="Times New Roman" w:cs="Times New Roman"/>
          <w:sz w:val="24"/>
        </w:rPr>
        <w:t>.</w:t>
      </w:r>
      <w:r w:rsidR="00C43A21">
        <w:rPr>
          <w:rFonts w:ascii="Times New Roman" w:hAnsi="Times New Roman" w:cs="Times New Roman"/>
          <w:sz w:val="24"/>
        </w:rPr>
        <w:t xml:space="preserve"> Verjetno je k</w:t>
      </w:r>
      <w:r w:rsidR="00E7169F">
        <w:rPr>
          <w:rFonts w:ascii="Times New Roman" w:hAnsi="Times New Roman" w:cs="Times New Roman"/>
          <w:sz w:val="24"/>
        </w:rPr>
        <w:t xml:space="preserve"> rezultatu</w:t>
      </w:r>
      <w:r w:rsidR="00C43A21">
        <w:rPr>
          <w:rFonts w:ascii="Times New Roman" w:hAnsi="Times New Roman" w:cs="Times New Roman"/>
          <w:sz w:val="24"/>
        </w:rPr>
        <w:t xml:space="preserve"> botrovala velikost samih podjetij</w:t>
      </w:r>
      <w:r w:rsidR="00D3130C">
        <w:rPr>
          <w:rFonts w:ascii="Times New Roman" w:hAnsi="Times New Roman" w:cs="Times New Roman"/>
          <w:sz w:val="24"/>
        </w:rPr>
        <w:t xml:space="preserve">, saj ima </w:t>
      </w:r>
      <w:r w:rsidR="00C43A21">
        <w:rPr>
          <w:rFonts w:ascii="Times New Roman" w:hAnsi="Times New Roman" w:cs="Times New Roman"/>
          <w:sz w:val="24"/>
        </w:rPr>
        <w:t>85%</w:t>
      </w:r>
      <w:r w:rsidR="00D3130C">
        <w:rPr>
          <w:rFonts w:ascii="Times New Roman" w:hAnsi="Times New Roman" w:cs="Times New Roman"/>
          <w:sz w:val="24"/>
        </w:rPr>
        <w:t xml:space="preserve"> podjetij vsaj 4 zaposlene </w:t>
      </w:r>
      <w:r w:rsidR="00EA07B9">
        <w:rPr>
          <w:rFonts w:ascii="Times New Roman" w:hAnsi="Times New Roman" w:cs="Times New Roman"/>
          <w:sz w:val="24"/>
        </w:rPr>
        <w:t>medtem, ko ima le 15%</w:t>
      </w:r>
      <w:r w:rsidR="001E282A">
        <w:rPr>
          <w:rFonts w:ascii="Times New Roman" w:hAnsi="Times New Roman" w:cs="Times New Roman"/>
          <w:sz w:val="24"/>
        </w:rPr>
        <w:t xml:space="preserve"> podjetij 15 ali več zaposlenih.</w:t>
      </w:r>
      <w:r w:rsidR="00441444">
        <w:rPr>
          <w:rFonts w:ascii="Times New Roman" w:hAnsi="Times New Roman" w:cs="Times New Roman"/>
          <w:sz w:val="24"/>
        </w:rPr>
        <w:t xml:space="preserve"> Ne glede na rezultate so vsa podjetja nakazala uporabo nekakšnih fleksibilnih, sekvenčnih </w:t>
      </w:r>
      <w:r w:rsidR="007E1297">
        <w:rPr>
          <w:rFonts w:ascii="Times New Roman" w:hAnsi="Times New Roman" w:cs="Times New Roman"/>
          <w:sz w:val="24"/>
        </w:rPr>
        <w:t xml:space="preserve">ali </w:t>
      </w:r>
      <w:r w:rsidR="00441444">
        <w:rPr>
          <w:rFonts w:ascii="Times New Roman" w:hAnsi="Times New Roman" w:cs="Times New Roman"/>
          <w:sz w:val="24"/>
        </w:rPr>
        <w:t xml:space="preserve">agilnih pristopov </w:t>
      </w:r>
      <w:r w:rsidR="00441444">
        <w:rPr>
          <w:rFonts w:ascii="Times New Roman" w:hAnsi="Times New Roman" w:cs="Times New Roman"/>
          <w:sz w:val="24"/>
        </w:rPr>
        <w:fldChar w:fldCharType="begin"/>
      </w:r>
      <w:r w:rsidR="00441444">
        <w:rPr>
          <w:rFonts w:ascii="Times New Roman" w:hAnsi="Times New Roman" w:cs="Times New Roman"/>
          <w:sz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00441444">
        <w:rPr>
          <w:rFonts w:ascii="Times New Roman" w:hAnsi="Times New Roman" w:cs="Times New Roman"/>
          <w:sz w:val="24"/>
        </w:rPr>
        <w:fldChar w:fldCharType="separate"/>
      </w:r>
      <w:r w:rsidR="00441444" w:rsidRPr="00441444">
        <w:rPr>
          <w:rFonts w:ascii="Times New Roman" w:hAnsi="Times New Roman" w:cs="Times New Roman"/>
          <w:sz w:val="24"/>
        </w:rPr>
        <w:t>(Musil in dr. 2010, 5)</w:t>
      </w:r>
      <w:r w:rsidR="00441444">
        <w:rPr>
          <w:rFonts w:ascii="Times New Roman" w:hAnsi="Times New Roman" w:cs="Times New Roman"/>
          <w:sz w:val="24"/>
        </w:rPr>
        <w:fldChar w:fldCharType="end"/>
      </w:r>
      <w:r w:rsidR="000358D4">
        <w:rPr>
          <w:rFonts w:ascii="Times New Roman" w:hAnsi="Times New Roman" w:cs="Times New Roman"/>
          <w:sz w:val="24"/>
        </w:rPr>
        <w:t>.</w:t>
      </w:r>
    </w:p>
    <w:p w:rsidR="00A8487F" w:rsidRDefault="00C40768" w:rsidP="007F4174">
      <w:pPr>
        <w:contextualSpacing/>
        <w:jc w:val="both"/>
        <w:rPr>
          <w:rFonts w:ascii="Times New Roman" w:hAnsi="Times New Roman" w:cs="Times New Roman"/>
          <w:sz w:val="24"/>
        </w:rPr>
      </w:pPr>
      <w:r>
        <w:rPr>
          <w:rFonts w:ascii="Times New Roman" w:hAnsi="Times New Roman" w:cs="Times New Roman"/>
          <w:sz w:val="24"/>
        </w:rPr>
        <w:t>Raziskava, ki so jo naredili O'Hagan in kolegi je pokazala, da se pri razvoju iger uporablja 47% agi</w:t>
      </w:r>
      <w:r w:rsidR="00F6553D">
        <w:rPr>
          <w:rFonts w:ascii="Times New Roman" w:hAnsi="Times New Roman" w:cs="Times New Roman"/>
          <w:sz w:val="24"/>
        </w:rPr>
        <w:t>lnih in 53% hibridnih procesov.</w:t>
      </w:r>
      <w:r w:rsidR="000451B5">
        <w:rPr>
          <w:rFonts w:ascii="Times New Roman" w:hAnsi="Times New Roman" w:cs="Times New Roman"/>
          <w:sz w:val="24"/>
        </w:rPr>
        <w:t xml:space="preserve"> </w:t>
      </w:r>
      <w:r w:rsidR="00694167">
        <w:rPr>
          <w:rFonts w:ascii="Times New Roman" w:hAnsi="Times New Roman" w:cs="Times New Roman"/>
          <w:sz w:val="24"/>
        </w:rPr>
        <w:t>Izmed 404 študij so i</w:t>
      </w:r>
      <w:r w:rsidR="000451B5">
        <w:rPr>
          <w:rFonts w:ascii="Times New Roman" w:hAnsi="Times New Roman" w:cs="Times New Roman"/>
          <w:sz w:val="24"/>
        </w:rPr>
        <w:t>dentificirali</w:t>
      </w:r>
      <w:r w:rsidR="00F806DD">
        <w:rPr>
          <w:rFonts w:ascii="Times New Roman" w:hAnsi="Times New Roman" w:cs="Times New Roman"/>
          <w:sz w:val="24"/>
        </w:rPr>
        <w:t xml:space="preserve"> </w:t>
      </w:r>
      <w:r w:rsidR="000451B5">
        <w:rPr>
          <w:rFonts w:ascii="Times New Roman" w:hAnsi="Times New Roman" w:cs="Times New Roman"/>
          <w:sz w:val="24"/>
        </w:rPr>
        <w:t>23 procesnih modelov</w:t>
      </w:r>
      <w:r w:rsidR="00A15F54">
        <w:rPr>
          <w:rFonts w:ascii="Times New Roman" w:hAnsi="Times New Roman" w:cs="Times New Roman"/>
          <w:sz w:val="24"/>
        </w:rPr>
        <w:t xml:space="preserve"> med katerimi so</w:t>
      </w:r>
      <w:r w:rsidR="006975FC">
        <w:rPr>
          <w:rFonts w:ascii="Times New Roman" w:hAnsi="Times New Roman" w:cs="Times New Roman"/>
          <w:sz w:val="24"/>
        </w:rPr>
        <w:t xml:space="preserve"> bili</w:t>
      </w:r>
      <w:r w:rsidR="00A15F54">
        <w:rPr>
          <w:rFonts w:ascii="Times New Roman" w:hAnsi="Times New Roman" w:cs="Times New Roman"/>
          <w:sz w:val="24"/>
        </w:rPr>
        <w:t xml:space="preserve"> </w:t>
      </w:r>
      <w:r w:rsidR="000451B5">
        <w:rPr>
          <w:rFonts w:ascii="Times New Roman" w:hAnsi="Times New Roman" w:cs="Times New Roman"/>
          <w:sz w:val="24"/>
        </w:rPr>
        <w:t xml:space="preserve">vidnejši: XP, Scrum, </w:t>
      </w:r>
      <w:r w:rsidR="001D2C3C">
        <w:rPr>
          <w:rFonts w:ascii="Times New Roman" w:hAnsi="Times New Roman" w:cs="Times New Roman"/>
          <w:sz w:val="24"/>
        </w:rPr>
        <w:t xml:space="preserve">Kanban, rapidni, inkrementalni in </w:t>
      </w:r>
      <w:r w:rsidR="000451B5">
        <w:rPr>
          <w:rFonts w:ascii="Times New Roman" w:hAnsi="Times New Roman" w:cs="Times New Roman"/>
          <w:sz w:val="24"/>
        </w:rPr>
        <w:t>komponentn</w:t>
      </w:r>
      <w:r w:rsidR="00FC5045">
        <w:rPr>
          <w:rFonts w:ascii="Times New Roman" w:hAnsi="Times New Roman" w:cs="Times New Roman"/>
          <w:sz w:val="24"/>
        </w:rPr>
        <w:t>i</w:t>
      </w:r>
      <w:r w:rsidR="00186B82">
        <w:rPr>
          <w:rFonts w:ascii="Times New Roman" w:hAnsi="Times New Roman" w:cs="Times New Roman"/>
          <w:sz w:val="24"/>
        </w:rPr>
        <w:t xml:space="preserve"> razvojni model</w:t>
      </w:r>
      <w:r w:rsidR="00C26CDF">
        <w:rPr>
          <w:rFonts w:ascii="Times New Roman" w:hAnsi="Times New Roman" w:cs="Times New Roman"/>
          <w:sz w:val="24"/>
        </w:rPr>
        <w:t>i</w:t>
      </w:r>
      <w:r w:rsidR="00FC5045">
        <w:rPr>
          <w:rFonts w:ascii="Times New Roman" w:hAnsi="Times New Roman" w:cs="Times New Roman"/>
          <w:sz w:val="24"/>
        </w:rPr>
        <w:t>.</w:t>
      </w:r>
      <w:r w:rsidR="00F64189">
        <w:rPr>
          <w:rFonts w:ascii="Times New Roman" w:hAnsi="Times New Roman" w:cs="Times New Roman"/>
          <w:sz w:val="24"/>
        </w:rPr>
        <w:t xml:space="preserve"> Medtem, ko so prvi trije našteti strogo agili, vsi bazirajo</w:t>
      </w:r>
      <w:r w:rsidR="006D6989">
        <w:rPr>
          <w:rFonts w:ascii="Times New Roman" w:hAnsi="Times New Roman" w:cs="Times New Roman"/>
          <w:sz w:val="24"/>
        </w:rPr>
        <w:t xml:space="preserve"> na iteracijah. </w:t>
      </w:r>
      <w:r w:rsidR="000413A6">
        <w:rPr>
          <w:rFonts w:ascii="Times New Roman" w:hAnsi="Times New Roman" w:cs="Times New Roman"/>
          <w:sz w:val="24"/>
        </w:rPr>
        <w:t>Vsi modeli raziskave so se r</w:t>
      </w:r>
      <w:r w:rsidR="00BB2756">
        <w:rPr>
          <w:rFonts w:ascii="Times New Roman" w:hAnsi="Times New Roman" w:cs="Times New Roman"/>
          <w:sz w:val="24"/>
        </w:rPr>
        <w:t>azlikovali</w:t>
      </w:r>
      <w:r w:rsidR="000413A6">
        <w:rPr>
          <w:rFonts w:ascii="Times New Roman" w:hAnsi="Times New Roman" w:cs="Times New Roman"/>
          <w:sz w:val="24"/>
        </w:rPr>
        <w:t xml:space="preserve"> </w:t>
      </w:r>
      <w:r w:rsidR="004F5B07">
        <w:rPr>
          <w:rFonts w:ascii="Times New Roman" w:hAnsi="Times New Roman" w:cs="Times New Roman"/>
          <w:sz w:val="24"/>
        </w:rPr>
        <w:t xml:space="preserve">le po številu </w:t>
      </w:r>
      <w:r w:rsidR="00BB2756">
        <w:rPr>
          <w:rFonts w:ascii="Times New Roman" w:hAnsi="Times New Roman" w:cs="Times New Roman"/>
          <w:sz w:val="24"/>
        </w:rPr>
        <w:t>iteracij</w:t>
      </w:r>
      <w:r w:rsidR="00EB2298">
        <w:rPr>
          <w:rFonts w:ascii="Times New Roman" w:hAnsi="Times New Roman" w:cs="Times New Roman"/>
          <w:sz w:val="24"/>
        </w:rPr>
        <w:t>,</w:t>
      </w:r>
      <w:r w:rsidR="007A74A7">
        <w:rPr>
          <w:rFonts w:ascii="Times New Roman" w:hAnsi="Times New Roman" w:cs="Times New Roman"/>
          <w:sz w:val="24"/>
        </w:rPr>
        <w:t xml:space="preserve"> </w:t>
      </w:r>
      <w:r w:rsidR="002A7A87">
        <w:rPr>
          <w:rFonts w:ascii="Times New Roman" w:hAnsi="Times New Roman" w:cs="Times New Roman"/>
          <w:sz w:val="24"/>
        </w:rPr>
        <w:t>katerih</w:t>
      </w:r>
      <w:r w:rsidR="004F5B07">
        <w:rPr>
          <w:rFonts w:ascii="Times New Roman" w:hAnsi="Times New Roman" w:cs="Times New Roman"/>
          <w:sz w:val="24"/>
        </w:rPr>
        <w:t xml:space="preserve"> število</w:t>
      </w:r>
      <w:r w:rsidR="009C7B02">
        <w:rPr>
          <w:rFonts w:ascii="Times New Roman" w:hAnsi="Times New Roman" w:cs="Times New Roman"/>
          <w:sz w:val="24"/>
        </w:rPr>
        <w:t xml:space="preserve"> </w:t>
      </w:r>
      <w:r w:rsidR="004F5B07">
        <w:rPr>
          <w:rFonts w:ascii="Times New Roman" w:hAnsi="Times New Roman" w:cs="Times New Roman"/>
          <w:sz w:val="24"/>
        </w:rPr>
        <w:t>je bilo večje pri agilnih in manjše pri hibridnih procesih</w:t>
      </w:r>
      <w:r w:rsidR="00122372">
        <w:rPr>
          <w:rFonts w:ascii="Times New Roman" w:hAnsi="Times New Roman" w:cs="Times New Roman"/>
          <w:sz w:val="24"/>
        </w:rPr>
        <w:t xml:space="preserve"> </w:t>
      </w:r>
      <w:r w:rsidR="00122372">
        <w:rPr>
          <w:rFonts w:ascii="Times New Roman" w:hAnsi="Times New Roman" w:cs="Times New Roman"/>
          <w:sz w:val="24"/>
        </w:rPr>
        <w:fldChar w:fldCharType="begin"/>
      </w:r>
      <w:r w:rsidR="00122372">
        <w:rPr>
          <w:rFonts w:ascii="Times New Roman" w:hAnsi="Times New Roman" w:cs="Times New Roman"/>
          <w:sz w:val="24"/>
        </w:rPr>
        <w:instrText xml:space="preserve"> ADDIN ZOTERO_ITEM CSL_CITATION {"citationID":"lHEPqENw","properties":{"formattedCitation":"{\\rtf (O\\uc0\\u8217{}Hagan, Coleman, in O\\uc0\\u8217{}Connor 2014, 187)}","plainCitation":"(O’Hagan, Coleman, in O’Connor 2014,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00122372">
        <w:rPr>
          <w:rFonts w:ascii="Times New Roman" w:hAnsi="Times New Roman" w:cs="Times New Roman"/>
          <w:sz w:val="24"/>
        </w:rPr>
        <w:fldChar w:fldCharType="separate"/>
      </w:r>
      <w:r w:rsidR="00122372" w:rsidRPr="00122372">
        <w:rPr>
          <w:rFonts w:ascii="Times New Roman" w:hAnsi="Times New Roman" w:cs="Times New Roman"/>
          <w:sz w:val="24"/>
          <w:szCs w:val="24"/>
        </w:rPr>
        <w:t>(O’Hagan, Coleman, in O’Connor 2014, 187)</w:t>
      </w:r>
      <w:r w:rsidR="00122372">
        <w:rPr>
          <w:rFonts w:ascii="Times New Roman" w:hAnsi="Times New Roman" w:cs="Times New Roman"/>
          <w:sz w:val="24"/>
        </w:rPr>
        <w:fldChar w:fldCharType="end"/>
      </w:r>
      <w:r w:rsidR="009E120E">
        <w:rPr>
          <w:rFonts w:ascii="Times New Roman" w:hAnsi="Times New Roman" w:cs="Times New Roman"/>
          <w:sz w:val="24"/>
        </w:rPr>
        <w:t>.</w:t>
      </w:r>
      <w:r w:rsidR="005F0BE3">
        <w:rPr>
          <w:rFonts w:ascii="Times New Roman" w:hAnsi="Times New Roman" w:cs="Times New Roman"/>
          <w:sz w:val="24"/>
        </w:rPr>
        <w:t xml:space="preserve"> </w:t>
      </w:r>
    </w:p>
    <w:p w:rsidR="00AA42CE" w:rsidRDefault="005F0BE3" w:rsidP="007F4174">
      <w:pPr>
        <w:contextualSpacing/>
        <w:jc w:val="both"/>
        <w:rPr>
          <w:rFonts w:ascii="Times New Roman" w:hAnsi="Times New Roman" w:cs="Times New Roman"/>
          <w:sz w:val="24"/>
        </w:rPr>
      </w:pPr>
      <w:r>
        <w:rPr>
          <w:rFonts w:ascii="Times New Roman" w:hAnsi="Times New Roman" w:cs="Times New Roman"/>
          <w:sz w:val="24"/>
        </w:rPr>
        <w:lastRenderedPageBreak/>
        <w:t>Prav tako agilne</w:t>
      </w:r>
      <w:r w:rsidR="00AA12C6">
        <w:rPr>
          <w:rFonts w:ascii="Times New Roman" w:hAnsi="Times New Roman" w:cs="Times New Roman"/>
          <w:sz w:val="24"/>
        </w:rPr>
        <w:t xml:space="preserve"> pristop</w:t>
      </w:r>
      <w:r>
        <w:rPr>
          <w:rFonts w:ascii="Times New Roman" w:hAnsi="Times New Roman" w:cs="Times New Roman"/>
          <w:sz w:val="24"/>
        </w:rPr>
        <w:t>e</w:t>
      </w:r>
      <w:r w:rsidR="00AA12C6">
        <w:rPr>
          <w:rFonts w:ascii="Times New Roman" w:hAnsi="Times New Roman" w:cs="Times New Roman"/>
          <w:sz w:val="24"/>
        </w:rPr>
        <w:t xml:space="preserve"> podpira Fullerton, saj meni, da je </w:t>
      </w:r>
      <w:r w:rsidR="00441A24">
        <w:rPr>
          <w:rFonts w:ascii="Times New Roman" w:hAnsi="Times New Roman" w:cs="Times New Roman"/>
          <w:sz w:val="24"/>
        </w:rPr>
        <w:t xml:space="preserve">Scrum </w:t>
      </w:r>
      <w:r w:rsidR="00776C04">
        <w:rPr>
          <w:rFonts w:ascii="Times New Roman" w:hAnsi="Times New Roman" w:cs="Times New Roman"/>
          <w:sz w:val="24"/>
        </w:rPr>
        <w:t xml:space="preserve">primeren za reševanje zapletenih problemov oblikovanja iger </w:t>
      </w:r>
      <w:r w:rsidR="00776C04">
        <w:rPr>
          <w:rFonts w:ascii="Times New Roman" w:hAnsi="Times New Roman" w:cs="Times New Roman"/>
          <w:sz w:val="24"/>
        </w:rPr>
        <w:fldChar w:fldCharType="begin"/>
      </w:r>
      <w:r w:rsidR="00776C04">
        <w:rPr>
          <w:rFonts w:ascii="Times New Roman" w:hAnsi="Times New Roman" w:cs="Times New Roman"/>
          <w:sz w:val="24"/>
        </w:rPr>
        <w:instrText xml:space="preserve"> ADDIN ZOTERO_ITEM CSL_CITATION {"citationID":"icLh69kf","properties":{"formattedCitation":"(Fullerton 2008, 369)","plainCitation":"(Fullerton 2008, 369)"},"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369"}],"schema":"https://github.com/citation-style-language/schema/raw/master/csl-citation.json"} </w:instrText>
      </w:r>
      <w:r w:rsidR="00776C04">
        <w:rPr>
          <w:rFonts w:ascii="Times New Roman" w:hAnsi="Times New Roman" w:cs="Times New Roman"/>
          <w:sz w:val="24"/>
        </w:rPr>
        <w:fldChar w:fldCharType="separate"/>
      </w:r>
      <w:r w:rsidR="00776C04" w:rsidRPr="004A16C8">
        <w:rPr>
          <w:rFonts w:ascii="Times New Roman" w:hAnsi="Times New Roman" w:cs="Times New Roman"/>
          <w:sz w:val="24"/>
        </w:rPr>
        <w:t>(Fullerton 2008, 369)</w:t>
      </w:r>
      <w:r w:rsidR="00776C04">
        <w:rPr>
          <w:rFonts w:ascii="Times New Roman" w:hAnsi="Times New Roman" w:cs="Times New Roman"/>
          <w:sz w:val="24"/>
        </w:rPr>
        <w:fldChar w:fldCharType="end"/>
      </w:r>
      <w:r w:rsidR="00471E1D">
        <w:rPr>
          <w:rFonts w:ascii="Times New Roman" w:hAnsi="Times New Roman" w:cs="Times New Roman"/>
          <w:sz w:val="24"/>
        </w:rPr>
        <w:t>.</w:t>
      </w:r>
    </w:p>
    <w:p w:rsidR="007A3EAA" w:rsidRDefault="00B65302" w:rsidP="007F4174">
      <w:pPr>
        <w:contextualSpacing/>
        <w:jc w:val="both"/>
        <w:rPr>
          <w:rFonts w:ascii="Times New Roman" w:hAnsi="Times New Roman" w:cs="Times New Roman"/>
          <w:sz w:val="24"/>
        </w:rPr>
      </w:pPr>
      <w:r>
        <w:rPr>
          <w:rFonts w:ascii="Times New Roman" w:hAnsi="Times New Roman" w:cs="Times New Roman"/>
          <w:sz w:val="24"/>
        </w:rPr>
        <w:t>Barbosa nadgradi S</w:t>
      </w:r>
      <w:r w:rsidR="00237C89">
        <w:rPr>
          <w:rFonts w:ascii="Times New Roman" w:hAnsi="Times New Roman" w:cs="Times New Roman"/>
          <w:sz w:val="24"/>
        </w:rPr>
        <w:t>crum z XP in ustvari Game-Scrum</w:t>
      </w:r>
      <w:r w:rsidR="000B021C">
        <w:rPr>
          <w:rFonts w:ascii="Times New Roman" w:hAnsi="Times New Roman" w:cs="Times New Roman"/>
          <w:sz w:val="24"/>
        </w:rPr>
        <w:t xml:space="preserve"> znotraj katerega se </w:t>
      </w:r>
      <w:r w:rsidR="00335810">
        <w:rPr>
          <w:rFonts w:ascii="Times New Roman" w:hAnsi="Times New Roman" w:cs="Times New Roman"/>
          <w:sz w:val="24"/>
        </w:rPr>
        <w:t>značilnosti</w:t>
      </w:r>
      <w:r w:rsidR="004E69D8">
        <w:rPr>
          <w:rFonts w:ascii="Times New Roman" w:hAnsi="Times New Roman" w:cs="Times New Roman"/>
          <w:sz w:val="24"/>
        </w:rPr>
        <w:t xml:space="preserve"> XP</w:t>
      </w:r>
      <w:r w:rsidR="00E0547F">
        <w:rPr>
          <w:rFonts w:ascii="Times New Roman" w:hAnsi="Times New Roman" w:cs="Times New Roman"/>
          <w:sz w:val="24"/>
        </w:rPr>
        <w:t>-ja</w:t>
      </w:r>
      <w:r w:rsidR="004E69D8">
        <w:rPr>
          <w:rFonts w:ascii="Times New Roman" w:hAnsi="Times New Roman" w:cs="Times New Roman"/>
          <w:sz w:val="24"/>
        </w:rPr>
        <w:t xml:space="preserve"> </w:t>
      </w:r>
      <w:r w:rsidR="00467F57">
        <w:rPr>
          <w:rFonts w:ascii="Times New Roman" w:hAnsi="Times New Roman" w:cs="Times New Roman"/>
          <w:sz w:val="24"/>
        </w:rPr>
        <w:t>ukvarja</w:t>
      </w:r>
      <w:r w:rsidR="00335810">
        <w:rPr>
          <w:rFonts w:ascii="Times New Roman" w:hAnsi="Times New Roman" w:cs="Times New Roman"/>
          <w:sz w:val="24"/>
        </w:rPr>
        <w:t>jo</w:t>
      </w:r>
      <w:r w:rsidR="00467F57">
        <w:rPr>
          <w:rFonts w:ascii="Times New Roman" w:hAnsi="Times New Roman" w:cs="Times New Roman"/>
          <w:sz w:val="24"/>
        </w:rPr>
        <w:t xml:space="preserve"> z inženiringom programske opreme med</w:t>
      </w:r>
      <w:r w:rsidR="00714EE8">
        <w:rPr>
          <w:rFonts w:ascii="Times New Roman" w:hAnsi="Times New Roman" w:cs="Times New Roman"/>
          <w:sz w:val="24"/>
        </w:rPr>
        <w:t xml:space="preserve">tem, </w:t>
      </w:r>
      <w:r w:rsidR="00467F57">
        <w:rPr>
          <w:rFonts w:ascii="Times New Roman" w:hAnsi="Times New Roman" w:cs="Times New Roman"/>
          <w:sz w:val="24"/>
        </w:rPr>
        <w:t>ko</w:t>
      </w:r>
      <w:r w:rsidR="00335810">
        <w:rPr>
          <w:rFonts w:ascii="Times New Roman" w:hAnsi="Times New Roman" w:cs="Times New Roman"/>
          <w:sz w:val="24"/>
        </w:rPr>
        <w:t xml:space="preserve"> značilnosti Scrum</w:t>
      </w:r>
      <w:r w:rsidR="00E0547F">
        <w:rPr>
          <w:rFonts w:ascii="Times New Roman" w:hAnsi="Times New Roman" w:cs="Times New Roman"/>
          <w:sz w:val="24"/>
        </w:rPr>
        <w:t>-a</w:t>
      </w:r>
      <w:r w:rsidR="00335810">
        <w:rPr>
          <w:rFonts w:ascii="Times New Roman" w:hAnsi="Times New Roman" w:cs="Times New Roman"/>
          <w:sz w:val="24"/>
        </w:rPr>
        <w:t xml:space="preserve"> </w:t>
      </w:r>
      <w:r w:rsidR="00467F57">
        <w:rPr>
          <w:rFonts w:ascii="Times New Roman" w:hAnsi="Times New Roman" w:cs="Times New Roman"/>
          <w:sz w:val="24"/>
        </w:rPr>
        <w:t>skrbi</w:t>
      </w:r>
      <w:r w:rsidR="00335810">
        <w:rPr>
          <w:rFonts w:ascii="Times New Roman" w:hAnsi="Times New Roman" w:cs="Times New Roman"/>
          <w:sz w:val="24"/>
        </w:rPr>
        <w:t>jo</w:t>
      </w:r>
      <w:r w:rsidR="00467F57">
        <w:rPr>
          <w:rFonts w:ascii="Times New Roman" w:hAnsi="Times New Roman" w:cs="Times New Roman"/>
          <w:sz w:val="24"/>
        </w:rPr>
        <w:t xml:space="preserve"> za projektno vodenje </w:t>
      </w:r>
      <w:r w:rsidR="00467F57">
        <w:rPr>
          <w:rFonts w:ascii="Times New Roman" w:hAnsi="Times New Roman" w:cs="Times New Roman"/>
          <w:sz w:val="24"/>
        </w:rPr>
        <w:fldChar w:fldCharType="begin"/>
      </w:r>
      <w:r w:rsidR="00467F57">
        <w:rPr>
          <w:rFonts w:ascii="Times New Roman" w:hAnsi="Times New Roman" w:cs="Times New Roman"/>
          <w:sz w:val="24"/>
        </w:rPr>
        <w:instrText xml:space="preserve"> ADDIN ZOTERO_ITEM CSL_CITATION {"citationID":"tUUaoEMS","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467F57">
        <w:rPr>
          <w:rFonts w:ascii="Times New Roman" w:hAnsi="Times New Roman" w:cs="Times New Roman"/>
          <w:sz w:val="24"/>
        </w:rPr>
        <w:fldChar w:fldCharType="separate"/>
      </w:r>
      <w:r w:rsidR="00467F57" w:rsidRPr="00467F57">
        <w:rPr>
          <w:rFonts w:ascii="Times New Roman" w:hAnsi="Times New Roman" w:cs="Times New Roman"/>
          <w:sz w:val="24"/>
        </w:rPr>
        <w:t>(Barbosa 2017, 293)</w:t>
      </w:r>
      <w:r w:rsidR="00467F57">
        <w:rPr>
          <w:rFonts w:ascii="Times New Roman" w:hAnsi="Times New Roman" w:cs="Times New Roman"/>
          <w:sz w:val="24"/>
        </w:rPr>
        <w:fldChar w:fldCharType="end"/>
      </w:r>
      <w:r w:rsidR="00646991">
        <w:rPr>
          <w:rFonts w:ascii="Times New Roman" w:hAnsi="Times New Roman" w:cs="Times New Roman"/>
          <w:sz w:val="24"/>
        </w:rPr>
        <w:t xml:space="preserve">. </w:t>
      </w:r>
    </w:p>
    <w:p w:rsidR="00534804" w:rsidRDefault="004B3681" w:rsidP="007F4174">
      <w:pPr>
        <w:contextualSpacing/>
        <w:jc w:val="both"/>
        <w:rPr>
          <w:rFonts w:ascii="Times New Roman" w:hAnsi="Times New Roman" w:cs="Times New Roman"/>
          <w:sz w:val="24"/>
        </w:rPr>
      </w:pPr>
      <w:r>
        <w:rPr>
          <w:rFonts w:ascii="Times New Roman" w:hAnsi="Times New Roman" w:cs="Times New Roman"/>
          <w:sz w:val="24"/>
        </w:rPr>
        <w:t xml:space="preserve">Ob uporabi agilnih razvojnih procesov </w:t>
      </w:r>
      <w:r w:rsidR="00627C31">
        <w:rPr>
          <w:rFonts w:ascii="Times New Roman" w:hAnsi="Times New Roman" w:cs="Times New Roman"/>
          <w:sz w:val="24"/>
        </w:rPr>
        <w:t>delujejo</w:t>
      </w:r>
      <w:r>
        <w:rPr>
          <w:rFonts w:ascii="Times New Roman" w:hAnsi="Times New Roman" w:cs="Times New Roman"/>
          <w:sz w:val="24"/>
        </w:rPr>
        <w:t xml:space="preserve"> bolje</w:t>
      </w:r>
      <w:r w:rsidR="00646991">
        <w:rPr>
          <w:rFonts w:ascii="Times New Roman" w:hAnsi="Times New Roman" w:cs="Times New Roman"/>
          <w:sz w:val="24"/>
        </w:rPr>
        <w:t xml:space="preserve"> </w:t>
      </w:r>
      <w:r w:rsidR="00627C31">
        <w:rPr>
          <w:rFonts w:ascii="Times New Roman" w:hAnsi="Times New Roman" w:cs="Times New Roman"/>
          <w:sz w:val="24"/>
        </w:rPr>
        <w:t>tudi mobiln</w:t>
      </w:r>
      <w:r w:rsidR="002D2CA5">
        <w:rPr>
          <w:rFonts w:ascii="Times New Roman" w:hAnsi="Times New Roman" w:cs="Times New Roman"/>
          <w:sz w:val="24"/>
        </w:rPr>
        <w:t xml:space="preserve">e </w:t>
      </w:r>
      <w:r w:rsidR="00627C31">
        <w:rPr>
          <w:rFonts w:ascii="Times New Roman" w:hAnsi="Times New Roman" w:cs="Times New Roman"/>
          <w:sz w:val="24"/>
        </w:rPr>
        <w:t>igre</w:t>
      </w:r>
      <w:r w:rsidR="00985258">
        <w:rPr>
          <w:rFonts w:ascii="Times New Roman" w:hAnsi="Times New Roman" w:cs="Times New Roman"/>
          <w:sz w:val="24"/>
        </w:rPr>
        <w:t xml:space="preserve">. Razvijalci označujejo </w:t>
      </w:r>
      <w:r w:rsidR="004047A8">
        <w:rPr>
          <w:rFonts w:ascii="Times New Roman" w:hAnsi="Times New Roman" w:cs="Times New Roman"/>
          <w:sz w:val="24"/>
        </w:rPr>
        <w:t xml:space="preserve">te </w:t>
      </w:r>
      <w:r w:rsidR="00985258">
        <w:rPr>
          <w:rFonts w:ascii="Times New Roman" w:hAnsi="Times New Roman" w:cs="Times New Roman"/>
          <w:sz w:val="24"/>
        </w:rPr>
        <w:t xml:space="preserve">metode za metode inkrementalnih in iterativnih komponent </w:t>
      </w:r>
      <w:r w:rsidR="00985258">
        <w:rPr>
          <w:rFonts w:ascii="Times New Roman" w:hAnsi="Times New Roman" w:cs="Times New Roman"/>
          <w:sz w:val="24"/>
        </w:rPr>
        <w:fldChar w:fldCharType="begin"/>
      </w:r>
      <w:r w:rsidR="00985258">
        <w:rPr>
          <w:rFonts w:ascii="Times New Roman" w:hAnsi="Times New Roman" w:cs="Times New Roman"/>
          <w:sz w:val="24"/>
        </w:rPr>
        <w:instrText xml:space="preserve"> ADDIN ZOTERO_ITEM CSL_CITATION {"citationID":"PcTjT8nq","properties":{"formattedCitation":"(Unger in Novak 2011, 178)","plainCitation":"(Unger in Novak 2011, 178)"},"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8"}],"schema":"https://github.com/citation-style-language/schema/raw/master/csl-citation.json"} </w:instrText>
      </w:r>
      <w:r w:rsidR="00985258">
        <w:rPr>
          <w:rFonts w:ascii="Times New Roman" w:hAnsi="Times New Roman" w:cs="Times New Roman"/>
          <w:sz w:val="24"/>
        </w:rPr>
        <w:fldChar w:fldCharType="separate"/>
      </w:r>
      <w:r w:rsidR="00985258" w:rsidRPr="00985258">
        <w:rPr>
          <w:rFonts w:ascii="Times New Roman" w:hAnsi="Times New Roman" w:cs="Times New Roman"/>
          <w:sz w:val="24"/>
        </w:rPr>
        <w:t>(Unger in Novak 2011, 178)</w:t>
      </w:r>
      <w:r w:rsidR="00985258">
        <w:rPr>
          <w:rFonts w:ascii="Times New Roman" w:hAnsi="Times New Roman" w:cs="Times New Roman"/>
          <w:sz w:val="24"/>
        </w:rPr>
        <w:fldChar w:fldCharType="end"/>
      </w:r>
      <w:r w:rsidR="00985258">
        <w:rPr>
          <w:rFonts w:ascii="Times New Roman" w:hAnsi="Times New Roman" w:cs="Times New Roman"/>
          <w:sz w:val="24"/>
        </w:rPr>
        <w:t>.</w:t>
      </w:r>
      <w:r w:rsidR="004D6AAA">
        <w:rPr>
          <w:rFonts w:ascii="Times New Roman" w:hAnsi="Times New Roman" w:cs="Times New Roman"/>
          <w:sz w:val="24"/>
        </w:rPr>
        <w:t xml:space="preserve"> </w:t>
      </w:r>
      <w:r w:rsidR="00194EF9">
        <w:rPr>
          <w:rFonts w:ascii="Times New Roman" w:hAnsi="Times New Roman" w:cs="Times New Roman"/>
          <w:sz w:val="24"/>
        </w:rPr>
        <w:t xml:space="preserve">Dejstvo je, da </w:t>
      </w:r>
      <w:r w:rsidR="00376A1B">
        <w:rPr>
          <w:rFonts w:ascii="Times New Roman" w:hAnsi="Times New Roman" w:cs="Times New Roman"/>
          <w:sz w:val="24"/>
        </w:rPr>
        <w:t>razvoj</w:t>
      </w:r>
      <w:r w:rsidR="000358D4">
        <w:rPr>
          <w:rFonts w:ascii="Times New Roman" w:hAnsi="Times New Roman" w:cs="Times New Roman"/>
          <w:sz w:val="24"/>
        </w:rPr>
        <w:t xml:space="preserve"> iger sloni na iteracijah </w:t>
      </w:r>
      <w:r w:rsidR="000358D4">
        <w:rPr>
          <w:rFonts w:ascii="Times New Roman" w:hAnsi="Times New Roman" w:cs="Times New Roman"/>
          <w:sz w:val="24"/>
        </w:rPr>
        <w:fldChar w:fldCharType="begin"/>
      </w:r>
      <w:r w:rsidR="000358D4">
        <w:rPr>
          <w:rFonts w:ascii="Times New Roman" w:hAnsi="Times New Roman" w:cs="Times New Roman"/>
          <w:sz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0358D4">
        <w:rPr>
          <w:rFonts w:ascii="Times New Roman" w:hAnsi="Times New Roman" w:cs="Times New Roman"/>
          <w:sz w:val="24"/>
        </w:rPr>
        <w:fldChar w:fldCharType="separate"/>
      </w:r>
      <w:r w:rsidR="000358D4" w:rsidRPr="00CE1364">
        <w:rPr>
          <w:rFonts w:ascii="Times New Roman" w:hAnsi="Times New Roman" w:cs="Times New Roman"/>
          <w:sz w:val="24"/>
        </w:rPr>
        <w:t>(Novak 2012, 366)</w:t>
      </w:r>
      <w:r w:rsidR="000358D4">
        <w:rPr>
          <w:rFonts w:ascii="Times New Roman" w:hAnsi="Times New Roman" w:cs="Times New Roman"/>
          <w:sz w:val="24"/>
        </w:rPr>
        <w:fldChar w:fldCharType="end"/>
      </w:r>
      <w:r w:rsidR="0045525C">
        <w:rPr>
          <w:rFonts w:ascii="Times New Roman" w:hAnsi="Times New Roman" w:cs="Times New Roman"/>
          <w:sz w:val="24"/>
        </w:rPr>
        <w:t xml:space="preserve"> in kot smo spoznali tudi</w:t>
      </w:r>
      <w:r w:rsidR="00B53456">
        <w:rPr>
          <w:rFonts w:ascii="Times New Roman" w:hAnsi="Times New Roman" w:cs="Times New Roman"/>
          <w:sz w:val="24"/>
        </w:rPr>
        <w:t xml:space="preserve"> inkrementih</w:t>
      </w:r>
      <w:r w:rsidR="000358D4">
        <w:rPr>
          <w:rFonts w:ascii="Times New Roman" w:hAnsi="Times New Roman" w:cs="Times New Roman"/>
          <w:sz w:val="24"/>
        </w:rPr>
        <w:t>.</w:t>
      </w:r>
      <w:r w:rsidR="00F90DD6">
        <w:rPr>
          <w:rFonts w:ascii="Times New Roman" w:hAnsi="Times New Roman" w:cs="Times New Roman"/>
          <w:sz w:val="24"/>
        </w:rPr>
        <w:t xml:space="preserve"> </w:t>
      </w:r>
      <w:r w:rsidR="00FB1D8B">
        <w:rPr>
          <w:rFonts w:ascii="Times New Roman" w:hAnsi="Times New Roman" w:cs="Times New Roman"/>
          <w:sz w:val="24"/>
        </w:rPr>
        <w:t xml:space="preserve">Iterativen in inkrementalen razvoj predstavljata temeljne principe agilnega modeliranja </w:t>
      </w:r>
      <w:r w:rsidR="00FB1D8B">
        <w:rPr>
          <w:rFonts w:ascii="Times New Roman" w:hAnsi="Times New Roman" w:cs="Times New Roman"/>
          <w:sz w:val="24"/>
        </w:rPr>
        <w:fldChar w:fldCharType="begin"/>
      </w:r>
      <w:r w:rsidR="00FB1D8B">
        <w:rPr>
          <w:rFonts w:ascii="Times New Roman" w:hAnsi="Times New Roman" w:cs="Times New Roman"/>
          <w:sz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FB1D8B">
        <w:rPr>
          <w:rFonts w:ascii="Times New Roman" w:hAnsi="Times New Roman" w:cs="Times New Roman"/>
          <w:sz w:val="24"/>
        </w:rPr>
        <w:fldChar w:fldCharType="separate"/>
      </w:r>
      <w:r w:rsidR="00FB1D8B" w:rsidRPr="000D4680">
        <w:rPr>
          <w:rFonts w:ascii="Times New Roman" w:hAnsi="Times New Roman" w:cs="Times New Roman"/>
          <w:sz w:val="24"/>
        </w:rPr>
        <w:t>(Ambler 2002, 44)</w:t>
      </w:r>
      <w:r w:rsidR="00FB1D8B">
        <w:rPr>
          <w:rFonts w:ascii="Times New Roman" w:hAnsi="Times New Roman" w:cs="Times New Roman"/>
          <w:sz w:val="24"/>
        </w:rPr>
        <w:fldChar w:fldCharType="end"/>
      </w:r>
      <w:r w:rsidR="004B06E9">
        <w:rPr>
          <w:rFonts w:ascii="Times New Roman" w:hAnsi="Times New Roman" w:cs="Times New Roman"/>
          <w:sz w:val="24"/>
        </w:rPr>
        <w:t xml:space="preserve">. </w:t>
      </w:r>
    </w:p>
    <w:p w:rsidR="00B46A03" w:rsidRDefault="00E30435" w:rsidP="007F4174">
      <w:pPr>
        <w:contextualSpacing/>
        <w:jc w:val="both"/>
        <w:rPr>
          <w:rFonts w:ascii="Times New Roman" w:hAnsi="Times New Roman" w:cs="Times New Roman"/>
          <w:sz w:val="24"/>
        </w:rPr>
      </w:pPr>
      <w:r>
        <w:rPr>
          <w:rFonts w:ascii="Times New Roman" w:hAnsi="Times New Roman" w:cs="Times New Roman"/>
          <w:sz w:val="24"/>
        </w:rPr>
        <w:t>Primerno metodo uporabe</w:t>
      </w:r>
      <w:r w:rsidR="004B06E9">
        <w:rPr>
          <w:rFonts w:ascii="Times New Roman" w:hAnsi="Times New Roman" w:cs="Times New Roman"/>
          <w:sz w:val="24"/>
        </w:rPr>
        <w:t xml:space="preserve"> nam nakazuje tudi pr</w:t>
      </w:r>
      <w:r w:rsidR="00791A24">
        <w:rPr>
          <w:rFonts w:ascii="Times New Roman" w:hAnsi="Times New Roman" w:cs="Times New Roman"/>
          <w:sz w:val="24"/>
        </w:rPr>
        <w:t>aksa uporabe</w:t>
      </w:r>
      <w:r w:rsidR="00CA2C27">
        <w:rPr>
          <w:rFonts w:ascii="Times New Roman" w:hAnsi="Times New Roman" w:cs="Times New Roman"/>
          <w:sz w:val="24"/>
        </w:rPr>
        <w:t xml:space="preserve"> procesnih modelov, ki </w:t>
      </w:r>
      <w:r w:rsidR="00A11514">
        <w:rPr>
          <w:rFonts w:ascii="Times New Roman" w:hAnsi="Times New Roman" w:cs="Times New Roman"/>
          <w:sz w:val="24"/>
        </w:rPr>
        <w:t>evidentno</w:t>
      </w:r>
      <w:r w:rsidR="007E5ADC">
        <w:rPr>
          <w:rFonts w:ascii="Times New Roman" w:hAnsi="Times New Roman" w:cs="Times New Roman"/>
          <w:sz w:val="24"/>
        </w:rPr>
        <w:t xml:space="preserve"> sporoča</w:t>
      </w:r>
      <w:r w:rsidR="0064789B">
        <w:rPr>
          <w:rFonts w:ascii="Times New Roman" w:hAnsi="Times New Roman" w:cs="Times New Roman"/>
          <w:sz w:val="24"/>
        </w:rPr>
        <w:t xml:space="preserve"> uporabo </w:t>
      </w:r>
      <w:r w:rsidR="0032342F">
        <w:rPr>
          <w:rFonts w:ascii="Times New Roman" w:hAnsi="Times New Roman" w:cs="Times New Roman"/>
          <w:sz w:val="24"/>
        </w:rPr>
        <w:t>agilni</w:t>
      </w:r>
      <w:r w:rsidR="0064789B">
        <w:rPr>
          <w:rFonts w:ascii="Times New Roman" w:hAnsi="Times New Roman" w:cs="Times New Roman"/>
          <w:sz w:val="24"/>
        </w:rPr>
        <w:t>h pristopov in njim</w:t>
      </w:r>
      <w:r w:rsidR="00833975">
        <w:rPr>
          <w:rFonts w:ascii="Times New Roman" w:hAnsi="Times New Roman" w:cs="Times New Roman"/>
          <w:sz w:val="24"/>
        </w:rPr>
        <w:t xml:space="preserve"> podobnih</w:t>
      </w:r>
      <w:r w:rsidR="00E82A5C">
        <w:rPr>
          <w:rFonts w:ascii="Times New Roman" w:hAnsi="Times New Roman" w:cs="Times New Roman"/>
          <w:sz w:val="24"/>
        </w:rPr>
        <w:t xml:space="preserve"> hibridov</w:t>
      </w:r>
      <w:r w:rsidR="0032342F">
        <w:rPr>
          <w:rFonts w:ascii="Times New Roman" w:hAnsi="Times New Roman" w:cs="Times New Roman"/>
          <w:sz w:val="24"/>
        </w:rPr>
        <w:t>,</w:t>
      </w:r>
      <w:r w:rsidR="0025623A">
        <w:rPr>
          <w:rFonts w:ascii="Times New Roman" w:hAnsi="Times New Roman" w:cs="Times New Roman"/>
          <w:sz w:val="24"/>
        </w:rPr>
        <w:t xml:space="preserve"> ki slonijo na iteracijah. </w:t>
      </w:r>
      <w:r w:rsidR="001067D7">
        <w:rPr>
          <w:rFonts w:ascii="Times New Roman" w:hAnsi="Times New Roman" w:cs="Times New Roman"/>
          <w:sz w:val="24"/>
        </w:rPr>
        <w:t xml:space="preserve">Spoznanja vodijo v prepričanje, da bi bila izbira metode </w:t>
      </w:r>
      <w:r w:rsidR="00EF490C">
        <w:rPr>
          <w:rFonts w:ascii="Times New Roman" w:hAnsi="Times New Roman" w:cs="Times New Roman"/>
          <w:sz w:val="24"/>
        </w:rPr>
        <w:t>agilnega modeliranja</w:t>
      </w:r>
      <w:r w:rsidR="00EE24E3">
        <w:rPr>
          <w:rFonts w:ascii="Times New Roman" w:hAnsi="Times New Roman" w:cs="Times New Roman"/>
          <w:sz w:val="24"/>
        </w:rPr>
        <w:t xml:space="preserve"> </w:t>
      </w:r>
      <w:r w:rsidR="00C84E67">
        <w:rPr>
          <w:rFonts w:ascii="Times New Roman" w:hAnsi="Times New Roman" w:cs="Times New Roman"/>
          <w:sz w:val="24"/>
        </w:rPr>
        <w:t>za izgradnjo procesnega modela</w:t>
      </w:r>
      <w:r w:rsidR="001067D7">
        <w:rPr>
          <w:rFonts w:ascii="Times New Roman" w:hAnsi="Times New Roman" w:cs="Times New Roman"/>
          <w:sz w:val="24"/>
        </w:rPr>
        <w:t xml:space="preserve"> </w:t>
      </w:r>
      <w:r w:rsidR="0052523F">
        <w:rPr>
          <w:rFonts w:ascii="Times New Roman" w:hAnsi="Times New Roman" w:cs="Times New Roman"/>
          <w:sz w:val="24"/>
        </w:rPr>
        <w:t>upravičena</w:t>
      </w:r>
      <w:r w:rsidR="001067D7">
        <w:rPr>
          <w:rFonts w:ascii="Times New Roman" w:hAnsi="Times New Roman" w:cs="Times New Roman"/>
          <w:sz w:val="24"/>
        </w:rPr>
        <w:t>.</w:t>
      </w:r>
    </w:p>
    <w:p w:rsidR="006810C8" w:rsidRDefault="007B08FE" w:rsidP="007F4174">
      <w:pPr>
        <w:contextualSpacing/>
        <w:jc w:val="both"/>
        <w:rPr>
          <w:rFonts w:ascii="Times New Roman" w:hAnsi="Times New Roman" w:cs="Times New Roman"/>
          <w:sz w:val="24"/>
        </w:rPr>
      </w:pPr>
      <w:r>
        <w:rPr>
          <w:rFonts w:ascii="Times New Roman" w:hAnsi="Times New Roman" w:cs="Times New Roman"/>
          <w:sz w:val="24"/>
        </w:rPr>
        <w:t xml:space="preserve">Uporaba agilne metodologije </w:t>
      </w:r>
      <w:r w:rsidR="009D30D1">
        <w:rPr>
          <w:rFonts w:ascii="Times New Roman" w:hAnsi="Times New Roman" w:cs="Times New Roman"/>
          <w:sz w:val="24"/>
        </w:rPr>
        <w:t>kot samostojne metode ne</w:t>
      </w:r>
      <w:r w:rsidR="003E63DC">
        <w:rPr>
          <w:rFonts w:ascii="Times New Roman" w:hAnsi="Times New Roman" w:cs="Times New Roman"/>
          <w:sz w:val="24"/>
        </w:rPr>
        <w:t xml:space="preserve"> bi</w:t>
      </w:r>
      <w:r w:rsidR="0025462B">
        <w:rPr>
          <w:rFonts w:ascii="Times New Roman" w:hAnsi="Times New Roman" w:cs="Times New Roman"/>
          <w:sz w:val="24"/>
        </w:rPr>
        <w:t xml:space="preserve"> zadostovala</w:t>
      </w:r>
      <w:r w:rsidR="009D30D1">
        <w:rPr>
          <w:rFonts w:ascii="Times New Roman" w:hAnsi="Times New Roman" w:cs="Times New Roman"/>
          <w:sz w:val="24"/>
        </w:rPr>
        <w:t xml:space="preserve"> za i</w:t>
      </w:r>
      <w:r w:rsidR="000A5E9D">
        <w:rPr>
          <w:rFonts w:ascii="Times New Roman" w:hAnsi="Times New Roman" w:cs="Times New Roman"/>
          <w:sz w:val="24"/>
        </w:rPr>
        <w:t xml:space="preserve">zgradnjo sistematičnega procesa, saj potrebujemo proces v uporabi formalizirati. To pomeni, da je potrebno imeti proces dokumentiran, katerega je dobro frekvenčno revidirati </w:t>
      </w:r>
      <w:r w:rsidR="000A5E9D">
        <w:rPr>
          <w:rFonts w:ascii="Times New Roman" w:hAnsi="Times New Roman" w:cs="Times New Roman"/>
          <w:sz w:val="24"/>
        </w:rPr>
        <w:fldChar w:fldCharType="begin"/>
      </w:r>
      <w:r w:rsidR="000A5E9D">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0A5E9D">
        <w:rPr>
          <w:rFonts w:ascii="Times New Roman" w:hAnsi="Times New Roman" w:cs="Times New Roman"/>
          <w:sz w:val="24"/>
        </w:rPr>
        <w:fldChar w:fldCharType="separate"/>
      </w:r>
      <w:r w:rsidR="000A5E9D" w:rsidRPr="005511D4">
        <w:rPr>
          <w:rFonts w:ascii="Times New Roman" w:hAnsi="Times New Roman" w:cs="Times New Roman"/>
          <w:sz w:val="24"/>
        </w:rPr>
        <w:t>(Rucker 2002, 32)</w:t>
      </w:r>
      <w:r w:rsidR="000A5E9D">
        <w:rPr>
          <w:rFonts w:ascii="Times New Roman" w:hAnsi="Times New Roman" w:cs="Times New Roman"/>
          <w:sz w:val="24"/>
        </w:rPr>
        <w:fldChar w:fldCharType="end"/>
      </w:r>
      <w:r w:rsidR="000A5E9D">
        <w:rPr>
          <w:rFonts w:ascii="Times New Roman" w:hAnsi="Times New Roman" w:cs="Times New Roman"/>
          <w:sz w:val="24"/>
        </w:rPr>
        <w:t xml:space="preserve">. </w:t>
      </w:r>
      <w:r w:rsidR="008718A6">
        <w:rPr>
          <w:rFonts w:ascii="Times New Roman" w:hAnsi="Times New Roman" w:cs="Times New Roman"/>
          <w:sz w:val="24"/>
        </w:rPr>
        <w:t xml:space="preserve">Agilna metodologija je bolj produkcijska filozofija kot trdna zbirka pravil </w:t>
      </w:r>
      <w:r w:rsidR="008718A6">
        <w:rPr>
          <w:rFonts w:ascii="Times New Roman" w:hAnsi="Times New Roman" w:cs="Times New Roman"/>
          <w:sz w:val="24"/>
        </w:rPr>
        <w:fldChar w:fldCharType="begin"/>
      </w:r>
      <w:r w:rsidR="008718A6">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8718A6">
        <w:rPr>
          <w:rFonts w:ascii="Times New Roman" w:hAnsi="Times New Roman" w:cs="Times New Roman"/>
          <w:sz w:val="24"/>
        </w:rPr>
        <w:fldChar w:fldCharType="separate"/>
      </w:r>
      <w:r w:rsidR="008718A6" w:rsidRPr="00543B4F">
        <w:rPr>
          <w:rFonts w:ascii="Times New Roman" w:hAnsi="Times New Roman" w:cs="Times New Roman"/>
          <w:sz w:val="24"/>
        </w:rPr>
        <w:t>(Unger in Novak 2011, 181)</w:t>
      </w:r>
      <w:r w:rsidR="008718A6">
        <w:rPr>
          <w:rFonts w:ascii="Times New Roman" w:hAnsi="Times New Roman" w:cs="Times New Roman"/>
          <w:sz w:val="24"/>
        </w:rPr>
        <w:fldChar w:fldCharType="end"/>
      </w:r>
      <w:r w:rsidR="00F53E8E">
        <w:rPr>
          <w:rFonts w:ascii="Times New Roman" w:hAnsi="Times New Roman" w:cs="Times New Roman"/>
          <w:sz w:val="24"/>
        </w:rPr>
        <w:t>.</w:t>
      </w:r>
      <w:r w:rsidR="00AC53D1">
        <w:rPr>
          <w:rFonts w:ascii="Times New Roman" w:hAnsi="Times New Roman" w:cs="Times New Roman"/>
          <w:sz w:val="24"/>
        </w:rPr>
        <w:t xml:space="preserve"> Predstavlja </w:t>
      </w:r>
      <w:r w:rsidR="00D46D54">
        <w:rPr>
          <w:rFonts w:ascii="Times New Roman" w:hAnsi="Times New Roman" w:cs="Times New Roman"/>
          <w:sz w:val="24"/>
        </w:rPr>
        <w:t>skupek najboljših praks, ki slonjo na principih in vrednotah predstavljenih v Agilnem Manifestu</w:t>
      </w:r>
      <w:r w:rsidR="003E72C3">
        <w:rPr>
          <w:rStyle w:val="Sprotnaopomba-sklic"/>
          <w:rFonts w:ascii="Times New Roman" w:hAnsi="Times New Roman" w:cs="Times New Roman"/>
          <w:sz w:val="24"/>
        </w:rPr>
        <w:footnoteReference w:id="5"/>
      </w:r>
      <w:r w:rsidR="00F62043">
        <w:rPr>
          <w:rFonts w:ascii="Times New Roman" w:hAnsi="Times New Roman" w:cs="Times New Roman"/>
          <w:sz w:val="24"/>
        </w:rPr>
        <w:t>.</w:t>
      </w:r>
      <w:r w:rsidR="00552F78">
        <w:rPr>
          <w:rFonts w:ascii="Times New Roman" w:hAnsi="Times New Roman" w:cs="Times New Roman"/>
          <w:sz w:val="24"/>
        </w:rPr>
        <w:t xml:space="preserve"> Agilno modeliranje ne predpisuje postopkov za izgradnjo določenega procesa ampak spodbuja konstantno in efektivno modeliranje skozi nasvete in dobre prakse</w:t>
      </w:r>
      <w:r w:rsidR="00FD3F48">
        <w:rPr>
          <w:rFonts w:ascii="Times New Roman" w:hAnsi="Times New Roman" w:cs="Times New Roman"/>
          <w:sz w:val="24"/>
        </w:rPr>
        <w:t xml:space="preserve"> </w:t>
      </w:r>
      <w:r w:rsidR="00FD3F48">
        <w:rPr>
          <w:rFonts w:ascii="Times New Roman" w:hAnsi="Times New Roman" w:cs="Times New Roman"/>
          <w:sz w:val="24"/>
        </w:rPr>
        <w:fldChar w:fldCharType="begin"/>
      </w:r>
      <w:r w:rsidR="00FD3F48">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FD3F48">
        <w:rPr>
          <w:rFonts w:ascii="Times New Roman" w:hAnsi="Times New Roman" w:cs="Times New Roman"/>
          <w:sz w:val="24"/>
        </w:rPr>
        <w:fldChar w:fldCharType="separate"/>
      </w:r>
      <w:r w:rsidR="00FD3F48" w:rsidRPr="00FD3F48">
        <w:rPr>
          <w:rFonts w:ascii="Times New Roman" w:hAnsi="Times New Roman" w:cs="Times New Roman"/>
          <w:sz w:val="24"/>
        </w:rPr>
        <w:t>(Ambler 2002, 8)</w:t>
      </w:r>
      <w:r w:rsidR="00FD3F48">
        <w:rPr>
          <w:rFonts w:ascii="Times New Roman" w:hAnsi="Times New Roman" w:cs="Times New Roman"/>
          <w:sz w:val="24"/>
        </w:rPr>
        <w:fldChar w:fldCharType="end"/>
      </w:r>
      <w:r w:rsidR="00FD3F48">
        <w:rPr>
          <w:rFonts w:ascii="Times New Roman" w:hAnsi="Times New Roman" w:cs="Times New Roman"/>
          <w:sz w:val="24"/>
        </w:rPr>
        <w:t>.</w:t>
      </w:r>
    </w:p>
    <w:p w:rsidR="00AE2D9B" w:rsidRDefault="000C4D86" w:rsidP="007F4174">
      <w:pPr>
        <w:contextualSpacing/>
        <w:jc w:val="both"/>
        <w:rPr>
          <w:rFonts w:ascii="Times New Roman" w:hAnsi="Times New Roman" w:cs="Times New Roman"/>
          <w:sz w:val="24"/>
        </w:rPr>
      </w:pPr>
      <w:r>
        <w:rPr>
          <w:rFonts w:ascii="Times New Roman" w:hAnsi="Times New Roman" w:cs="Times New Roman"/>
          <w:sz w:val="24"/>
        </w:rPr>
        <w:t>Zato bomo uporabili do</w:t>
      </w:r>
      <w:r w:rsidR="00005A4F">
        <w:rPr>
          <w:rFonts w:ascii="Times New Roman" w:hAnsi="Times New Roman" w:cs="Times New Roman"/>
          <w:sz w:val="24"/>
        </w:rPr>
        <w:t>daten pristop k modeliranju z namenom podpore dokumentaciji in sistematizaciji procesa.</w:t>
      </w:r>
      <w:r w:rsidR="00602730">
        <w:rPr>
          <w:rFonts w:ascii="Times New Roman" w:hAnsi="Times New Roman" w:cs="Times New Roman"/>
          <w:sz w:val="24"/>
        </w:rPr>
        <w:t xml:space="preserve"> </w:t>
      </w:r>
      <w:r w:rsidR="008C1384" w:rsidRPr="00F71E12">
        <w:rPr>
          <w:rFonts w:ascii="Times New Roman" w:hAnsi="Times New Roman" w:cs="Times New Roman"/>
          <w:sz w:val="24"/>
        </w:rPr>
        <w:t>Obetaven pristop naproti sistematičnemu in strukturiranemu razvoju</w:t>
      </w:r>
      <w:r w:rsidR="001C6729">
        <w:rPr>
          <w:rFonts w:ascii="Times New Roman" w:hAnsi="Times New Roman" w:cs="Times New Roman"/>
          <w:sz w:val="24"/>
        </w:rPr>
        <w:t xml:space="preserve"> </w:t>
      </w:r>
      <w:r w:rsidR="008C1384" w:rsidRPr="00F71E12">
        <w:rPr>
          <w:rFonts w:ascii="Times New Roman" w:hAnsi="Times New Roman" w:cs="Times New Roman"/>
          <w:sz w:val="24"/>
        </w:rPr>
        <w:t xml:space="preserve">programske opreme je uporaba tehnik meta-modeliranja za izgradnjo procesnih modelov </w:t>
      </w:r>
      <w:r w:rsidR="008C1384" w:rsidRPr="00F71E12">
        <w:rPr>
          <w:rFonts w:ascii="Times New Roman" w:hAnsi="Times New Roman" w:cs="Times New Roman"/>
          <w:sz w:val="24"/>
        </w:rPr>
        <w:fldChar w:fldCharType="begin"/>
      </w:r>
      <w:r w:rsidR="008C1384"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8C1384" w:rsidRPr="00F71E12">
        <w:rPr>
          <w:rFonts w:ascii="Times New Roman" w:hAnsi="Times New Roman" w:cs="Times New Roman"/>
          <w:sz w:val="24"/>
        </w:rPr>
        <w:fldChar w:fldCharType="separate"/>
      </w:r>
      <w:r w:rsidR="008C1384" w:rsidRPr="00F71E12">
        <w:rPr>
          <w:rFonts w:ascii="Times New Roman" w:hAnsi="Times New Roman" w:cs="Times New Roman"/>
          <w:sz w:val="24"/>
        </w:rPr>
        <w:t xml:space="preserve">(Engels in Sauer </w:t>
      </w:r>
      <w:r w:rsidR="00813949">
        <w:rPr>
          <w:rFonts w:ascii="Times New Roman" w:hAnsi="Times New Roman" w:cs="Times New Roman"/>
          <w:sz w:val="24"/>
        </w:rPr>
        <w:t xml:space="preserve">2010, </w:t>
      </w:r>
      <w:r w:rsidR="008C1384" w:rsidRPr="00F71E12">
        <w:rPr>
          <w:rFonts w:ascii="Times New Roman" w:hAnsi="Times New Roman" w:cs="Times New Roman"/>
          <w:sz w:val="24"/>
        </w:rPr>
        <w:t>419)</w:t>
      </w:r>
      <w:r w:rsidR="008C1384" w:rsidRPr="00F71E12">
        <w:rPr>
          <w:rFonts w:ascii="Times New Roman" w:hAnsi="Times New Roman" w:cs="Times New Roman"/>
          <w:sz w:val="24"/>
        </w:rPr>
        <w:fldChar w:fldCharType="end"/>
      </w:r>
      <w:r w:rsidR="00AE2D9B">
        <w:rPr>
          <w:rFonts w:ascii="Times New Roman" w:hAnsi="Times New Roman" w:cs="Times New Roman"/>
          <w:sz w:val="24"/>
        </w:rPr>
        <w:t>.</w:t>
      </w:r>
    </w:p>
    <w:p w:rsidR="004C328E" w:rsidRDefault="004C328E" w:rsidP="007F4174">
      <w:pPr>
        <w:contextualSpacing/>
        <w:jc w:val="both"/>
        <w:rPr>
          <w:rFonts w:ascii="Times New Roman" w:hAnsi="Times New Roman" w:cs="Times New Roman"/>
          <w:sz w:val="24"/>
        </w:rPr>
      </w:pPr>
    </w:p>
    <w:p w:rsidR="00934F2D" w:rsidRDefault="00934F2D" w:rsidP="007F4174">
      <w:pPr>
        <w:contextualSpacing/>
        <w:jc w:val="both"/>
        <w:rPr>
          <w:rFonts w:ascii="Times New Roman" w:hAnsi="Times New Roman" w:cs="Times New Roman"/>
          <w:sz w:val="24"/>
          <w:szCs w:val="20"/>
        </w:rPr>
      </w:pPr>
      <w:r>
        <w:rPr>
          <w:rFonts w:ascii="Times New Roman" w:hAnsi="Times New Roman" w:cs="Times New Roman"/>
          <w:sz w:val="24"/>
          <w:szCs w:val="20"/>
        </w:rPr>
        <w:t>6.1 AGILNO MODELIRANJE</w:t>
      </w:r>
    </w:p>
    <w:p w:rsidR="00CA1FA6" w:rsidRDefault="00947F3E" w:rsidP="00747FAB">
      <w:pPr>
        <w:jc w:val="both"/>
        <w:rPr>
          <w:rFonts w:ascii="Times New Roman" w:hAnsi="Times New Roman" w:cs="Times New Roman"/>
          <w:sz w:val="24"/>
        </w:rPr>
      </w:pPr>
      <w:r>
        <w:rPr>
          <w:rFonts w:ascii="Times New Roman" w:hAnsi="Times New Roman" w:cs="Times New Roman"/>
          <w:sz w:val="24"/>
        </w:rPr>
        <w:t>Bistvo</w:t>
      </w:r>
      <w:r w:rsidR="00CA1FA6">
        <w:rPr>
          <w:rFonts w:ascii="Times New Roman" w:hAnsi="Times New Roman" w:cs="Times New Roman"/>
          <w:sz w:val="24"/>
        </w:rPr>
        <w:t xml:space="preserve"> agilnega modeliranja</w:t>
      </w:r>
      <w:r>
        <w:rPr>
          <w:rFonts w:ascii="Times New Roman" w:hAnsi="Times New Roman" w:cs="Times New Roman"/>
          <w:sz w:val="24"/>
        </w:rPr>
        <w:t xml:space="preserve"> (AM)</w:t>
      </w:r>
      <w:r w:rsidR="00CA1FA6">
        <w:rPr>
          <w:rFonts w:ascii="Times New Roman" w:hAnsi="Times New Roman" w:cs="Times New Roman"/>
          <w:sz w:val="24"/>
        </w:rPr>
        <w:t xml:space="preserve"> leži v njegovih praksah.</w:t>
      </w:r>
      <w:r>
        <w:rPr>
          <w:rFonts w:ascii="Times New Roman" w:hAnsi="Times New Roman" w:cs="Times New Roman"/>
          <w:sz w:val="24"/>
        </w:rPr>
        <w:t xml:space="preserve"> Prakse AM so organizirane</w:t>
      </w:r>
      <w:r w:rsidR="00AB78AF">
        <w:rPr>
          <w:rFonts w:ascii="Times New Roman" w:hAnsi="Times New Roman" w:cs="Times New Roman"/>
          <w:sz w:val="24"/>
        </w:rPr>
        <w:t xml:space="preserve"> v štiri kategorije: iterativno in inkrementalno modeliranje, skupinsko delo, enostavnost in validacija</w:t>
      </w:r>
      <w:r w:rsidR="007E3D49">
        <w:rPr>
          <w:rFonts w:ascii="Times New Roman" w:hAnsi="Times New Roman" w:cs="Times New Roman"/>
          <w:sz w:val="24"/>
        </w:rPr>
        <w:t xml:space="preserve"> </w:t>
      </w:r>
      <w:r w:rsidR="007E3D49">
        <w:rPr>
          <w:rFonts w:ascii="Times New Roman" w:hAnsi="Times New Roman" w:cs="Times New Roman"/>
          <w:sz w:val="24"/>
        </w:rPr>
        <w:fldChar w:fldCharType="begin"/>
      </w:r>
      <w:r w:rsidR="007E3D49">
        <w:rPr>
          <w:rFonts w:ascii="Times New Roman" w:hAnsi="Times New Roman" w:cs="Times New Roman"/>
          <w:sz w:val="24"/>
        </w:rPr>
        <w:instrText xml:space="preserve"> ADDIN ZOTERO_ITEM CSL_CITATION {"citationID":"XFIlzdbT","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007E3D49">
        <w:rPr>
          <w:rFonts w:ascii="Times New Roman" w:hAnsi="Times New Roman" w:cs="Times New Roman"/>
          <w:sz w:val="24"/>
        </w:rPr>
        <w:fldChar w:fldCharType="separate"/>
      </w:r>
      <w:r w:rsidR="007E3D49" w:rsidRPr="007E3D49">
        <w:rPr>
          <w:rFonts w:ascii="Times New Roman" w:hAnsi="Times New Roman" w:cs="Times New Roman"/>
          <w:sz w:val="24"/>
          <w:szCs w:val="24"/>
        </w:rPr>
        <w:t>(Ambler 2002, 44–45)</w:t>
      </w:r>
      <w:r w:rsidR="007E3D49">
        <w:rPr>
          <w:rFonts w:ascii="Times New Roman" w:hAnsi="Times New Roman" w:cs="Times New Roman"/>
          <w:sz w:val="24"/>
        </w:rPr>
        <w:fldChar w:fldCharType="end"/>
      </w:r>
      <w:r w:rsidR="00AB78AF">
        <w:rPr>
          <w:rFonts w:ascii="Times New Roman" w:hAnsi="Times New Roman" w:cs="Times New Roman"/>
          <w:sz w:val="24"/>
        </w:rPr>
        <w:t xml:space="preserve">. </w:t>
      </w:r>
    </w:p>
    <w:p w:rsidR="008205CF" w:rsidRDefault="00CD77E7" w:rsidP="00747FAB">
      <w:pPr>
        <w:contextualSpacing/>
        <w:jc w:val="both"/>
        <w:rPr>
          <w:rFonts w:ascii="Times New Roman" w:hAnsi="Times New Roman" w:cs="Times New Roman"/>
          <w:sz w:val="24"/>
        </w:rPr>
      </w:pPr>
      <w:r>
        <w:rPr>
          <w:rFonts w:ascii="Times New Roman" w:hAnsi="Times New Roman" w:cs="Times New Roman"/>
          <w:sz w:val="24"/>
        </w:rPr>
        <w:t xml:space="preserve">Iterativno in inkrementalno </w:t>
      </w:r>
      <w:r w:rsidR="008205CF">
        <w:rPr>
          <w:rFonts w:ascii="Times New Roman" w:hAnsi="Times New Roman" w:cs="Times New Roman"/>
          <w:sz w:val="24"/>
        </w:rPr>
        <w:t>kategorijo definirajo</w:t>
      </w:r>
      <w:r w:rsidR="00BD1606">
        <w:rPr>
          <w:rFonts w:ascii="Times New Roman" w:hAnsi="Times New Roman" w:cs="Times New Roman"/>
          <w:sz w:val="24"/>
        </w:rPr>
        <w:t xml:space="preserve"> </w:t>
      </w:r>
      <w:r w:rsidR="008205CF">
        <w:rPr>
          <w:rFonts w:ascii="Times New Roman" w:hAnsi="Times New Roman" w:cs="Times New Roman"/>
          <w:sz w:val="24"/>
        </w:rPr>
        <w:t>prakse:</w:t>
      </w:r>
    </w:p>
    <w:p w:rsidR="00740DFC" w:rsidRDefault="0071185A" w:rsidP="00740DFC">
      <w:pPr>
        <w:pStyle w:val="Odstavekseznama"/>
        <w:numPr>
          <w:ilvl w:val="0"/>
          <w:numId w:val="17"/>
        </w:numPr>
        <w:jc w:val="both"/>
        <w:rPr>
          <w:rFonts w:ascii="Times New Roman" w:hAnsi="Times New Roman" w:cs="Times New Roman"/>
          <w:sz w:val="24"/>
        </w:rPr>
      </w:pPr>
      <w:r>
        <w:rPr>
          <w:rFonts w:ascii="Times New Roman" w:hAnsi="Times New Roman" w:cs="Times New Roman"/>
          <w:sz w:val="24"/>
        </w:rPr>
        <w:t>a</w:t>
      </w:r>
      <w:r w:rsidR="00DE6D71">
        <w:rPr>
          <w:rFonts w:ascii="Times New Roman" w:hAnsi="Times New Roman" w:cs="Times New Roman"/>
          <w:sz w:val="24"/>
        </w:rPr>
        <w:t>pliciranja</w:t>
      </w:r>
      <w:r w:rsidR="00747FAB">
        <w:rPr>
          <w:rFonts w:ascii="Times New Roman" w:hAnsi="Times New Roman" w:cs="Times New Roman"/>
          <w:sz w:val="24"/>
        </w:rPr>
        <w:t xml:space="preserve"> pravih artefaktov,</w:t>
      </w:r>
    </w:p>
    <w:p w:rsidR="00740DFC" w:rsidRDefault="0040441E" w:rsidP="00740DFC">
      <w:pPr>
        <w:pStyle w:val="Odstavekseznama"/>
        <w:numPr>
          <w:ilvl w:val="0"/>
          <w:numId w:val="17"/>
        </w:numPr>
        <w:jc w:val="both"/>
        <w:rPr>
          <w:rFonts w:ascii="Times New Roman" w:hAnsi="Times New Roman" w:cs="Times New Roman"/>
          <w:sz w:val="24"/>
        </w:rPr>
      </w:pPr>
      <w:r w:rsidRPr="00740DFC">
        <w:rPr>
          <w:rFonts w:ascii="Times New Roman" w:hAnsi="Times New Roman" w:cs="Times New Roman"/>
          <w:sz w:val="24"/>
        </w:rPr>
        <w:t>izdelave</w:t>
      </w:r>
      <w:r w:rsidR="00747FAB" w:rsidRPr="00740DFC">
        <w:rPr>
          <w:rFonts w:ascii="Times New Roman" w:hAnsi="Times New Roman" w:cs="Times New Roman"/>
          <w:sz w:val="24"/>
        </w:rPr>
        <w:t xml:space="preserve"> več vzporednih modelov,</w:t>
      </w:r>
    </w:p>
    <w:p w:rsidR="00740DFC" w:rsidRDefault="00B02656" w:rsidP="00740DFC">
      <w:pPr>
        <w:pStyle w:val="Odstavekseznama"/>
        <w:numPr>
          <w:ilvl w:val="0"/>
          <w:numId w:val="17"/>
        </w:numPr>
        <w:jc w:val="both"/>
        <w:rPr>
          <w:rFonts w:ascii="Times New Roman" w:hAnsi="Times New Roman" w:cs="Times New Roman"/>
          <w:sz w:val="24"/>
        </w:rPr>
      </w:pPr>
      <w:r w:rsidRPr="00740DFC">
        <w:rPr>
          <w:rFonts w:ascii="Times New Roman" w:hAnsi="Times New Roman" w:cs="Times New Roman"/>
          <w:sz w:val="24"/>
        </w:rPr>
        <w:t>iteracije</w:t>
      </w:r>
      <w:r w:rsidR="00747FAB" w:rsidRPr="00740DFC">
        <w:rPr>
          <w:rFonts w:ascii="Times New Roman" w:hAnsi="Times New Roman" w:cs="Times New Roman"/>
          <w:sz w:val="24"/>
        </w:rPr>
        <w:t xml:space="preserve"> do naslednjega artefakta,</w:t>
      </w:r>
    </w:p>
    <w:p w:rsidR="00747FAB" w:rsidRPr="00740DFC" w:rsidRDefault="00B02656" w:rsidP="00740DFC">
      <w:pPr>
        <w:pStyle w:val="Odstavekseznama"/>
        <w:numPr>
          <w:ilvl w:val="0"/>
          <w:numId w:val="17"/>
        </w:numPr>
        <w:jc w:val="both"/>
        <w:rPr>
          <w:rFonts w:ascii="Times New Roman" w:hAnsi="Times New Roman" w:cs="Times New Roman"/>
          <w:sz w:val="24"/>
        </w:rPr>
      </w:pPr>
      <w:r w:rsidRPr="00740DFC">
        <w:rPr>
          <w:rFonts w:ascii="Times New Roman" w:hAnsi="Times New Roman" w:cs="Times New Roman"/>
          <w:sz w:val="24"/>
        </w:rPr>
        <w:t>izvajanja</w:t>
      </w:r>
      <w:r w:rsidR="00747FAB" w:rsidRPr="00740DFC">
        <w:rPr>
          <w:rFonts w:ascii="Times New Roman" w:hAnsi="Times New Roman" w:cs="Times New Roman"/>
          <w:sz w:val="24"/>
        </w:rPr>
        <w:t xml:space="preserve"> manjših inkrementov </w:t>
      </w:r>
      <w:r w:rsidR="00747FAB" w:rsidRPr="00740DFC">
        <w:rPr>
          <w:rFonts w:ascii="Times New Roman" w:hAnsi="Times New Roman" w:cs="Times New Roman"/>
          <w:sz w:val="24"/>
        </w:rPr>
        <w:fldChar w:fldCharType="begin"/>
      </w:r>
      <w:r w:rsidR="00747FAB" w:rsidRPr="00740DFC">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747FAB" w:rsidRPr="00740DFC">
        <w:rPr>
          <w:rFonts w:ascii="Times New Roman" w:hAnsi="Times New Roman" w:cs="Times New Roman"/>
          <w:sz w:val="24"/>
        </w:rPr>
        <w:fldChar w:fldCharType="separate"/>
      </w:r>
      <w:r w:rsidR="00747FAB" w:rsidRPr="00740DFC">
        <w:rPr>
          <w:rFonts w:ascii="Times New Roman" w:hAnsi="Times New Roman" w:cs="Times New Roman"/>
          <w:sz w:val="24"/>
        </w:rPr>
        <w:t>(Ambler 2002, 45)</w:t>
      </w:r>
      <w:r w:rsidR="00747FAB" w:rsidRPr="00740DFC">
        <w:rPr>
          <w:rFonts w:ascii="Times New Roman" w:hAnsi="Times New Roman" w:cs="Times New Roman"/>
          <w:sz w:val="24"/>
        </w:rPr>
        <w:fldChar w:fldCharType="end"/>
      </w:r>
      <w:r w:rsidR="00747FAB" w:rsidRPr="00740DFC">
        <w:rPr>
          <w:rFonts w:ascii="Times New Roman" w:hAnsi="Times New Roman" w:cs="Times New Roman"/>
          <w:sz w:val="24"/>
        </w:rPr>
        <w:t>.</w:t>
      </w:r>
    </w:p>
    <w:p w:rsidR="00C32363" w:rsidRDefault="00747FAB" w:rsidP="007F4174">
      <w:pPr>
        <w:jc w:val="both"/>
        <w:rPr>
          <w:rFonts w:ascii="Times New Roman" w:hAnsi="Times New Roman" w:cs="Times New Roman"/>
          <w:sz w:val="24"/>
        </w:rPr>
      </w:pPr>
      <w:r>
        <w:rPr>
          <w:rFonts w:ascii="Times New Roman" w:hAnsi="Times New Roman" w:cs="Times New Roman"/>
          <w:sz w:val="24"/>
        </w:rPr>
        <w:t>Artefakte predstavljajo UML grafikon stanja, izvorna koda, diagram poteka podatkov, primeri uporabe in drugi</w:t>
      </w:r>
      <w:r w:rsidR="00416A3B">
        <w:rPr>
          <w:rFonts w:ascii="Times New Roman" w:hAnsi="Times New Roman" w:cs="Times New Roman"/>
          <w:sz w:val="24"/>
        </w:rPr>
        <w:t xml:space="preserve"> (PRILOGA B</w:t>
      </w:r>
      <w:r w:rsidR="009428B2">
        <w:rPr>
          <w:rFonts w:ascii="Times New Roman" w:hAnsi="Times New Roman" w:cs="Times New Roman"/>
          <w:sz w:val="24"/>
        </w:rPr>
        <w:t>)</w:t>
      </w:r>
      <w:r>
        <w:rPr>
          <w:rFonts w:ascii="Times New Roman" w:hAnsi="Times New Roman" w:cs="Times New Roman"/>
          <w:sz w:val="24"/>
        </w:rPr>
        <w:t xml:space="preserve">. Vsak artefakt ima svoje prednosti pri uporabi v določenih situacijah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 xml:space="preserve">. V nekaterih primerih je bolj efektivno uporabiti diagram kot pa napisati 1024 vrstic kode. Pri modeliranju je pomembno razumevanje kdaj je smotrno </w:t>
      </w:r>
      <w:r>
        <w:rPr>
          <w:rFonts w:ascii="Times New Roman" w:hAnsi="Times New Roman" w:cs="Times New Roman"/>
          <w:sz w:val="24"/>
        </w:rPr>
        <w:lastRenderedPageBreak/>
        <w:t xml:space="preserve">uporabiti določen artefakt in kdaj 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6)</w:t>
      </w:r>
      <w:r>
        <w:rPr>
          <w:rFonts w:ascii="Times New Roman" w:hAnsi="Times New Roman" w:cs="Times New Roman"/>
          <w:sz w:val="24"/>
        </w:rPr>
        <w:fldChar w:fldCharType="end"/>
      </w:r>
      <w:r w:rsidR="00CA510A">
        <w:rPr>
          <w:rFonts w:ascii="Times New Roman" w:hAnsi="Times New Roman" w:cs="Times New Roman"/>
          <w:sz w:val="24"/>
        </w:rPr>
        <w:t xml:space="preserve">. </w:t>
      </w:r>
      <w:r>
        <w:rPr>
          <w:rFonts w:ascii="Times New Roman" w:hAnsi="Times New Roman" w:cs="Times New Roman"/>
          <w:sz w:val="24"/>
        </w:rPr>
        <w:t xml:space="preserve">Vzporedno modeliranje omogoča simultani zajem informacij več različnih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8)</w:t>
      </w:r>
      <w:r>
        <w:rPr>
          <w:rFonts w:ascii="Times New Roman" w:hAnsi="Times New Roman" w:cs="Times New Roman"/>
          <w:sz w:val="24"/>
        </w:rPr>
        <w:fldChar w:fldCharType="end"/>
      </w:r>
      <w:r>
        <w:rPr>
          <w:rFonts w:ascii="Times New Roman" w:hAnsi="Times New Roman" w:cs="Times New Roman"/>
          <w:sz w:val="24"/>
        </w:rPr>
        <w:t xml:space="preserve">. V primeru, da informacije postanejo neprimerne za določen artefakt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51)</w:t>
      </w:r>
      <w:r>
        <w:rPr>
          <w:rFonts w:ascii="Times New Roman" w:hAnsi="Times New Roman" w:cs="Times New Roman"/>
          <w:sz w:val="24"/>
        </w:rPr>
        <w:fldChar w:fldCharType="end"/>
      </w:r>
      <w:r>
        <w:rPr>
          <w:rFonts w:ascii="Times New Roman" w:hAnsi="Times New Roman" w:cs="Times New Roman"/>
          <w:sz w:val="24"/>
        </w:rPr>
        <w:t>. Daljša iteracija ne pomeni, da je bilo narejeno več dela. Agilni procesi se</w:t>
      </w:r>
      <w:r w:rsidR="0023070C">
        <w:rPr>
          <w:rFonts w:ascii="Times New Roman" w:hAnsi="Times New Roman" w:cs="Times New Roman"/>
          <w:sz w:val="24"/>
        </w:rPr>
        <w:t xml:space="preserve"> bolj</w:t>
      </w:r>
      <w:r>
        <w:rPr>
          <w:rFonts w:ascii="Times New Roman" w:hAnsi="Times New Roman" w:cs="Times New Roman"/>
          <w:sz w:val="24"/>
        </w:rPr>
        <w:t xml:space="preserve"> fokusirajo</w:t>
      </w:r>
      <w:r w:rsidR="00C20286">
        <w:rPr>
          <w:rFonts w:ascii="Times New Roman" w:hAnsi="Times New Roman" w:cs="Times New Roman"/>
          <w:sz w:val="24"/>
        </w:rPr>
        <w:t xml:space="preserve"> na efektivne ure razvoja in ne na njiho</w:t>
      </w:r>
      <w:r>
        <w:rPr>
          <w:rFonts w:ascii="Times New Roman" w:hAnsi="Times New Roman" w:cs="Times New Roman"/>
          <w:sz w:val="24"/>
        </w:rPr>
        <w:t xml:space="preserve">vo </w:t>
      </w:r>
      <w:r w:rsidR="00A43E04">
        <w:rPr>
          <w:rFonts w:ascii="Times New Roman" w:hAnsi="Times New Roman" w:cs="Times New Roman"/>
          <w:sz w:val="24"/>
        </w:rPr>
        <w:t>količino</w:t>
      </w:r>
      <w:r w:rsidR="009C6326">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Unger in Novak 2011, 180)</w:t>
      </w:r>
      <w:r>
        <w:rPr>
          <w:rFonts w:ascii="Times New Roman" w:hAnsi="Times New Roman" w:cs="Times New Roman"/>
          <w:sz w:val="24"/>
        </w:rPr>
        <w:fldChar w:fldCharType="end"/>
      </w:r>
      <w:r>
        <w:rPr>
          <w:rFonts w:ascii="Times New Roman" w:hAnsi="Times New Roman" w:cs="Times New Roman"/>
          <w:sz w:val="24"/>
        </w:rPr>
        <w:t>.</w:t>
      </w:r>
    </w:p>
    <w:p w:rsidR="00740DFC" w:rsidRDefault="00BD1606" w:rsidP="00B52A48">
      <w:pPr>
        <w:contextualSpacing/>
        <w:jc w:val="both"/>
        <w:rPr>
          <w:rFonts w:ascii="Times New Roman" w:hAnsi="Times New Roman" w:cs="Times New Roman"/>
          <w:sz w:val="24"/>
        </w:rPr>
      </w:pPr>
      <w:r>
        <w:rPr>
          <w:rFonts w:ascii="Times New Roman" w:hAnsi="Times New Roman" w:cs="Times New Roman"/>
          <w:sz w:val="24"/>
        </w:rPr>
        <w:t xml:space="preserve">Skupinsko delo </w:t>
      </w:r>
      <w:r w:rsidR="00B52A48">
        <w:rPr>
          <w:rFonts w:ascii="Times New Roman" w:hAnsi="Times New Roman" w:cs="Times New Roman"/>
          <w:sz w:val="24"/>
        </w:rPr>
        <w:t>definirajo</w:t>
      </w:r>
      <w:r>
        <w:rPr>
          <w:rFonts w:ascii="Times New Roman" w:hAnsi="Times New Roman" w:cs="Times New Roman"/>
          <w:sz w:val="24"/>
        </w:rPr>
        <w:t xml:space="preserve"> prakse:</w:t>
      </w:r>
    </w:p>
    <w:p w:rsidR="00740DFC" w:rsidRDefault="0071185A"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skupinskega modeliranja,</w:t>
      </w:r>
    </w:p>
    <w:p w:rsidR="0071185A" w:rsidRDefault="00622126"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aktivna participacija vlagateljev,</w:t>
      </w:r>
    </w:p>
    <w:p w:rsidR="00622126" w:rsidRDefault="00622126"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kolektivno lastništvo,</w:t>
      </w:r>
    </w:p>
    <w:p w:rsidR="00622126" w:rsidRDefault="00622126"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 xml:space="preserve">javni prikaz model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Z1TOjSon","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Pr>
          <w:rFonts w:ascii="Times New Roman" w:hAnsi="Times New Roman" w:cs="Times New Roman"/>
          <w:sz w:val="24"/>
        </w:rPr>
        <w:fldChar w:fldCharType="separate"/>
      </w:r>
      <w:r w:rsidRPr="00622126">
        <w:rPr>
          <w:rFonts w:ascii="Times New Roman" w:hAnsi="Times New Roman" w:cs="Times New Roman"/>
          <w:sz w:val="24"/>
          <w:szCs w:val="24"/>
        </w:rPr>
        <w:t>(Ambler 2002, 44–45)</w:t>
      </w:r>
      <w:r>
        <w:rPr>
          <w:rFonts w:ascii="Times New Roman" w:hAnsi="Times New Roman" w:cs="Times New Roman"/>
          <w:sz w:val="24"/>
        </w:rPr>
        <w:fldChar w:fldCharType="end"/>
      </w:r>
      <w:r>
        <w:rPr>
          <w:rFonts w:ascii="Times New Roman" w:hAnsi="Times New Roman" w:cs="Times New Roman"/>
          <w:sz w:val="24"/>
        </w:rPr>
        <w:t>.</w:t>
      </w:r>
    </w:p>
    <w:p w:rsidR="00365B0F" w:rsidRPr="00365B0F" w:rsidRDefault="00C660B9" w:rsidP="00365B0F">
      <w:pPr>
        <w:jc w:val="both"/>
        <w:rPr>
          <w:rFonts w:ascii="Times New Roman" w:hAnsi="Times New Roman" w:cs="Times New Roman"/>
          <w:sz w:val="24"/>
        </w:rPr>
      </w:pPr>
      <w:r>
        <w:rPr>
          <w:rFonts w:ascii="Times New Roman" w:hAnsi="Times New Roman" w:cs="Times New Roman"/>
          <w:sz w:val="24"/>
        </w:rPr>
        <w:t>Skupinsko modeliranje omogoča boljše razumevanje idej in ust</w:t>
      </w:r>
      <w:r w:rsidR="004B0F0A">
        <w:rPr>
          <w:rFonts w:ascii="Times New Roman" w:hAnsi="Times New Roman" w:cs="Times New Roman"/>
          <w:sz w:val="24"/>
        </w:rPr>
        <w:t>varjanje skupne vizije projekta.</w:t>
      </w:r>
      <w:r w:rsidR="00507030">
        <w:rPr>
          <w:rFonts w:ascii="Times New Roman" w:hAnsi="Times New Roman" w:cs="Times New Roman"/>
          <w:sz w:val="24"/>
        </w:rPr>
        <w:t xml:space="preserve"> Prav tako pripomore k izboljšani komunikaciji, izgradnji skupnega besednjaka in povečanju možnosti izvajanja kvalitetnega dela.</w:t>
      </w:r>
      <w:r w:rsidR="00211529">
        <w:rPr>
          <w:rFonts w:ascii="Times New Roman" w:hAnsi="Times New Roman" w:cs="Times New Roman"/>
          <w:sz w:val="24"/>
        </w:rPr>
        <w:t xml:space="preserve"> Z izboljšano komunikac</w:t>
      </w:r>
      <w:r w:rsidR="00103148">
        <w:rPr>
          <w:rFonts w:ascii="Times New Roman" w:hAnsi="Times New Roman" w:cs="Times New Roman"/>
          <w:sz w:val="24"/>
        </w:rPr>
        <w:t xml:space="preserve">ijo poda tudi priložnost prenosa znanja med zaposlenimi </w:t>
      </w:r>
      <w:r w:rsidR="00103148">
        <w:rPr>
          <w:rFonts w:ascii="Times New Roman" w:hAnsi="Times New Roman" w:cs="Times New Roman"/>
          <w:sz w:val="24"/>
        </w:rPr>
        <w:fldChar w:fldCharType="begin"/>
      </w:r>
      <w:r w:rsidR="00103148">
        <w:rPr>
          <w:rFonts w:ascii="Times New Roman" w:hAnsi="Times New Roman" w:cs="Times New Roman"/>
          <w:sz w:val="24"/>
        </w:rPr>
        <w:instrText xml:space="preserve"> ADDIN ZOTERO_ITEM CSL_CITATION {"citationID":"bHSaLG43","properties":{"formattedCitation":"(Ambler 2002, 52)","plainCitation":"(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00103148">
        <w:rPr>
          <w:rFonts w:ascii="Times New Roman" w:hAnsi="Times New Roman" w:cs="Times New Roman"/>
          <w:sz w:val="24"/>
        </w:rPr>
        <w:fldChar w:fldCharType="separate"/>
      </w:r>
      <w:r w:rsidR="00103148" w:rsidRPr="00103148">
        <w:rPr>
          <w:rFonts w:ascii="Times New Roman" w:hAnsi="Times New Roman" w:cs="Times New Roman"/>
          <w:sz w:val="24"/>
        </w:rPr>
        <w:t>(Ambler 2002, 52)</w:t>
      </w:r>
      <w:r w:rsidR="00103148">
        <w:rPr>
          <w:rFonts w:ascii="Times New Roman" w:hAnsi="Times New Roman" w:cs="Times New Roman"/>
          <w:sz w:val="24"/>
        </w:rPr>
        <w:fldChar w:fldCharType="end"/>
      </w:r>
      <w:r w:rsidR="003E52CE">
        <w:rPr>
          <w:rFonts w:ascii="Times New Roman" w:hAnsi="Times New Roman" w:cs="Times New Roman"/>
          <w:sz w:val="24"/>
        </w:rPr>
        <w:t>.</w:t>
      </w:r>
      <w:r w:rsidR="00CF3D81">
        <w:rPr>
          <w:rFonts w:ascii="Times New Roman" w:hAnsi="Times New Roman" w:cs="Times New Roman"/>
          <w:sz w:val="24"/>
        </w:rPr>
        <w:t xml:space="preserve"> </w:t>
      </w:r>
      <w:r w:rsidR="00CF3D81">
        <w:rPr>
          <w:rFonts w:ascii="Times New Roman" w:hAnsi="Times New Roman" w:cs="Times New Roman"/>
          <w:sz w:val="24"/>
        </w:rPr>
        <w:t>Navadno je za uspeh projekta potrebna večja stopnja vključenosti vlagateljev.</w:t>
      </w:r>
      <w:r w:rsidR="00CF3D81">
        <w:rPr>
          <w:rFonts w:ascii="Times New Roman" w:hAnsi="Times New Roman" w:cs="Times New Roman"/>
          <w:sz w:val="24"/>
        </w:rPr>
        <w:t xml:space="preserve"> Aktivna participacija</w:t>
      </w:r>
      <w:r w:rsidR="00F31593">
        <w:rPr>
          <w:rFonts w:ascii="Times New Roman" w:hAnsi="Times New Roman" w:cs="Times New Roman"/>
          <w:sz w:val="24"/>
        </w:rPr>
        <w:t xml:space="preserve"> tako</w:t>
      </w:r>
      <w:r w:rsidR="00CF3D81">
        <w:rPr>
          <w:rFonts w:ascii="Times New Roman" w:hAnsi="Times New Roman" w:cs="Times New Roman"/>
          <w:sz w:val="24"/>
        </w:rPr>
        <w:t xml:space="preserve"> spodbuja prisotnost uporabnikov ali vlagateljev na lokaciji z namenom izmenjave informacij glede zahtev in pričakovanj projekta</w:t>
      </w:r>
      <w:r w:rsidR="009235F7">
        <w:rPr>
          <w:rFonts w:ascii="Times New Roman" w:hAnsi="Times New Roman" w:cs="Times New Roman"/>
          <w:sz w:val="24"/>
        </w:rPr>
        <w:t xml:space="preserve"> </w:t>
      </w:r>
      <w:r w:rsidR="009235F7">
        <w:rPr>
          <w:rFonts w:ascii="Times New Roman" w:hAnsi="Times New Roman" w:cs="Times New Roman"/>
          <w:sz w:val="24"/>
        </w:rPr>
        <w:fldChar w:fldCharType="begin"/>
      </w:r>
      <w:r w:rsidR="009235F7">
        <w:rPr>
          <w:rFonts w:ascii="Times New Roman" w:hAnsi="Times New Roman" w:cs="Times New Roman"/>
          <w:sz w:val="24"/>
        </w:rPr>
        <w:instrText xml:space="preserve"> ADDIN ZOTERO_ITEM CSL_CITATION {"citationID":"ZtYoyAsT","properties":{"formattedCitation":"(Ambler 2002, 53)","plainCitation":"(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009235F7">
        <w:rPr>
          <w:rFonts w:ascii="Times New Roman" w:hAnsi="Times New Roman" w:cs="Times New Roman"/>
          <w:sz w:val="24"/>
        </w:rPr>
        <w:fldChar w:fldCharType="separate"/>
      </w:r>
      <w:r w:rsidR="009235F7" w:rsidRPr="009235F7">
        <w:rPr>
          <w:rFonts w:ascii="Times New Roman" w:hAnsi="Times New Roman" w:cs="Times New Roman"/>
          <w:sz w:val="24"/>
        </w:rPr>
        <w:t>(Ambler 2002, 53)</w:t>
      </w:r>
      <w:r w:rsidR="009235F7">
        <w:rPr>
          <w:rFonts w:ascii="Times New Roman" w:hAnsi="Times New Roman" w:cs="Times New Roman"/>
          <w:sz w:val="24"/>
        </w:rPr>
        <w:fldChar w:fldCharType="end"/>
      </w:r>
      <w:r w:rsidR="00B36E53">
        <w:rPr>
          <w:rFonts w:ascii="Times New Roman" w:hAnsi="Times New Roman" w:cs="Times New Roman"/>
          <w:sz w:val="24"/>
        </w:rPr>
        <w:t>.</w:t>
      </w:r>
      <w:r w:rsidR="000831A2">
        <w:rPr>
          <w:rFonts w:ascii="Times New Roman" w:hAnsi="Times New Roman" w:cs="Times New Roman"/>
          <w:sz w:val="24"/>
        </w:rPr>
        <w:t xml:space="preserve"> Za kolektivno lastništvo velja, da lahko vsakdo sodeluje pri izgradnji določenega </w:t>
      </w:r>
      <w:r w:rsidR="004B633E">
        <w:rPr>
          <w:rFonts w:ascii="Times New Roman" w:hAnsi="Times New Roman" w:cs="Times New Roman"/>
          <w:sz w:val="24"/>
        </w:rPr>
        <w:t>modela</w:t>
      </w:r>
      <w:r w:rsidR="000831A2">
        <w:rPr>
          <w:rFonts w:ascii="Times New Roman" w:hAnsi="Times New Roman" w:cs="Times New Roman"/>
          <w:sz w:val="24"/>
        </w:rPr>
        <w:t xml:space="preserve">, kar predstavlja priložnost </w:t>
      </w:r>
      <w:r w:rsidR="009C69D0">
        <w:rPr>
          <w:rFonts w:ascii="Times New Roman" w:hAnsi="Times New Roman" w:cs="Times New Roman"/>
          <w:sz w:val="24"/>
        </w:rPr>
        <w:t xml:space="preserve">večje </w:t>
      </w:r>
      <w:r w:rsidR="000831A2">
        <w:rPr>
          <w:rFonts w:ascii="Times New Roman" w:hAnsi="Times New Roman" w:cs="Times New Roman"/>
          <w:sz w:val="24"/>
        </w:rPr>
        <w:t xml:space="preserve">identifikacije </w:t>
      </w:r>
      <w:r w:rsidR="004B633E">
        <w:rPr>
          <w:rFonts w:ascii="Times New Roman" w:hAnsi="Times New Roman" w:cs="Times New Roman"/>
          <w:sz w:val="24"/>
        </w:rPr>
        <w:t xml:space="preserve">napak </w:t>
      </w:r>
      <w:r w:rsidR="004B633E">
        <w:rPr>
          <w:rFonts w:ascii="Times New Roman" w:hAnsi="Times New Roman" w:cs="Times New Roman"/>
          <w:sz w:val="24"/>
        </w:rPr>
        <w:fldChar w:fldCharType="begin"/>
      </w:r>
      <w:r w:rsidR="004B633E">
        <w:rPr>
          <w:rFonts w:ascii="Times New Roman" w:hAnsi="Times New Roman" w:cs="Times New Roman"/>
          <w:sz w:val="24"/>
        </w:rPr>
        <w:instrText xml:space="preserve"> ADDIN ZOTERO_ITEM CSL_CITATION {"citationID":"vsNWlRLA","properties":{"formattedCitation":"(Ambler 2002, 54)","plainCitation":"(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004B633E">
        <w:rPr>
          <w:rFonts w:ascii="Times New Roman" w:hAnsi="Times New Roman" w:cs="Times New Roman"/>
          <w:sz w:val="24"/>
        </w:rPr>
        <w:fldChar w:fldCharType="separate"/>
      </w:r>
      <w:r w:rsidR="004B633E" w:rsidRPr="004B633E">
        <w:rPr>
          <w:rFonts w:ascii="Times New Roman" w:hAnsi="Times New Roman" w:cs="Times New Roman"/>
          <w:sz w:val="24"/>
        </w:rPr>
        <w:t>(Ambler 2002, 54)</w:t>
      </w:r>
      <w:r w:rsidR="004B633E">
        <w:rPr>
          <w:rFonts w:ascii="Times New Roman" w:hAnsi="Times New Roman" w:cs="Times New Roman"/>
          <w:sz w:val="24"/>
        </w:rPr>
        <w:fldChar w:fldCharType="end"/>
      </w:r>
      <w:r w:rsidR="004B633E">
        <w:rPr>
          <w:rFonts w:ascii="Times New Roman" w:hAnsi="Times New Roman" w:cs="Times New Roman"/>
          <w:sz w:val="24"/>
        </w:rPr>
        <w:t>. Prav v ta namen se uporablja</w:t>
      </w:r>
      <w:r w:rsidR="009E3E0B">
        <w:rPr>
          <w:rFonts w:ascii="Times New Roman" w:hAnsi="Times New Roman" w:cs="Times New Roman"/>
          <w:sz w:val="24"/>
        </w:rPr>
        <w:t>jo table za javni prikaz model</w:t>
      </w:r>
      <w:r w:rsidR="00CD00EB">
        <w:rPr>
          <w:rFonts w:ascii="Times New Roman" w:hAnsi="Times New Roman" w:cs="Times New Roman"/>
          <w:sz w:val="24"/>
        </w:rPr>
        <w:t>ov, kar spodbuja odprto komunikacijo med zaposlenimi</w:t>
      </w:r>
      <w:r w:rsidR="00E81A8E">
        <w:rPr>
          <w:rFonts w:ascii="Times New Roman" w:hAnsi="Times New Roman" w:cs="Times New Roman"/>
          <w:sz w:val="24"/>
        </w:rPr>
        <w:t xml:space="preserve"> </w:t>
      </w:r>
      <w:r w:rsidR="00E81A8E">
        <w:rPr>
          <w:rFonts w:ascii="Times New Roman" w:hAnsi="Times New Roman" w:cs="Times New Roman"/>
          <w:sz w:val="24"/>
        </w:rPr>
        <w:fldChar w:fldCharType="begin"/>
      </w:r>
      <w:r w:rsidR="00E81A8E">
        <w:rPr>
          <w:rFonts w:ascii="Times New Roman" w:hAnsi="Times New Roman" w:cs="Times New Roman"/>
          <w:sz w:val="24"/>
        </w:rPr>
        <w:instrText xml:space="preserve"> ADDIN ZOTERO_ITEM CSL_CITATION {"citationID":"IOp1xYzC","properties":{"formattedCitation":"(Ambler 2002, 55)","plainCitation":"(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00E81A8E">
        <w:rPr>
          <w:rFonts w:ascii="Times New Roman" w:hAnsi="Times New Roman" w:cs="Times New Roman"/>
          <w:sz w:val="24"/>
        </w:rPr>
        <w:fldChar w:fldCharType="separate"/>
      </w:r>
      <w:r w:rsidR="00E81A8E" w:rsidRPr="00E81A8E">
        <w:rPr>
          <w:rFonts w:ascii="Times New Roman" w:hAnsi="Times New Roman" w:cs="Times New Roman"/>
          <w:sz w:val="24"/>
        </w:rPr>
        <w:t>(Ambler 2002, 55)</w:t>
      </w:r>
      <w:r w:rsidR="00E81A8E">
        <w:rPr>
          <w:rFonts w:ascii="Times New Roman" w:hAnsi="Times New Roman" w:cs="Times New Roman"/>
          <w:sz w:val="24"/>
        </w:rPr>
        <w:fldChar w:fldCharType="end"/>
      </w:r>
      <w:r w:rsidR="00CD00EB">
        <w:rPr>
          <w:rFonts w:ascii="Times New Roman" w:hAnsi="Times New Roman" w:cs="Times New Roman"/>
          <w:sz w:val="24"/>
        </w:rPr>
        <w:t>.</w:t>
      </w:r>
      <w:r w:rsidR="004B633E">
        <w:rPr>
          <w:rFonts w:ascii="Times New Roman" w:hAnsi="Times New Roman" w:cs="Times New Roman"/>
          <w:sz w:val="24"/>
        </w:rPr>
        <w:t xml:space="preserve"> </w:t>
      </w:r>
    </w:p>
    <w:p w:rsidR="00B52A48" w:rsidRDefault="00B52A48" w:rsidP="00B52A48">
      <w:pPr>
        <w:contextualSpacing/>
        <w:jc w:val="both"/>
        <w:rPr>
          <w:rFonts w:ascii="Times New Roman" w:hAnsi="Times New Roman" w:cs="Times New Roman"/>
          <w:sz w:val="24"/>
        </w:rPr>
      </w:pPr>
      <w:r>
        <w:rPr>
          <w:rFonts w:ascii="Times New Roman" w:hAnsi="Times New Roman" w:cs="Times New Roman"/>
          <w:sz w:val="24"/>
        </w:rPr>
        <w:t>Enostavnost definirajo prakse:</w:t>
      </w:r>
    </w:p>
    <w:p w:rsidR="00B52A48" w:rsidRDefault="00B52A48" w:rsidP="00B52A48">
      <w:pPr>
        <w:pStyle w:val="Odstavekseznama"/>
        <w:numPr>
          <w:ilvl w:val="0"/>
          <w:numId w:val="18"/>
        </w:numPr>
        <w:jc w:val="both"/>
        <w:rPr>
          <w:rFonts w:ascii="Times New Roman" w:hAnsi="Times New Roman" w:cs="Times New Roman"/>
          <w:sz w:val="24"/>
        </w:rPr>
      </w:pPr>
      <w:r>
        <w:rPr>
          <w:rFonts w:ascii="Times New Roman" w:hAnsi="Times New Roman" w:cs="Times New Roman"/>
          <w:sz w:val="24"/>
        </w:rPr>
        <w:t>ustvarjanja preproste vsebine,</w:t>
      </w:r>
    </w:p>
    <w:p w:rsidR="00B52A48" w:rsidRDefault="00B52A48" w:rsidP="00B52A48">
      <w:pPr>
        <w:pStyle w:val="Odstavekseznama"/>
        <w:numPr>
          <w:ilvl w:val="0"/>
          <w:numId w:val="18"/>
        </w:numPr>
        <w:jc w:val="both"/>
        <w:rPr>
          <w:rFonts w:ascii="Times New Roman" w:hAnsi="Times New Roman" w:cs="Times New Roman"/>
          <w:sz w:val="24"/>
        </w:rPr>
      </w:pPr>
      <w:r>
        <w:rPr>
          <w:rFonts w:ascii="Times New Roman" w:hAnsi="Times New Roman" w:cs="Times New Roman"/>
          <w:sz w:val="24"/>
        </w:rPr>
        <w:t>enostavnega prikaza modela,</w:t>
      </w:r>
    </w:p>
    <w:p w:rsidR="00B52A48" w:rsidRDefault="00B52A48" w:rsidP="00B52A48">
      <w:pPr>
        <w:pStyle w:val="Odstavekseznama"/>
        <w:numPr>
          <w:ilvl w:val="0"/>
          <w:numId w:val="18"/>
        </w:numPr>
        <w:jc w:val="both"/>
        <w:rPr>
          <w:rFonts w:ascii="Times New Roman" w:hAnsi="Times New Roman" w:cs="Times New Roman"/>
          <w:sz w:val="24"/>
        </w:rPr>
      </w:pPr>
      <w:r>
        <w:rPr>
          <w:rFonts w:ascii="Times New Roman" w:hAnsi="Times New Roman" w:cs="Times New Roman"/>
          <w:sz w:val="24"/>
        </w:rPr>
        <w:t xml:space="preserve">uporaba enostavnih orodij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hBapyBtZ","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sidRPr="00B52A48">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386009" w:rsidRDefault="00942170" w:rsidP="00B52A48">
      <w:pPr>
        <w:jc w:val="both"/>
        <w:rPr>
          <w:rFonts w:ascii="Times New Roman" w:hAnsi="Times New Roman" w:cs="Times New Roman"/>
          <w:b/>
          <w:bCs/>
          <w:color w:val="222222"/>
          <w:sz w:val="24"/>
          <w:szCs w:val="24"/>
          <w:shd w:val="clear" w:color="auto" w:fill="FFFFFF"/>
        </w:rPr>
      </w:pPr>
      <w:r>
        <w:rPr>
          <w:rFonts w:ascii="Times New Roman" w:hAnsi="Times New Roman" w:cs="Times New Roman"/>
          <w:sz w:val="24"/>
        </w:rPr>
        <w:t>Vsebino je priporočljivo poenostaviti do mere, da še vedno zadovoljuje projektu.</w:t>
      </w:r>
      <w:r w:rsidR="00987214">
        <w:rPr>
          <w:rFonts w:ascii="Times New Roman" w:hAnsi="Times New Roman" w:cs="Times New Roman"/>
          <w:sz w:val="24"/>
        </w:rPr>
        <w:t xml:space="preserve"> To pomeni, da model še vedno zadovoljuje potrebe in ima svoj namen. Poleg tega model ne vsebuje podvojenih informacij in je sestavljen iz karseda nizkega števila elementov</w:t>
      </w:r>
      <w:r w:rsidR="00912881">
        <w:rPr>
          <w:rFonts w:ascii="Times New Roman" w:hAnsi="Times New Roman" w:cs="Times New Roman"/>
          <w:sz w:val="24"/>
        </w:rPr>
        <w:t>, kar vodi v enostaven prikaz</w:t>
      </w:r>
      <w:r w:rsidR="00296BDE">
        <w:rPr>
          <w:rFonts w:ascii="Times New Roman" w:hAnsi="Times New Roman" w:cs="Times New Roman"/>
          <w:sz w:val="24"/>
        </w:rPr>
        <w:t xml:space="preserve"> </w:t>
      </w:r>
      <w:r w:rsidR="00296BDE">
        <w:rPr>
          <w:rFonts w:ascii="Times New Roman" w:hAnsi="Times New Roman" w:cs="Times New Roman"/>
          <w:sz w:val="24"/>
        </w:rPr>
        <w:fldChar w:fldCharType="begin"/>
      </w:r>
      <w:r w:rsidR="00296BDE">
        <w:rPr>
          <w:rFonts w:ascii="Times New Roman" w:hAnsi="Times New Roman" w:cs="Times New Roman"/>
          <w:sz w:val="24"/>
        </w:rPr>
        <w:instrText xml:space="preserve"> ADDIN ZOTERO_ITEM CSL_CITATION {"citationID":"BGZPnCXN","properties":{"formattedCitation":"{\\rtf (Ambler 2002, 56\\uc0\\u8211{}57)}","plainCitation":"(Ambler 2002, 56–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6-57"}],"schema":"https://github.com/citation-style-language/schema/raw/master/csl-citation.json"} </w:instrText>
      </w:r>
      <w:r w:rsidR="00296BDE">
        <w:rPr>
          <w:rFonts w:ascii="Times New Roman" w:hAnsi="Times New Roman" w:cs="Times New Roman"/>
          <w:sz w:val="24"/>
        </w:rPr>
        <w:fldChar w:fldCharType="separate"/>
      </w:r>
      <w:r w:rsidR="00296BDE" w:rsidRPr="00296BDE">
        <w:rPr>
          <w:rFonts w:ascii="Times New Roman" w:hAnsi="Times New Roman" w:cs="Times New Roman"/>
          <w:sz w:val="24"/>
          <w:szCs w:val="24"/>
        </w:rPr>
        <w:t>(Ambler 2002, 56–57)</w:t>
      </w:r>
      <w:r w:rsidR="00296BDE">
        <w:rPr>
          <w:rFonts w:ascii="Times New Roman" w:hAnsi="Times New Roman" w:cs="Times New Roman"/>
          <w:sz w:val="24"/>
        </w:rPr>
        <w:fldChar w:fldCharType="end"/>
      </w:r>
      <w:r w:rsidR="00386009">
        <w:rPr>
          <w:rFonts w:ascii="Times New Roman" w:hAnsi="Times New Roman" w:cs="Times New Roman"/>
          <w:sz w:val="24"/>
        </w:rPr>
        <w:t>. Pr</w:t>
      </w:r>
      <w:r w:rsidR="0099305B">
        <w:rPr>
          <w:rFonts w:ascii="Times New Roman" w:hAnsi="Times New Roman" w:cs="Times New Roman"/>
          <w:sz w:val="24"/>
        </w:rPr>
        <w:t>iporoča se izogibanje: križ</w:t>
      </w:r>
      <w:r w:rsidR="001E6FE5">
        <w:rPr>
          <w:rFonts w:ascii="Times New Roman" w:hAnsi="Times New Roman" w:cs="Times New Roman"/>
          <w:sz w:val="24"/>
        </w:rPr>
        <w:t>anim</w:t>
      </w:r>
      <w:r w:rsidR="00386009">
        <w:rPr>
          <w:rFonts w:ascii="Times New Roman" w:hAnsi="Times New Roman" w:cs="Times New Roman"/>
          <w:sz w:val="24"/>
        </w:rPr>
        <w:t xml:space="preserve"> tranzicij</w:t>
      </w:r>
      <w:r w:rsidR="001E6FE5">
        <w:rPr>
          <w:rFonts w:ascii="Times New Roman" w:hAnsi="Times New Roman" w:cs="Times New Roman"/>
          <w:sz w:val="24"/>
        </w:rPr>
        <w:t>am</w:t>
      </w:r>
      <w:r w:rsidR="00386009">
        <w:rPr>
          <w:rFonts w:ascii="Times New Roman" w:hAnsi="Times New Roman" w:cs="Times New Roman"/>
          <w:sz w:val="24"/>
        </w:rPr>
        <w:t>,</w:t>
      </w:r>
      <w:r w:rsidR="00E309C5">
        <w:rPr>
          <w:rFonts w:ascii="Times New Roman" w:hAnsi="Times New Roman" w:cs="Times New Roman"/>
          <w:sz w:val="24"/>
        </w:rPr>
        <w:t xml:space="preserve"> </w:t>
      </w:r>
      <w:r w:rsidR="003A5FD8">
        <w:rPr>
          <w:rFonts w:ascii="Times New Roman" w:hAnsi="Times New Roman" w:cs="Times New Roman"/>
          <w:sz w:val="24"/>
        </w:rPr>
        <w:t>zavi</w:t>
      </w:r>
      <w:r w:rsidR="001E6FE5">
        <w:rPr>
          <w:rFonts w:ascii="Times New Roman" w:hAnsi="Times New Roman" w:cs="Times New Roman"/>
          <w:sz w:val="24"/>
        </w:rPr>
        <w:t>tim</w:t>
      </w:r>
      <w:r w:rsidR="00E309C5">
        <w:rPr>
          <w:rFonts w:ascii="Times New Roman" w:hAnsi="Times New Roman" w:cs="Times New Roman"/>
          <w:sz w:val="24"/>
        </w:rPr>
        <w:t xml:space="preserve"> tranzicij</w:t>
      </w:r>
      <w:r w:rsidR="001E6FE5">
        <w:rPr>
          <w:rFonts w:ascii="Times New Roman" w:hAnsi="Times New Roman" w:cs="Times New Roman"/>
          <w:sz w:val="24"/>
        </w:rPr>
        <w:t>am</w:t>
      </w:r>
      <w:r w:rsidR="00E309C5">
        <w:rPr>
          <w:rFonts w:ascii="Times New Roman" w:hAnsi="Times New Roman" w:cs="Times New Roman"/>
          <w:sz w:val="24"/>
        </w:rPr>
        <w:t xml:space="preserve">, </w:t>
      </w:r>
      <w:r w:rsidR="006210D4">
        <w:rPr>
          <w:rFonts w:ascii="Times New Roman" w:hAnsi="Times New Roman" w:cs="Times New Roman"/>
          <w:sz w:val="24"/>
        </w:rPr>
        <w:t>diagonalnim</w:t>
      </w:r>
      <w:r w:rsidR="00386009">
        <w:rPr>
          <w:rFonts w:ascii="Times New Roman" w:hAnsi="Times New Roman" w:cs="Times New Roman"/>
          <w:sz w:val="24"/>
        </w:rPr>
        <w:t xml:space="preserve"> tranzicij</w:t>
      </w:r>
      <w:r w:rsidR="00B53EF8">
        <w:rPr>
          <w:rFonts w:ascii="Times New Roman" w:hAnsi="Times New Roman" w:cs="Times New Roman"/>
          <w:sz w:val="24"/>
        </w:rPr>
        <w:t>am</w:t>
      </w:r>
      <w:r w:rsidR="003316A7">
        <w:rPr>
          <w:rFonts w:ascii="Times New Roman" w:hAnsi="Times New Roman" w:cs="Times New Roman"/>
          <w:sz w:val="24"/>
        </w:rPr>
        <w:t>, različnim</w:t>
      </w:r>
      <w:r w:rsidR="00386009">
        <w:rPr>
          <w:rFonts w:ascii="Times New Roman" w:hAnsi="Times New Roman" w:cs="Times New Roman"/>
          <w:sz w:val="24"/>
        </w:rPr>
        <w:t xml:space="preserve"> velikosti</w:t>
      </w:r>
      <w:r w:rsidR="003316A7">
        <w:rPr>
          <w:rFonts w:ascii="Times New Roman" w:hAnsi="Times New Roman" w:cs="Times New Roman"/>
          <w:sz w:val="24"/>
        </w:rPr>
        <w:t>m</w:t>
      </w:r>
      <w:r w:rsidR="00386009">
        <w:rPr>
          <w:rFonts w:ascii="Times New Roman" w:hAnsi="Times New Roman" w:cs="Times New Roman"/>
          <w:sz w:val="24"/>
        </w:rPr>
        <w:t xml:space="preserve"> balonov, velikemu številu balonov (ne več kot 7 +/</w:t>
      </w:r>
      <w:r w:rsidR="00386009" w:rsidRPr="00386009">
        <w:rPr>
          <w:rFonts w:ascii="Times New Roman" w:hAnsi="Times New Roman" w:cs="Times New Roman"/>
          <w:bCs/>
          <w:color w:val="222222"/>
          <w:sz w:val="24"/>
          <w:szCs w:val="24"/>
          <w:shd w:val="clear" w:color="auto" w:fill="FFFFFF"/>
        </w:rPr>
        <w:t>−</w:t>
      </w:r>
      <w:r w:rsidR="00386009" w:rsidRPr="00386009">
        <w:rPr>
          <w:rFonts w:ascii="Times New Roman" w:hAnsi="Times New Roman" w:cs="Times New Roman"/>
          <w:bCs/>
          <w:color w:val="222222"/>
          <w:sz w:val="24"/>
          <w:szCs w:val="24"/>
          <w:shd w:val="clear" w:color="auto" w:fill="FFFFFF"/>
        </w:rPr>
        <w:t>2)</w:t>
      </w:r>
      <w:r w:rsidR="008B527A">
        <w:rPr>
          <w:rFonts w:ascii="Times New Roman" w:hAnsi="Times New Roman" w:cs="Times New Roman"/>
          <w:bCs/>
          <w:color w:val="222222"/>
          <w:sz w:val="24"/>
          <w:szCs w:val="24"/>
          <w:shd w:val="clear" w:color="auto" w:fill="FFFFFF"/>
        </w:rPr>
        <w:t xml:space="preserve"> in </w:t>
      </w:r>
      <w:r w:rsidR="00E309C5">
        <w:rPr>
          <w:rFonts w:ascii="Times New Roman" w:hAnsi="Times New Roman" w:cs="Times New Roman"/>
          <w:bCs/>
          <w:color w:val="222222"/>
          <w:sz w:val="24"/>
          <w:szCs w:val="24"/>
          <w:shd w:val="clear" w:color="auto" w:fill="FFFFFF"/>
        </w:rPr>
        <w:t>nepotrebnim podrobnostim</w:t>
      </w:r>
      <w:r w:rsidR="00533E25">
        <w:rPr>
          <w:rFonts w:ascii="Times New Roman" w:hAnsi="Times New Roman" w:cs="Times New Roman"/>
          <w:bCs/>
          <w:color w:val="222222"/>
          <w:sz w:val="24"/>
          <w:szCs w:val="24"/>
          <w:shd w:val="clear" w:color="auto" w:fill="FFFFFF"/>
        </w:rPr>
        <w:t xml:space="preserve"> </w:t>
      </w:r>
      <w:r w:rsidR="00533E25">
        <w:rPr>
          <w:rFonts w:ascii="Times New Roman" w:hAnsi="Times New Roman" w:cs="Times New Roman"/>
          <w:bCs/>
          <w:color w:val="222222"/>
          <w:sz w:val="24"/>
          <w:szCs w:val="24"/>
          <w:shd w:val="clear" w:color="auto" w:fill="FFFFFF"/>
        </w:rPr>
        <w:fldChar w:fldCharType="begin"/>
      </w:r>
      <w:r w:rsidR="00533E25">
        <w:rPr>
          <w:rFonts w:ascii="Times New Roman" w:hAnsi="Times New Roman" w:cs="Times New Roman"/>
          <w:bCs/>
          <w:color w:val="222222"/>
          <w:sz w:val="24"/>
          <w:szCs w:val="24"/>
          <w:shd w:val="clear" w:color="auto" w:fill="FFFFFF"/>
        </w:rPr>
        <w:instrText xml:space="preserve"> ADDIN ZOTERO_ITEM CSL_CITATION {"citationID":"formMolu","properties":{"formattedCitation":"(Ambler 2002, 57)","plainCitation":"(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00533E25">
        <w:rPr>
          <w:rFonts w:ascii="Times New Roman" w:hAnsi="Times New Roman" w:cs="Times New Roman"/>
          <w:bCs/>
          <w:color w:val="222222"/>
          <w:sz w:val="24"/>
          <w:szCs w:val="24"/>
          <w:shd w:val="clear" w:color="auto" w:fill="FFFFFF"/>
        </w:rPr>
        <w:fldChar w:fldCharType="separate"/>
      </w:r>
      <w:r w:rsidR="00533E25" w:rsidRPr="00533E25">
        <w:rPr>
          <w:rFonts w:ascii="Times New Roman" w:hAnsi="Times New Roman" w:cs="Times New Roman"/>
          <w:sz w:val="24"/>
        </w:rPr>
        <w:t>(Ambler 2002, 57)</w:t>
      </w:r>
      <w:r w:rsidR="00533E25">
        <w:rPr>
          <w:rFonts w:ascii="Times New Roman" w:hAnsi="Times New Roman" w:cs="Times New Roman"/>
          <w:bCs/>
          <w:color w:val="222222"/>
          <w:sz w:val="24"/>
          <w:szCs w:val="24"/>
          <w:shd w:val="clear" w:color="auto" w:fill="FFFFFF"/>
        </w:rPr>
        <w:fldChar w:fldCharType="end"/>
      </w:r>
      <w:r w:rsidR="00C81070">
        <w:rPr>
          <w:rFonts w:ascii="Times New Roman" w:hAnsi="Times New Roman" w:cs="Times New Roman"/>
          <w:bCs/>
          <w:color w:val="222222"/>
          <w:sz w:val="24"/>
          <w:szCs w:val="24"/>
          <w:shd w:val="clear" w:color="auto" w:fill="FFFFFF"/>
        </w:rPr>
        <w:t xml:space="preserve">. </w:t>
      </w:r>
      <w:r w:rsidR="001F53A6">
        <w:rPr>
          <w:rFonts w:ascii="Times New Roman" w:hAnsi="Times New Roman" w:cs="Times New Roman"/>
          <w:bCs/>
          <w:color w:val="222222"/>
          <w:sz w:val="24"/>
          <w:szCs w:val="24"/>
          <w:shd w:val="clear" w:color="auto" w:fill="FFFFFF"/>
        </w:rPr>
        <w:t>Večina modelov lahko narišemo na tablo, kar je potrditev, da</w:t>
      </w:r>
      <w:r w:rsidR="00DC5351">
        <w:rPr>
          <w:rFonts w:ascii="Times New Roman" w:hAnsi="Times New Roman" w:cs="Times New Roman"/>
          <w:bCs/>
          <w:color w:val="222222"/>
          <w:sz w:val="24"/>
          <w:szCs w:val="24"/>
          <w:shd w:val="clear" w:color="auto" w:fill="FFFFFF"/>
        </w:rPr>
        <w:t xml:space="preserve"> </w:t>
      </w:r>
      <w:r w:rsidR="00D653C3">
        <w:rPr>
          <w:rFonts w:ascii="Times New Roman" w:hAnsi="Times New Roman" w:cs="Times New Roman"/>
          <w:bCs/>
          <w:color w:val="222222"/>
          <w:sz w:val="24"/>
          <w:szCs w:val="24"/>
          <w:shd w:val="clear" w:color="auto" w:fill="FFFFFF"/>
        </w:rPr>
        <w:t>je fizična tab</w:t>
      </w:r>
      <w:r w:rsidR="009563EC">
        <w:rPr>
          <w:rFonts w:ascii="Times New Roman" w:hAnsi="Times New Roman" w:cs="Times New Roman"/>
          <w:bCs/>
          <w:color w:val="222222"/>
          <w:sz w:val="24"/>
          <w:szCs w:val="24"/>
          <w:shd w:val="clear" w:color="auto" w:fill="FFFFFF"/>
        </w:rPr>
        <w:t>la najboljše orodje modeliranja.</w:t>
      </w:r>
      <w:r w:rsidR="009070E8">
        <w:rPr>
          <w:rFonts w:ascii="Times New Roman" w:hAnsi="Times New Roman" w:cs="Times New Roman"/>
          <w:bCs/>
          <w:color w:val="222222"/>
          <w:sz w:val="24"/>
          <w:szCs w:val="24"/>
          <w:shd w:val="clear" w:color="auto" w:fill="FFFFFF"/>
        </w:rPr>
        <w:t xml:space="preserve"> Uporaba enostavnih orodij </w:t>
      </w:r>
      <w:r w:rsidR="0046207D">
        <w:rPr>
          <w:rFonts w:ascii="Times New Roman" w:hAnsi="Times New Roman" w:cs="Times New Roman"/>
          <w:bCs/>
          <w:color w:val="222222"/>
          <w:sz w:val="24"/>
          <w:szCs w:val="24"/>
          <w:shd w:val="clear" w:color="auto" w:fill="FFFFFF"/>
        </w:rPr>
        <w:t xml:space="preserve">deluje, saj je večina diagramov </w:t>
      </w:r>
      <w:r w:rsidR="005D5B58">
        <w:rPr>
          <w:rFonts w:ascii="Times New Roman" w:hAnsi="Times New Roman" w:cs="Times New Roman"/>
          <w:bCs/>
          <w:color w:val="222222"/>
          <w:sz w:val="24"/>
          <w:szCs w:val="24"/>
          <w:shd w:val="clear" w:color="auto" w:fill="FFFFFF"/>
        </w:rPr>
        <w:t xml:space="preserve">za enkratno uporabo </w:t>
      </w:r>
      <w:r w:rsidR="005D5B58">
        <w:rPr>
          <w:rFonts w:ascii="Times New Roman" w:hAnsi="Times New Roman" w:cs="Times New Roman"/>
          <w:bCs/>
          <w:color w:val="222222"/>
          <w:sz w:val="24"/>
          <w:szCs w:val="24"/>
          <w:shd w:val="clear" w:color="auto" w:fill="FFFFFF"/>
        </w:rPr>
        <w:fldChar w:fldCharType="begin"/>
      </w:r>
      <w:r w:rsidR="005D5B58">
        <w:rPr>
          <w:rFonts w:ascii="Times New Roman" w:hAnsi="Times New Roman" w:cs="Times New Roman"/>
          <w:bCs/>
          <w:color w:val="222222"/>
          <w:sz w:val="24"/>
          <w:szCs w:val="24"/>
          <w:shd w:val="clear" w:color="auto" w:fill="FFFFFF"/>
        </w:rPr>
        <w:instrText xml:space="preserve"> ADDIN ZOTERO_ITEM CSL_CITATION {"citationID":"kFyUG1aK","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005D5B58">
        <w:rPr>
          <w:rFonts w:ascii="Times New Roman" w:hAnsi="Times New Roman" w:cs="Times New Roman"/>
          <w:bCs/>
          <w:color w:val="222222"/>
          <w:sz w:val="24"/>
          <w:szCs w:val="24"/>
          <w:shd w:val="clear" w:color="auto" w:fill="FFFFFF"/>
        </w:rPr>
        <w:fldChar w:fldCharType="separate"/>
      </w:r>
      <w:r w:rsidR="005D5B58" w:rsidRPr="005D5B58">
        <w:rPr>
          <w:rFonts w:ascii="Times New Roman" w:hAnsi="Times New Roman" w:cs="Times New Roman"/>
          <w:sz w:val="24"/>
        </w:rPr>
        <w:t>(Ambler 2002, 58)</w:t>
      </w:r>
      <w:r w:rsidR="005D5B58">
        <w:rPr>
          <w:rFonts w:ascii="Times New Roman" w:hAnsi="Times New Roman" w:cs="Times New Roman"/>
          <w:bCs/>
          <w:color w:val="222222"/>
          <w:sz w:val="24"/>
          <w:szCs w:val="24"/>
          <w:shd w:val="clear" w:color="auto" w:fill="FFFFFF"/>
        </w:rPr>
        <w:fldChar w:fldCharType="end"/>
      </w:r>
      <w:r w:rsidR="0046207D">
        <w:rPr>
          <w:rFonts w:ascii="Times New Roman" w:hAnsi="Times New Roman" w:cs="Times New Roman"/>
          <w:bCs/>
          <w:color w:val="222222"/>
          <w:sz w:val="24"/>
          <w:szCs w:val="24"/>
          <w:shd w:val="clear" w:color="auto" w:fill="FFFFFF"/>
        </w:rPr>
        <w:t>.</w:t>
      </w:r>
      <w:r w:rsidR="006B6042">
        <w:rPr>
          <w:rFonts w:ascii="Times New Roman" w:hAnsi="Times New Roman" w:cs="Times New Roman"/>
          <w:bCs/>
          <w:color w:val="222222"/>
          <w:sz w:val="24"/>
          <w:szCs w:val="24"/>
          <w:shd w:val="clear" w:color="auto" w:fill="FFFFFF"/>
        </w:rPr>
        <w:t xml:space="preserve"> </w:t>
      </w:r>
      <w:r w:rsidR="001F53A6">
        <w:rPr>
          <w:rFonts w:ascii="Times New Roman" w:hAnsi="Times New Roman" w:cs="Times New Roman"/>
          <w:bCs/>
          <w:color w:val="222222"/>
          <w:sz w:val="24"/>
          <w:szCs w:val="24"/>
          <w:shd w:val="clear" w:color="auto" w:fill="FFFFFF"/>
        </w:rPr>
        <w:t xml:space="preserve"> </w:t>
      </w:r>
    </w:p>
    <w:p w:rsidR="00B52A48" w:rsidRDefault="00B52A48" w:rsidP="00B52A48">
      <w:pPr>
        <w:jc w:val="both"/>
        <w:rPr>
          <w:rFonts w:ascii="Times New Roman" w:hAnsi="Times New Roman" w:cs="Times New Roman"/>
          <w:sz w:val="24"/>
        </w:rPr>
      </w:pPr>
      <w:r>
        <w:rPr>
          <w:rFonts w:ascii="Times New Roman" w:hAnsi="Times New Roman" w:cs="Times New Roman"/>
          <w:sz w:val="24"/>
        </w:rPr>
        <w:lastRenderedPageBreak/>
        <w:t>Validacijo definirajo prakse:</w:t>
      </w:r>
    </w:p>
    <w:p w:rsidR="00B52A48" w:rsidRDefault="00B52A48" w:rsidP="00B52A48">
      <w:pPr>
        <w:pStyle w:val="Odstavekseznama"/>
        <w:numPr>
          <w:ilvl w:val="0"/>
          <w:numId w:val="19"/>
        </w:numPr>
        <w:jc w:val="both"/>
        <w:rPr>
          <w:rFonts w:ascii="Times New Roman" w:hAnsi="Times New Roman" w:cs="Times New Roman"/>
          <w:sz w:val="24"/>
        </w:rPr>
      </w:pPr>
      <w:r>
        <w:rPr>
          <w:rFonts w:ascii="Times New Roman" w:hAnsi="Times New Roman" w:cs="Times New Roman"/>
          <w:sz w:val="24"/>
        </w:rPr>
        <w:t>upoštevanja preverljivosti,</w:t>
      </w:r>
    </w:p>
    <w:p w:rsidR="00B52A48" w:rsidRDefault="00B52A48" w:rsidP="00B52A48">
      <w:pPr>
        <w:pStyle w:val="Odstavekseznama"/>
        <w:numPr>
          <w:ilvl w:val="0"/>
          <w:numId w:val="19"/>
        </w:numPr>
        <w:jc w:val="both"/>
        <w:rPr>
          <w:rFonts w:ascii="Times New Roman" w:hAnsi="Times New Roman" w:cs="Times New Roman"/>
          <w:sz w:val="24"/>
        </w:rPr>
      </w:pPr>
      <w:r>
        <w:rPr>
          <w:rFonts w:ascii="Times New Roman" w:hAnsi="Times New Roman" w:cs="Times New Roman"/>
          <w:sz w:val="24"/>
        </w:rPr>
        <w:t xml:space="preserve">dokazovanja s kodo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E2atNst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sidRPr="00B52A48">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5B4D29" w:rsidRPr="005B4D29" w:rsidRDefault="00C23E14" w:rsidP="005B4D29">
      <w:pPr>
        <w:jc w:val="both"/>
        <w:rPr>
          <w:rFonts w:ascii="Times New Roman" w:hAnsi="Times New Roman" w:cs="Times New Roman"/>
          <w:sz w:val="24"/>
        </w:rPr>
      </w:pPr>
      <w:r>
        <w:rPr>
          <w:rFonts w:ascii="Times New Roman" w:hAnsi="Times New Roman" w:cs="Times New Roman"/>
          <w:sz w:val="24"/>
        </w:rPr>
        <w:t>Moderni procesi vključujejo aktivnosti testiranja in zagotavljanje kvalitete čez celoten življenjski cikel.</w:t>
      </w:r>
      <w:r w:rsidR="00612BBB">
        <w:rPr>
          <w:rFonts w:ascii="Times New Roman" w:hAnsi="Times New Roman" w:cs="Times New Roman"/>
          <w:sz w:val="24"/>
        </w:rPr>
        <w:t xml:space="preserve"> Nekateri</w:t>
      </w:r>
      <w:r w:rsidR="00B8714F">
        <w:rPr>
          <w:rFonts w:ascii="Times New Roman" w:hAnsi="Times New Roman" w:cs="Times New Roman"/>
          <w:sz w:val="24"/>
        </w:rPr>
        <w:t xml:space="preserve"> modeli</w:t>
      </w:r>
      <w:r w:rsidR="00612BBB">
        <w:rPr>
          <w:rFonts w:ascii="Times New Roman" w:hAnsi="Times New Roman" w:cs="Times New Roman"/>
          <w:sz w:val="24"/>
        </w:rPr>
        <w:t xml:space="preserve"> celo priporočajo definiranje testnih ko</w:t>
      </w:r>
      <w:r w:rsidR="00484829">
        <w:rPr>
          <w:rFonts w:ascii="Times New Roman" w:hAnsi="Times New Roman" w:cs="Times New Roman"/>
          <w:sz w:val="24"/>
        </w:rPr>
        <w:t>nceptov pred izgradnjo sistema.</w:t>
      </w:r>
      <w:r w:rsidR="003879B5">
        <w:rPr>
          <w:rFonts w:ascii="Times New Roman" w:hAnsi="Times New Roman" w:cs="Times New Roman"/>
          <w:sz w:val="24"/>
        </w:rPr>
        <w:t xml:space="preserve"> </w:t>
      </w:r>
      <w:r w:rsidR="00227E5D">
        <w:rPr>
          <w:rFonts w:ascii="Times New Roman" w:hAnsi="Times New Roman" w:cs="Times New Roman"/>
          <w:sz w:val="24"/>
        </w:rPr>
        <w:t>Če ne moremo testirati sistema je bolje, da ga ne gradimo</w:t>
      </w:r>
      <w:r w:rsidR="000746B0">
        <w:rPr>
          <w:rFonts w:ascii="Times New Roman" w:hAnsi="Times New Roman" w:cs="Times New Roman"/>
          <w:sz w:val="24"/>
        </w:rPr>
        <w:t xml:space="preserve"> </w:t>
      </w:r>
      <w:r w:rsidR="000746B0">
        <w:rPr>
          <w:rFonts w:ascii="Times New Roman" w:hAnsi="Times New Roman" w:cs="Times New Roman"/>
          <w:sz w:val="24"/>
        </w:rPr>
        <w:fldChar w:fldCharType="begin"/>
      </w:r>
      <w:r w:rsidR="000746B0">
        <w:rPr>
          <w:rFonts w:ascii="Times New Roman" w:hAnsi="Times New Roman" w:cs="Times New Roman"/>
          <w:sz w:val="24"/>
        </w:rPr>
        <w:instrText xml:space="preserve"> ADDIN ZOTERO_ITEM CSL_CITATION {"citationID":"25XzLzle","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000746B0">
        <w:rPr>
          <w:rFonts w:ascii="Times New Roman" w:hAnsi="Times New Roman" w:cs="Times New Roman"/>
          <w:sz w:val="24"/>
        </w:rPr>
        <w:fldChar w:fldCharType="separate"/>
      </w:r>
      <w:r w:rsidR="000746B0" w:rsidRPr="000746B0">
        <w:rPr>
          <w:rFonts w:ascii="Times New Roman" w:hAnsi="Times New Roman" w:cs="Times New Roman"/>
          <w:sz w:val="24"/>
        </w:rPr>
        <w:t>(Ambler 2002, 58)</w:t>
      </w:r>
      <w:r w:rsidR="000746B0">
        <w:rPr>
          <w:rFonts w:ascii="Times New Roman" w:hAnsi="Times New Roman" w:cs="Times New Roman"/>
          <w:sz w:val="24"/>
        </w:rPr>
        <w:fldChar w:fldCharType="end"/>
      </w:r>
      <w:r w:rsidR="00227E5D">
        <w:rPr>
          <w:rFonts w:ascii="Times New Roman" w:hAnsi="Times New Roman" w:cs="Times New Roman"/>
          <w:sz w:val="24"/>
        </w:rPr>
        <w:t>.</w:t>
      </w:r>
      <w:r w:rsidR="00414CD0">
        <w:rPr>
          <w:rFonts w:ascii="Times New Roman" w:hAnsi="Times New Roman" w:cs="Times New Roman"/>
          <w:sz w:val="24"/>
        </w:rPr>
        <w:t xml:space="preserve"> K temu stremi praksa upoštevanja preverljivosti.</w:t>
      </w:r>
      <w:r w:rsidR="00AD345D">
        <w:rPr>
          <w:rFonts w:ascii="Times New Roman" w:hAnsi="Times New Roman" w:cs="Times New Roman"/>
          <w:sz w:val="24"/>
        </w:rPr>
        <w:t xml:space="preserve"> </w:t>
      </w:r>
      <w:r w:rsidR="00B05088">
        <w:rPr>
          <w:rFonts w:ascii="Times New Roman" w:hAnsi="Times New Roman" w:cs="Times New Roman"/>
          <w:sz w:val="24"/>
        </w:rPr>
        <w:t>Ob zgrajenem modelu</w:t>
      </w:r>
      <w:r w:rsidR="00F04532">
        <w:rPr>
          <w:rFonts w:ascii="Times New Roman" w:hAnsi="Times New Roman" w:cs="Times New Roman"/>
          <w:sz w:val="24"/>
        </w:rPr>
        <w:t xml:space="preserve"> pa</w:t>
      </w:r>
      <w:r w:rsidR="00B05088">
        <w:rPr>
          <w:rFonts w:ascii="Times New Roman" w:hAnsi="Times New Roman" w:cs="Times New Roman"/>
          <w:sz w:val="24"/>
        </w:rPr>
        <w:t xml:space="preserve"> je p</w:t>
      </w:r>
      <w:r w:rsidR="00A444E5">
        <w:rPr>
          <w:rFonts w:ascii="Times New Roman" w:hAnsi="Times New Roman" w:cs="Times New Roman"/>
          <w:sz w:val="24"/>
        </w:rPr>
        <w:t xml:space="preserve">otrebno preveriti </w:t>
      </w:r>
      <w:r w:rsidR="00A36714">
        <w:rPr>
          <w:rFonts w:ascii="Times New Roman" w:hAnsi="Times New Roman" w:cs="Times New Roman"/>
          <w:sz w:val="24"/>
        </w:rPr>
        <w:t>ali je mogoča implementacija poslovnega pravila v model</w:t>
      </w:r>
      <w:r w:rsidR="00C0220F">
        <w:rPr>
          <w:rFonts w:ascii="Times New Roman" w:hAnsi="Times New Roman" w:cs="Times New Roman"/>
          <w:sz w:val="24"/>
        </w:rPr>
        <w:t>,</w:t>
      </w:r>
      <w:r w:rsidR="00A36714">
        <w:rPr>
          <w:rFonts w:ascii="Times New Roman" w:hAnsi="Times New Roman" w:cs="Times New Roman"/>
          <w:sz w:val="24"/>
        </w:rPr>
        <w:t xml:space="preserve"> torej ali ga bo mogoče izvajati</w:t>
      </w:r>
      <w:r w:rsidR="0046433D">
        <w:rPr>
          <w:rFonts w:ascii="Times New Roman" w:hAnsi="Times New Roman" w:cs="Times New Roman"/>
          <w:sz w:val="24"/>
        </w:rPr>
        <w:t>.</w:t>
      </w:r>
      <w:r w:rsidR="001A6653">
        <w:rPr>
          <w:rFonts w:ascii="Times New Roman" w:hAnsi="Times New Roman" w:cs="Times New Roman"/>
          <w:sz w:val="24"/>
        </w:rPr>
        <w:t xml:space="preserve"> To</w:t>
      </w:r>
      <w:r w:rsidR="002E14A7">
        <w:rPr>
          <w:rFonts w:ascii="Times New Roman" w:hAnsi="Times New Roman" w:cs="Times New Roman"/>
          <w:sz w:val="24"/>
        </w:rPr>
        <w:t xml:space="preserve"> lahko preverimo tudi z uporabo kode.</w:t>
      </w:r>
      <w:r w:rsidR="00CF3102">
        <w:rPr>
          <w:rFonts w:ascii="Times New Roman" w:hAnsi="Times New Roman" w:cs="Times New Roman"/>
          <w:sz w:val="24"/>
        </w:rPr>
        <w:t xml:space="preserve"> V praksi se priporoča izvajati cikel modeliranja, kodiranja in testiranja </w:t>
      </w:r>
      <w:r w:rsidR="00CF3102">
        <w:rPr>
          <w:rFonts w:ascii="Times New Roman" w:hAnsi="Times New Roman" w:cs="Times New Roman"/>
          <w:sz w:val="24"/>
        </w:rPr>
        <w:fldChar w:fldCharType="begin"/>
      </w:r>
      <w:r w:rsidR="00CF3102">
        <w:rPr>
          <w:rFonts w:ascii="Times New Roman" w:hAnsi="Times New Roman" w:cs="Times New Roman"/>
          <w:sz w:val="24"/>
        </w:rPr>
        <w:instrText xml:space="preserve"> ADDIN ZOTERO_ITEM CSL_CITATION {"citationID":"fRf7ueqo","properties":{"formattedCitation":"(Ambler 2002, 59)","plainCitation":"(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00CF3102">
        <w:rPr>
          <w:rFonts w:ascii="Times New Roman" w:hAnsi="Times New Roman" w:cs="Times New Roman"/>
          <w:sz w:val="24"/>
        </w:rPr>
        <w:fldChar w:fldCharType="separate"/>
      </w:r>
      <w:r w:rsidR="00CF3102" w:rsidRPr="00083F23">
        <w:rPr>
          <w:rFonts w:ascii="Times New Roman" w:hAnsi="Times New Roman" w:cs="Times New Roman"/>
          <w:sz w:val="24"/>
        </w:rPr>
        <w:t>(Ambler 2002, 59)</w:t>
      </w:r>
      <w:r w:rsidR="00CF3102">
        <w:rPr>
          <w:rFonts w:ascii="Times New Roman" w:hAnsi="Times New Roman" w:cs="Times New Roman"/>
          <w:sz w:val="24"/>
        </w:rPr>
        <w:fldChar w:fldCharType="end"/>
      </w:r>
      <w:r w:rsidR="00CF3102">
        <w:rPr>
          <w:rFonts w:ascii="Times New Roman" w:hAnsi="Times New Roman" w:cs="Times New Roman"/>
          <w:sz w:val="24"/>
        </w:rPr>
        <w:t>.</w:t>
      </w:r>
    </w:p>
    <w:p w:rsidR="00F92F93" w:rsidRDefault="00BD1606" w:rsidP="007F4174">
      <w:pPr>
        <w:jc w:val="both"/>
        <w:rPr>
          <w:rFonts w:ascii="Times New Roman" w:hAnsi="Times New Roman" w:cs="Times New Roman"/>
          <w:sz w:val="24"/>
        </w:rPr>
      </w:pPr>
      <w:r>
        <w:rPr>
          <w:rFonts w:ascii="Times New Roman" w:hAnsi="Times New Roman" w:cs="Times New Roman"/>
          <w:sz w:val="24"/>
        </w:rPr>
        <w:t xml:space="preserve"> </w:t>
      </w:r>
    </w:p>
    <w:p w:rsidR="00304555" w:rsidRDefault="00570C23" w:rsidP="007F4174">
      <w:pPr>
        <w:jc w:val="both"/>
        <w:rPr>
          <w:rFonts w:ascii="Times New Roman" w:hAnsi="Times New Roman" w:cs="Times New Roman"/>
          <w:sz w:val="24"/>
        </w:rPr>
      </w:pPr>
      <w:r>
        <w:rPr>
          <w:rFonts w:ascii="Times New Roman" w:hAnsi="Times New Roman" w:cs="Times New Roman"/>
          <w:sz w:val="24"/>
        </w:rPr>
        <w:t>6.2</w:t>
      </w:r>
      <w:r w:rsidR="00304555">
        <w:rPr>
          <w:rFonts w:ascii="Times New Roman" w:hAnsi="Times New Roman" w:cs="Times New Roman"/>
          <w:sz w:val="24"/>
        </w:rPr>
        <w:t xml:space="preserve"> META MODELIRANJE</w:t>
      </w:r>
    </w:p>
    <w:p w:rsidR="007F4174" w:rsidRPr="00F71E12" w:rsidRDefault="000E22B0" w:rsidP="007F4174">
      <w:pPr>
        <w:contextualSpacing/>
        <w:jc w:val="both"/>
        <w:rPr>
          <w:rFonts w:ascii="Times New Roman" w:hAnsi="Times New Roman" w:cs="Times New Roman"/>
          <w:sz w:val="24"/>
        </w:rPr>
      </w:pPr>
      <w:r>
        <w:rPr>
          <w:rFonts w:ascii="Times New Roman" w:hAnsi="Times New Roman" w:cs="Times New Roman"/>
          <w:sz w:val="24"/>
        </w:rPr>
        <w:t>V literaturi je definiranih več pristopov meta-modeliranja različnih</w:t>
      </w:r>
      <w:r w:rsidR="006816F7">
        <w:rPr>
          <w:rFonts w:ascii="Times New Roman" w:hAnsi="Times New Roman" w:cs="Times New Roman"/>
          <w:sz w:val="24"/>
        </w:rPr>
        <w:t xml:space="preserve"> avtorjev.</w:t>
      </w:r>
      <w:r w:rsidR="0057579E">
        <w:rPr>
          <w:rFonts w:ascii="Times New Roman" w:hAnsi="Times New Roman" w:cs="Times New Roman"/>
          <w:sz w:val="24"/>
        </w:rPr>
        <w:t xml:space="preserve"> </w:t>
      </w:r>
      <w:r w:rsidR="00C276B5">
        <w:rPr>
          <w:rFonts w:ascii="Times New Roman" w:hAnsi="Times New Roman" w:cs="Times New Roman"/>
          <w:sz w:val="24"/>
        </w:rPr>
        <w:t>Med njimi sta dva standardizirana</w:t>
      </w:r>
      <w:r w:rsidR="0057579E">
        <w:rPr>
          <w:rFonts w:ascii="Times New Roman" w:hAnsi="Times New Roman" w:cs="Times New Roman"/>
          <w:sz w:val="24"/>
        </w:rPr>
        <w:t xml:space="preserve">, ki uporabljata </w:t>
      </w:r>
      <w:r w:rsidR="00351294">
        <w:rPr>
          <w:rFonts w:ascii="Times New Roman" w:hAnsi="Times New Roman" w:cs="Times New Roman"/>
          <w:sz w:val="24"/>
        </w:rPr>
        <w:t>m</w:t>
      </w:r>
      <w:r w:rsidR="00351294" w:rsidRPr="004D60A1">
        <w:rPr>
          <w:rFonts w:ascii="Times New Roman" w:hAnsi="Times New Roman" w:cs="Times New Roman"/>
          <w:sz w:val="24"/>
        </w:rPr>
        <w:t>eta-modele za definiranje MIPO</w:t>
      </w:r>
      <w:r w:rsidR="00351294">
        <w:rPr>
          <w:rFonts w:ascii="Times New Roman" w:hAnsi="Times New Roman" w:cs="Times New Roman"/>
          <w:sz w:val="24"/>
        </w:rPr>
        <w:t>: ISO 24744:2007</w:t>
      </w:r>
      <w:r w:rsidR="00ED7CA5">
        <w:rPr>
          <w:rStyle w:val="Sprotnaopomba-sklic"/>
          <w:rFonts w:ascii="Times New Roman" w:hAnsi="Times New Roman" w:cs="Times New Roman"/>
          <w:sz w:val="24"/>
        </w:rPr>
        <w:footnoteReference w:id="6"/>
      </w:r>
      <w:r w:rsidR="00351294">
        <w:rPr>
          <w:rFonts w:ascii="Times New Roman" w:hAnsi="Times New Roman" w:cs="Times New Roman"/>
          <w:sz w:val="24"/>
        </w:rPr>
        <w:t xml:space="preserve"> in SPEM</w:t>
      </w:r>
      <w:r w:rsidR="005503ED">
        <w:rPr>
          <w:rStyle w:val="Sprotnaopomba-sklic"/>
          <w:rFonts w:ascii="Times New Roman" w:hAnsi="Times New Roman" w:cs="Times New Roman"/>
          <w:sz w:val="24"/>
        </w:rPr>
        <w:footnoteReference w:id="7"/>
      </w:r>
      <w:r w:rsidR="00F47878">
        <w:rPr>
          <w:rFonts w:ascii="Times New Roman" w:hAnsi="Times New Roman" w:cs="Times New Roman"/>
          <w:sz w:val="24"/>
        </w:rPr>
        <w:t xml:space="preserve">. </w:t>
      </w:r>
      <w:r w:rsidR="001D638B">
        <w:rPr>
          <w:rFonts w:ascii="Times New Roman" w:hAnsi="Times New Roman" w:cs="Times New Roman"/>
          <w:sz w:val="24"/>
        </w:rPr>
        <w:t>Meta-</w:t>
      </w:r>
      <w:r w:rsidR="007F4174" w:rsidRPr="00F71E12">
        <w:rPr>
          <w:rFonts w:ascii="Times New Roman" w:hAnsi="Times New Roman" w:cs="Times New Roman"/>
          <w:sz w:val="24"/>
        </w:rPr>
        <w:t>model se osredotoča na prikaz vsebine metode in ima številne prednosti:</w:t>
      </w:r>
    </w:p>
    <w:p w:rsidR="007F4174" w:rsidRPr="00F71E12" w:rsidRDefault="00811D1B" w:rsidP="007F4174">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w:t>
      </w:r>
      <w:r w:rsidR="007F4174" w:rsidRPr="00F71E12">
        <w:rPr>
          <w:rFonts w:ascii="Times New Roman" w:hAnsi="Times New Roman" w:cs="Times New Roman"/>
          <w:sz w:val="24"/>
        </w:rPr>
        <w:t>agotavlja formalne temelje za specifikacijo MIPO,</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zagotavlja analizi</w:t>
      </w:r>
      <w:r w:rsidR="00E664CD">
        <w:rPr>
          <w:rFonts w:ascii="Times New Roman" w:hAnsi="Times New Roman" w:cs="Times New Roman"/>
          <w:sz w:val="24"/>
        </w:rPr>
        <w:t>ra</w:t>
      </w:r>
      <w:r w:rsidR="00CC20C7">
        <w:rPr>
          <w:rFonts w:ascii="Times New Roman" w:hAnsi="Times New Roman" w:cs="Times New Roman"/>
          <w:sz w:val="24"/>
        </w:rPr>
        <w:t>nje konsistence in skladnosti,</w:t>
      </w:r>
    </w:p>
    <w:p w:rsidR="007F4174" w:rsidRPr="00F71E12" w:rsidRDefault="007F4174" w:rsidP="00A93A4D">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124D2F" w:rsidRDefault="009844FA" w:rsidP="005D5AA9">
      <w:pPr>
        <w:contextualSpacing/>
        <w:jc w:val="both"/>
        <w:rPr>
          <w:rFonts w:ascii="Times New Roman" w:hAnsi="Times New Roman" w:cs="Times New Roman"/>
          <w:sz w:val="24"/>
        </w:rPr>
      </w:pPr>
      <w:r w:rsidRPr="00F71E12">
        <w:rPr>
          <w:rFonts w:ascii="Times New Roman" w:hAnsi="Times New Roman" w:cs="Times New Roman"/>
          <w:sz w:val="24"/>
        </w:rPr>
        <w:t>Konzorcij OMG</w:t>
      </w:r>
      <w:r w:rsidRPr="00F71E12">
        <w:rPr>
          <w:rStyle w:val="Sprotnaopomba-sklic"/>
          <w:rFonts w:ascii="Times New Roman" w:hAnsi="Times New Roman" w:cs="Times New Roman"/>
          <w:sz w:val="24"/>
        </w:rPr>
        <w:footnoteReference w:id="8"/>
      </w:r>
      <w:r w:rsidR="004873FF" w:rsidRPr="00F71E12">
        <w:rPr>
          <w:rFonts w:ascii="Times New Roman" w:hAnsi="Times New Roman" w:cs="Times New Roman"/>
          <w:sz w:val="24"/>
        </w:rPr>
        <w:t xml:space="preserve"> je</w:t>
      </w:r>
      <w:r w:rsidR="00301733" w:rsidRPr="00F71E12">
        <w:rPr>
          <w:rFonts w:ascii="Times New Roman" w:hAnsi="Times New Roman" w:cs="Times New Roman"/>
          <w:sz w:val="24"/>
        </w:rPr>
        <w:t xml:space="preserve"> v standardu MOF</w:t>
      </w:r>
      <w:r w:rsidR="00301733" w:rsidRPr="00F71E12">
        <w:rPr>
          <w:rStyle w:val="Sprotnaopomba-sklic"/>
          <w:rFonts w:ascii="Times New Roman" w:hAnsi="Times New Roman" w:cs="Times New Roman"/>
          <w:sz w:val="24"/>
        </w:rPr>
        <w:footnoteReference w:id="9"/>
      </w:r>
      <w:r w:rsidR="004873FF" w:rsidRPr="00F71E12">
        <w:rPr>
          <w:rFonts w:ascii="Times New Roman" w:hAnsi="Times New Roman" w:cs="Times New Roman"/>
          <w:sz w:val="24"/>
        </w:rPr>
        <w:t xml:space="preserve"> definiral štiri-plastno refe</w:t>
      </w:r>
      <w:r w:rsidR="009B0CA8" w:rsidRPr="00F71E12">
        <w:rPr>
          <w:rFonts w:ascii="Times New Roman" w:hAnsi="Times New Roman" w:cs="Times New Roman"/>
          <w:sz w:val="24"/>
        </w:rPr>
        <w:t xml:space="preserve">renčno arhitekturo meta-modela na podlagi pogosto uporabljenih </w:t>
      </w:r>
      <w:r w:rsidR="000408AF" w:rsidRPr="00F71E12">
        <w:rPr>
          <w:rFonts w:ascii="Times New Roman" w:hAnsi="Times New Roman" w:cs="Times New Roman"/>
          <w:sz w:val="24"/>
        </w:rPr>
        <w:t>konceptov</w:t>
      </w:r>
      <w:r w:rsidR="009440BF" w:rsidRPr="00F71E12">
        <w:rPr>
          <w:rFonts w:ascii="Times New Roman" w:hAnsi="Times New Roman" w:cs="Times New Roman"/>
          <w:sz w:val="24"/>
        </w:rPr>
        <w:t xml:space="preserve"> </w:t>
      </w:r>
      <w:r w:rsidR="009440BF" w:rsidRPr="00F71E12">
        <w:rPr>
          <w:rFonts w:ascii="Times New Roman" w:hAnsi="Times New Roman" w:cs="Times New Roman"/>
          <w:sz w:val="24"/>
        </w:rPr>
        <w:fldChar w:fldCharType="begin"/>
      </w:r>
      <w:r w:rsidR="009440BF"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9440BF" w:rsidRPr="00F71E12">
        <w:rPr>
          <w:rFonts w:ascii="Times New Roman" w:hAnsi="Times New Roman" w:cs="Times New Roman"/>
          <w:sz w:val="24"/>
        </w:rPr>
        <w:fldChar w:fldCharType="separate"/>
      </w:r>
      <w:r w:rsidR="009440BF" w:rsidRPr="00F71E12">
        <w:rPr>
          <w:rFonts w:ascii="Times New Roman" w:hAnsi="Times New Roman" w:cs="Times New Roman"/>
          <w:sz w:val="24"/>
        </w:rPr>
        <w:t>(Engels in Sauer 2010, 419)</w:t>
      </w:r>
      <w:r w:rsidR="009440BF" w:rsidRPr="00F71E12">
        <w:rPr>
          <w:rFonts w:ascii="Times New Roman" w:hAnsi="Times New Roman" w:cs="Times New Roman"/>
          <w:sz w:val="24"/>
        </w:rPr>
        <w:fldChar w:fldCharType="end"/>
      </w:r>
      <w:r w:rsidR="00B33E2B" w:rsidRPr="00F71E12">
        <w:rPr>
          <w:rFonts w:ascii="Times New Roman" w:hAnsi="Times New Roman" w:cs="Times New Roman"/>
          <w:sz w:val="24"/>
        </w:rPr>
        <w:t>.</w:t>
      </w:r>
      <w:r w:rsidR="00951573" w:rsidRPr="00F71E12">
        <w:rPr>
          <w:rFonts w:ascii="Times New Roman" w:hAnsi="Times New Roman" w:cs="Times New Roman"/>
          <w:sz w:val="24"/>
        </w:rPr>
        <w:t xml:space="preserve"> </w:t>
      </w:r>
      <w:r w:rsidR="00CA657A" w:rsidRPr="00F71E12">
        <w:rPr>
          <w:rFonts w:ascii="Times New Roman" w:hAnsi="Times New Roman" w:cs="Times New Roman"/>
          <w:sz w:val="24"/>
        </w:rPr>
        <w:t>Kot je razvidno iz</w:t>
      </w:r>
      <w:r w:rsidR="004F066F">
        <w:rPr>
          <w:rFonts w:ascii="Times New Roman" w:hAnsi="Times New Roman" w:cs="Times New Roman"/>
          <w:sz w:val="24"/>
        </w:rPr>
        <w:t xml:space="preserve"> slike 6.2</w:t>
      </w:r>
      <w:r w:rsidR="001A51C5" w:rsidRPr="00F71E12">
        <w:rPr>
          <w:rFonts w:ascii="Times New Roman" w:hAnsi="Times New Roman" w:cs="Times New Roman"/>
          <w:sz w:val="24"/>
        </w:rPr>
        <w:t xml:space="preserve"> se p</w:t>
      </w:r>
      <w:r w:rsidR="00EB3750" w:rsidRPr="00F71E12">
        <w:rPr>
          <w:rFonts w:ascii="Times New Roman" w:hAnsi="Times New Roman" w:cs="Times New Roman"/>
          <w:sz w:val="24"/>
        </w:rPr>
        <w:t xml:space="preserve">lasti </w:t>
      </w:r>
      <w:r w:rsidR="00951573" w:rsidRPr="00F71E12">
        <w:rPr>
          <w:rFonts w:ascii="Times New Roman" w:hAnsi="Times New Roman" w:cs="Times New Roman"/>
          <w:sz w:val="24"/>
        </w:rPr>
        <w:t>delijo na</w:t>
      </w:r>
      <w:r w:rsidR="00E5105A" w:rsidRPr="00F71E12">
        <w:rPr>
          <w:rFonts w:ascii="Times New Roman" w:hAnsi="Times New Roman" w:cs="Times New Roman"/>
          <w:sz w:val="24"/>
        </w:rPr>
        <w:t xml:space="preserve"> plast</w:t>
      </w:r>
      <w:r w:rsidR="00951573" w:rsidRPr="00F71E12">
        <w:rPr>
          <w:rFonts w:ascii="Times New Roman" w:hAnsi="Times New Roman" w:cs="Times New Roman"/>
          <w:sz w:val="24"/>
        </w:rPr>
        <w:t>: M0, M1, M2 in M3</w:t>
      </w:r>
      <w:r w:rsidR="00892B96" w:rsidRPr="00F71E12">
        <w:rPr>
          <w:rFonts w:ascii="Times New Roman" w:hAnsi="Times New Roman" w:cs="Times New Roman"/>
          <w:sz w:val="24"/>
        </w:rPr>
        <w:t xml:space="preserve"> </w:t>
      </w:r>
      <w:r w:rsidR="00892B96" w:rsidRPr="00F71E12">
        <w:rPr>
          <w:rFonts w:ascii="Times New Roman" w:hAnsi="Times New Roman" w:cs="Times New Roman"/>
          <w:sz w:val="24"/>
        </w:rPr>
        <w:fldChar w:fldCharType="begin"/>
      </w:r>
      <w:r w:rsidR="00892B96"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892B96" w:rsidRPr="00F71E12">
        <w:rPr>
          <w:rFonts w:ascii="Times New Roman" w:hAnsi="Times New Roman" w:cs="Times New Roman"/>
          <w:sz w:val="24"/>
        </w:rPr>
        <w:fldChar w:fldCharType="separate"/>
      </w:r>
      <w:r w:rsidR="00892B96" w:rsidRPr="00F71E12">
        <w:rPr>
          <w:rFonts w:ascii="Times New Roman" w:hAnsi="Times New Roman" w:cs="Times New Roman"/>
          <w:sz w:val="24"/>
          <w:szCs w:val="24"/>
        </w:rPr>
        <w:t>(Engels in Sauer 2010, 419–20)</w:t>
      </w:r>
      <w:r w:rsidR="00892B96" w:rsidRPr="00F71E12">
        <w:rPr>
          <w:rFonts w:ascii="Times New Roman" w:hAnsi="Times New Roman" w:cs="Times New Roman"/>
          <w:sz w:val="24"/>
        </w:rPr>
        <w:fldChar w:fldCharType="end"/>
      </w:r>
      <w:r w:rsidR="00124D2F">
        <w:rPr>
          <w:rFonts w:ascii="Times New Roman" w:hAnsi="Times New Roman" w:cs="Times New Roman"/>
          <w:sz w:val="24"/>
        </w:rPr>
        <w:t>.</w:t>
      </w:r>
    </w:p>
    <w:p w:rsidR="00153BD8" w:rsidRPr="00F71E12" w:rsidRDefault="004F066F" w:rsidP="00153BD8">
      <w:pPr>
        <w:jc w:val="center"/>
        <w:rPr>
          <w:rFonts w:ascii="Times New Roman" w:hAnsi="Times New Roman" w:cs="Times New Roman"/>
          <w:sz w:val="24"/>
        </w:rPr>
      </w:pPr>
      <w:r>
        <w:rPr>
          <w:rFonts w:ascii="Times New Roman" w:hAnsi="Times New Roman" w:cs="Times New Roman"/>
          <w:noProof/>
          <w:sz w:val="20"/>
          <w:szCs w:val="20"/>
          <w:lang w:eastAsia="sl-SI"/>
        </w:rPr>
        <w:t>Slika 6.2</w:t>
      </w:r>
      <w:r w:rsidR="00153BD8" w:rsidRPr="00F71E12">
        <w:rPr>
          <w:rFonts w:ascii="Times New Roman" w:hAnsi="Times New Roman" w:cs="Times New Roman"/>
          <w:noProof/>
          <w:sz w:val="20"/>
          <w:szCs w:val="20"/>
          <w:lang w:eastAsia="sl-SI"/>
        </w:rPr>
        <w:t xml:space="preserve"> temeljna 4-plastna hierarhija meta-modela po standardu MOF</w:t>
      </w:r>
      <w:r w:rsidR="00AB7107">
        <w:rPr>
          <w:rFonts w:ascii="Times New Roman" w:hAnsi="Times New Roman" w:cs="Times New Roman"/>
          <w:noProof/>
          <w:sz w:val="20"/>
          <w:szCs w:val="20"/>
          <w:lang w:eastAsia="sl-SI"/>
        </w:rPr>
        <w:br/>
      </w:r>
      <w:r w:rsidR="00153BD8" w:rsidRPr="00F71E12">
        <w:rPr>
          <w:rFonts w:ascii="Times New Roman" w:hAnsi="Times New Roman" w:cs="Times New Roman"/>
          <w:noProof/>
          <w:sz w:val="20"/>
          <w:szCs w:val="20"/>
          <w:lang w:eastAsia="sl-SI"/>
        </w:rPr>
        <w:drawing>
          <wp:inline distT="0" distB="0" distL="0" distR="0" wp14:anchorId="63E2EB09" wp14:editId="135FAF69">
            <wp:extent cx="1230813" cy="1866900"/>
            <wp:effectExtent l="0" t="0" r="762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238292" cy="1878245"/>
                    </a:xfrm>
                    <a:prstGeom prst="rect">
                      <a:avLst/>
                    </a:prstGeom>
                  </pic:spPr>
                </pic:pic>
              </a:graphicData>
            </a:graphic>
          </wp:inline>
        </w:drawing>
      </w:r>
      <w:r w:rsidR="00153BD8" w:rsidRPr="00F71E12">
        <w:rPr>
          <w:rFonts w:ascii="Times New Roman" w:hAnsi="Times New Roman" w:cs="Times New Roman"/>
          <w:sz w:val="20"/>
          <w:szCs w:val="20"/>
        </w:rPr>
        <w:br/>
        <w:t xml:space="preserve">vir: </w:t>
      </w:r>
      <w:r w:rsidR="00153BD8" w:rsidRPr="00F71E12">
        <w:rPr>
          <w:rFonts w:ascii="Times New Roman" w:hAnsi="Times New Roman" w:cs="Times New Roman"/>
          <w:sz w:val="20"/>
          <w:szCs w:val="20"/>
        </w:rPr>
        <w:fldChar w:fldCharType="begin"/>
      </w:r>
      <w:r w:rsidR="00153BD8"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153BD8" w:rsidRPr="00F71E12">
        <w:rPr>
          <w:rFonts w:ascii="Times New Roman" w:hAnsi="Times New Roman" w:cs="Times New Roman"/>
          <w:sz w:val="20"/>
          <w:szCs w:val="20"/>
        </w:rPr>
        <w:fldChar w:fldCharType="separate"/>
      </w:r>
      <w:r w:rsidR="00153BD8" w:rsidRPr="00F71E12">
        <w:rPr>
          <w:rFonts w:ascii="Times New Roman" w:hAnsi="Times New Roman" w:cs="Times New Roman"/>
          <w:sz w:val="20"/>
          <w:szCs w:val="20"/>
        </w:rPr>
        <w:t>(Engels in Sauer 2010, 420)</w:t>
      </w:r>
      <w:r w:rsidR="00153BD8" w:rsidRPr="00F71E12">
        <w:rPr>
          <w:rFonts w:ascii="Times New Roman" w:hAnsi="Times New Roman" w:cs="Times New Roman"/>
          <w:sz w:val="20"/>
          <w:szCs w:val="20"/>
        </w:rPr>
        <w:fldChar w:fldCharType="end"/>
      </w:r>
    </w:p>
    <w:p w:rsidR="00C84B5C" w:rsidRPr="00F71E12" w:rsidRDefault="00A44849" w:rsidP="005D5AA9">
      <w:pPr>
        <w:contextualSpacing/>
        <w:jc w:val="both"/>
        <w:rPr>
          <w:rFonts w:ascii="Times New Roman" w:hAnsi="Times New Roman" w:cs="Times New Roman"/>
          <w:sz w:val="24"/>
        </w:rPr>
      </w:pPr>
      <w:r w:rsidRPr="00F71E12">
        <w:rPr>
          <w:rFonts w:ascii="Times New Roman" w:hAnsi="Times New Roman" w:cs="Times New Roman"/>
          <w:b/>
          <w:sz w:val="24"/>
        </w:rPr>
        <w:lastRenderedPageBreak/>
        <w:t>M0</w:t>
      </w:r>
      <w:r w:rsidRPr="00F71E12">
        <w:rPr>
          <w:rFonts w:ascii="Times New Roman" w:hAnsi="Times New Roman" w:cs="Times New Roman"/>
          <w:sz w:val="24"/>
        </w:rPr>
        <w:t xml:space="preserve"> predstavlja </w:t>
      </w:r>
      <w:r w:rsidR="00C84B5C" w:rsidRPr="00F71E12">
        <w:rPr>
          <w:rFonts w:ascii="Times New Roman" w:hAnsi="Times New Roman" w:cs="Times New Roman"/>
          <w:sz w:val="24"/>
        </w:rPr>
        <w:t>plast</w:t>
      </w:r>
      <w:r w:rsidRPr="00F71E12">
        <w:rPr>
          <w:rFonts w:ascii="Times New Roman" w:hAnsi="Times New Roman" w:cs="Times New Roman"/>
          <w:sz w:val="24"/>
        </w:rPr>
        <w:t xml:space="preserve"> izvajanja </w:t>
      </w:r>
      <w:r w:rsidR="00A52C22" w:rsidRPr="00F71E12">
        <w:rPr>
          <w:rFonts w:ascii="Times New Roman" w:hAnsi="Times New Roman" w:cs="Times New Roman"/>
          <w:sz w:val="24"/>
        </w:rPr>
        <w:t>in predstavlja področje uporabe (razvoj programske opreme).</w:t>
      </w:r>
      <w:r w:rsidR="00750618" w:rsidRPr="00F71E12">
        <w:rPr>
          <w:rFonts w:ascii="Times New Roman" w:hAnsi="Times New Roman" w:cs="Times New Roman"/>
          <w:sz w:val="24"/>
        </w:rPr>
        <w:t xml:space="preserve"> V domeni IM plast M0 predstavlja temeljne objekte, ki se proizvajajo tekom življenjskega cikla </w:t>
      </w:r>
      <w:r w:rsidR="00C0224C" w:rsidRPr="00F71E12">
        <w:rPr>
          <w:rFonts w:ascii="Times New Roman" w:hAnsi="Times New Roman" w:cs="Times New Roman"/>
          <w:sz w:val="24"/>
        </w:rPr>
        <w:t xml:space="preserve">razvoja programske opreme </w:t>
      </w:r>
      <w:r w:rsidR="00C0224C"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C0224C" w:rsidRPr="00F71E12">
        <w:rPr>
          <w:rFonts w:ascii="Times New Roman" w:hAnsi="Times New Roman" w:cs="Times New Roman"/>
          <w:sz w:val="24"/>
        </w:rPr>
        <w:fldChar w:fldCharType="separate"/>
      </w:r>
      <w:r w:rsidR="00C0224C" w:rsidRPr="00F71E12">
        <w:rPr>
          <w:rFonts w:ascii="Times New Roman" w:hAnsi="Times New Roman" w:cs="Times New Roman"/>
          <w:sz w:val="24"/>
          <w:szCs w:val="24"/>
        </w:rPr>
        <w:t>(Engels in Sauer 2010, 419–20)</w:t>
      </w:r>
      <w:r w:rsidR="00C0224C" w:rsidRPr="00F71E12">
        <w:rPr>
          <w:rFonts w:ascii="Times New Roman" w:hAnsi="Times New Roman" w:cs="Times New Roman"/>
          <w:sz w:val="24"/>
        </w:rPr>
        <w:fldChar w:fldCharType="end"/>
      </w:r>
      <w:r w:rsidR="00750618" w:rsidRPr="00F71E12">
        <w:rPr>
          <w:rFonts w:ascii="Times New Roman" w:hAnsi="Times New Roman" w:cs="Times New Roman"/>
          <w:sz w:val="24"/>
        </w:rPr>
        <w:t>.</w:t>
      </w:r>
    </w:p>
    <w:p w:rsidR="00A73159" w:rsidRPr="00F71E12" w:rsidRDefault="001C06CD" w:rsidP="005D5AA9">
      <w:pPr>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w:t>
      </w:r>
      <w:r w:rsidR="00AF017F">
        <w:rPr>
          <w:rFonts w:ascii="Times New Roman" w:hAnsi="Times New Roman" w:cs="Times New Roman"/>
          <w:sz w:val="24"/>
        </w:rPr>
        <w:t xml:space="preserve"> modeliranja</w:t>
      </w:r>
      <w:r w:rsidRPr="00F71E12">
        <w:rPr>
          <w:rFonts w:ascii="Times New Roman" w:hAnsi="Times New Roman" w:cs="Times New Roman"/>
          <w:sz w:val="24"/>
        </w:rPr>
        <w:t>, ki predstavlja model MIPO</w:t>
      </w:r>
      <w:r w:rsidR="00761DB5">
        <w:rPr>
          <w:rFonts w:ascii="Times New Roman" w:hAnsi="Times New Roman" w:cs="Times New Roman"/>
          <w:sz w:val="24"/>
        </w:rPr>
        <w:t xml:space="preserve"> </w:t>
      </w:r>
      <w:r w:rsidR="00761DB5" w:rsidRPr="00F71E12">
        <w:rPr>
          <w:rFonts w:ascii="Times New Roman" w:hAnsi="Times New Roman" w:cs="Times New Roman"/>
          <w:sz w:val="24"/>
        </w:rPr>
        <w:fldChar w:fldCharType="begin"/>
      </w:r>
      <w:r w:rsidR="00761DB5"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761DB5" w:rsidRPr="00F71E12">
        <w:rPr>
          <w:rFonts w:ascii="Times New Roman" w:hAnsi="Times New Roman" w:cs="Times New Roman"/>
          <w:sz w:val="24"/>
        </w:rPr>
        <w:fldChar w:fldCharType="separate"/>
      </w:r>
      <w:r w:rsidR="00761DB5" w:rsidRPr="00F71E12">
        <w:rPr>
          <w:rFonts w:ascii="Times New Roman" w:hAnsi="Times New Roman" w:cs="Times New Roman"/>
          <w:sz w:val="24"/>
        </w:rPr>
        <w:t>(Engels in Sauer 2010, 420)</w:t>
      </w:r>
      <w:r w:rsidR="00761DB5" w:rsidRPr="00F71E12">
        <w:rPr>
          <w:rFonts w:ascii="Times New Roman" w:hAnsi="Times New Roman" w:cs="Times New Roman"/>
          <w:sz w:val="24"/>
        </w:rPr>
        <w:fldChar w:fldCharType="end"/>
      </w:r>
      <w:r w:rsidRPr="00F71E12">
        <w:rPr>
          <w:rFonts w:ascii="Times New Roman" w:hAnsi="Times New Roman" w:cs="Times New Roman"/>
          <w:sz w:val="24"/>
        </w:rPr>
        <w:t>.</w:t>
      </w:r>
      <w:r w:rsidR="00761DB5">
        <w:rPr>
          <w:rFonts w:ascii="Times New Roman" w:hAnsi="Times New Roman" w:cs="Times New Roman"/>
          <w:sz w:val="24"/>
        </w:rPr>
        <w:t xml:space="preserve"> V tej plasti so definirani konstrukti in procesni modeli</w:t>
      </w:r>
      <w:r w:rsidR="00C955ED">
        <w:rPr>
          <w:rFonts w:ascii="Times New Roman" w:hAnsi="Times New Roman" w:cs="Times New Roman"/>
          <w:sz w:val="24"/>
        </w:rPr>
        <w:t xml:space="preserve"> </w:t>
      </w:r>
      <w:r w:rsidR="00C955ED">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C955ED">
        <w:rPr>
          <w:rFonts w:ascii="Times New Roman" w:hAnsi="Times New Roman" w:cs="Times New Roman"/>
          <w:sz w:val="24"/>
        </w:rPr>
        <w:fldChar w:fldCharType="separate"/>
      </w:r>
      <w:r w:rsidR="00C955ED" w:rsidRPr="00C955ED">
        <w:rPr>
          <w:rFonts w:ascii="Times New Roman" w:hAnsi="Times New Roman" w:cs="Times New Roman"/>
          <w:sz w:val="24"/>
        </w:rPr>
        <w:t>(Jablonski 2010, 400)</w:t>
      </w:r>
      <w:r w:rsidR="00C955ED">
        <w:rPr>
          <w:rFonts w:ascii="Times New Roman" w:hAnsi="Times New Roman" w:cs="Times New Roman"/>
          <w:sz w:val="24"/>
        </w:rPr>
        <w:fldChar w:fldCharType="end"/>
      </w:r>
      <w:r w:rsidR="00C955ED">
        <w:rPr>
          <w:rFonts w:ascii="Times New Roman" w:hAnsi="Times New Roman" w:cs="Times New Roman"/>
          <w:sz w:val="24"/>
        </w:rPr>
        <w:t>.</w:t>
      </w:r>
      <w:r w:rsidRPr="00F71E12">
        <w:rPr>
          <w:rFonts w:ascii="Times New Roman" w:hAnsi="Times New Roman" w:cs="Times New Roman"/>
          <w:sz w:val="24"/>
        </w:rPr>
        <w:t xml:space="preserve"> </w:t>
      </w:r>
      <w:r w:rsidR="00E9225F">
        <w:rPr>
          <w:rFonts w:ascii="Times New Roman" w:hAnsi="Times New Roman" w:cs="Times New Roman"/>
          <w:sz w:val="24"/>
        </w:rPr>
        <w:t>M1 se izražajo v realnosti kot lastne instance v M0</w:t>
      </w:r>
      <w:r w:rsidR="00AC4A34" w:rsidRPr="00F71E12">
        <w:rPr>
          <w:rFonts w:ascii="Times New Roman" w:hAnsi="Times New Roman" w:cs="Times New Roman"/>
          <w:sz w:val="24"/>
        </w:rPr>
        <w:t xml:space="preserve"> </w:t>
      </w:r>
      <w:r w:rsidR="00AC4A34" w:rsidRPr="00F71E12">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AC4A34" w:rsidRPr="00F71E12">
        <w:rPr>
          <w:rFonts w:ascii="Times New Roman" w:hAnsi="Times New Roman" w:cs="Times New Roman"/>
          <w:sz w:val="24"/>
        </w:rPr>
        <w:fldChar w:fldCharType="separate"/>
      </w:r>
      <w:r w:rsidR="00AC4A34" w:rsidRPr="00F71E12">
        <w:rPr>
          <w:rFonts w:ascii="Times New Roman" w:hAnsi="Times New Roman" w:cs="Times New Roman"/>
          <w:sz w:val="24"/>
        </w:rPr>
        <w:t>(Engels in Sauer 2010, 420)</w:t>
      </w:r>
      <w:r w:rsidR="00AC4A34" w:rsidRPr="00F71E12">
        <w:rPr>
          <w:rFonts w:ascii="Times New Roman" w:hAnsi="Times New Roman" w:cs="Times New Roman"/>
          <w:sz w:val="24"/>
        </w:rPr>
        <w:fldChar w:fldCharType="end"/>
      </w:r>
      <w:r w:rsidR="00AC4A34" w:rsidRPr="00F71E12">
        <w:rPr>
          <w:rFonts w:ascii="Times New Roman" w:hAnsi="Times New Roman" w:cs="Times New Roman"/>
          <w:sz w:val="24"/>
        </w:rPr>
        <w:t>.</w:t>
      </w:r>
    </w:p>
    <w:p w:rsidR="00CF172A" w:rsidRPr="00F71E12" w:rsidRDefault="00CF172A" w:rsidP="005D5AA9">
      <w:pPr>
        <w:contextualSpacing/>
        <w:jc w:val="both"/>
        <w:rPr>
          <w:rFonts w:ascii="Times New Roman" w:hAnsi="Times New Roman" w:cs="Times New Roman"/>
          <w:sz w:val="24"/>
        </w:rPr>
      </w:pPr>
      <w:r w:rsidRPr="00F71E12">
        <w:rPr>
          <w:rFonts w:ascii="Times New Roman" w:hAnsi="Times New Roman" w:cs="Times New Roman"/>
          <w:b/>
          <w:sz w:val="24"/>
        </w:rPr>
        <w:t>M2</w:t>
      </w:r>
      <w:r w:rsidRPr="00F71E12">
        <w:rPr>
          <w:rFonts w:ascii="Times New Roman" w:hAnsi="Times New Roman" w:cs="Times New Roman"/>
          <w:sz w:val="24"/>
        </w:rPr>
        <w:t xml:space="preserve"> je plast kje</w:t>
      </w:r>
      <w:r w:rsidR="0047640E" w:rsidRPr="00F71E12">
        <w:rPr>
          <w:rFonts w:ascii="Times New Roman" w:hAnsi="Times New Roman" w:cs="Times New Roman"/>
          <w:sz w:val="24"/>
        </w:rPr>
        <w:t>r se</w:t>
      </w:r>
      <w:r w:rsidR="007669E9">
        <w:rPr>
          <w:rFonts w:ascii="Times New Roman" w:hAnsi="Times New Roman" w:cs="Times New Roman"/>
          <w:sz w:val="24"/>
        </w:rPr>
        <w:t xml:space="preserve"> izvaja meta-modeliranje </w:t>
      </w:r>
      <w:r w:rsidR="00EB4892"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B4892" w:rsidRPr="00F71E12">
        <w:rPr>
          <w:rFonts w:ascii="Times New Roman" w:hAnsi="Times New Roman" w:cs="Times New Roman"/>
          <w:sz w:val="24"/>
        </w:rPr>
        <w:fldChar w:fldCharType="separate"/>
      </w:r>
      <w:r w:rsidR="00EB4892" w:rsidRPr="00F71E12">
        <w:rPr>
          <w:rFonts w:ascii="Times New Roman" w:hAnsi="Times New Roman" w:cs="Times New Roman"/>
          <w:sz w:val="24"/>
        </w:rPr>
        <w:t>(Engels in Sauer 2010, 420)</w:t>
      </w:r>
      <w:r w:rsidR="00EB4892" w:rsidRPr="00F71E12">
        <w:rPr>
          <w:rFonts w:ascii="Times New Roman" w:hAnsi="Times New Roman" w:cs="Times New Roman"/>
          <w:sz w:val="24"/>
        </w:rPr>
        <w:fldChar w:fldCharType="end"/>
      </w:r>
      <w:r w:rsidR="00096B8C">
        <w:rPr>
          <w:rFonts w:ascii="Times New Roman" w:hAnsi="Times New Roman" w:cs="Times New Roman"/>
          <w:sz w:val="24"/>
        </w:rPr>
        <w:t>.</w:t>
      </w:r>
      <w:r w:rsidR="007669E9">
        <w:rPr>
          <w:rFonts w:ascii="Times New Roman" w:hAnsi="Times New Roman" w:cs="Times New Roman"/>
          <w:sz w:val="24"/>
        </w:rPr>
        <w:t xml:space="preserve"> </w:t>
      </w:r>
      <w:r w:rsidR="007669E9" w:rsidRPr="00F71E12">
        <w:rPr>
          <w:rFonts w:ascii="Times New Roman" w:hAnsi="Times New Roman" w:cs="Times New Roman"/>
          <w:sz w:val="24"/>
          <w:szCs w:val="20"/>
        </w:rPr>
        <w:t xml:space="preserve">Konstrukti so glede na domeno </w:t>
      </w:r>
      <w:r w:rsidR="007669E9">
        <w:rPr>
          <w:rFonts w:ascii="Times New Roman" w:hAnsi="Times New Roman" w:cs="Times New Roman"/>
          <w:sz w:val="24"/>
          <w:szCs w:val="20"/>
        </w:rPr>
        <w:t>uporabe definirani tukaj</w:t>
      </w:r>
      <w:r w:rsidR="007669E9" w:rsidRPr="00F71E12">
        <w:rPr>
          <w:rFonts w:ascii="Times New Roman" w:hAnsi="Times New Roman" w:cs="Times New Roman"/>
          <w:sz w:val="24"/>
          <w:szCs w:val="20"/>
        </w:rPr>
        <w:t>. Definirajo jih procesni jeziki na nivoju domenskega</w:t>
      </w:r>
      <w:r w:rsidR="007669E9" w:rsidRPr="00F71E12">
        <w:rPr>
          <w:rStyle w:val="Sprotnaopomba-sklic"/>
          <w:rFonts w:ascii="Times New Roman" w:hAnsi="Times New Roman" w:cs="Times New Roman"/>
          <w:sz w:val="24"/>
          <w:szCs w:val="20"/>
        </w:rPr>
        <w:footnoteReference w:id="10"/>
      </w:r>
      <w:r w:rsidR="007669E9" w:rsidRPr="00F71E12">
        <w:rPr>
          <w:rFonts w:ascii="Times New Roman" w:hAnsi="Times New Roman" w:cs="Times New Roman"/>
          <w:sz w:val="24"/>
          <w:szCs w:val="20"/>
        </w:rPr>
        <w:t xml:space="preserve"> in abstraktnega</w:t>
      </w:r>
      <w:r w:rsidR="007669E9" w:rsidRPr="00F71E12">
        <w:rPr>
          <w:rStyle w:val="Sprotnaopomba-sklic"/>
          <w:rFonts w:ascii="Times New Roman" w:hAnsi="Times New Roman" w:cs="Times New Roman"/>
          <w:sz w:val="24"/>
          <w:szCs w:val="20"/>
        </w:rPr>
        <w:footnoteReference w:id="11"/>
      </w:r>
      <w:r w:rsidR="007669E9" w:rsidRPr="00F71E1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w:t>
      </w:r>
      <w:r w:rsidR="007669E9">
        <w:rPr>
          <w:rFonts w:ascii="Times New Roman" w:hAnsi="Times New Roman" w:cs="Times New Roman"/>
          <w:sz w:val="24"/>
          <w:szCs w:val="20"/>
        </w:rPr>
        <w:t xml:space="preserve"> </w:t>
      </w:r>
      <w:r w:rsidR="007669E9">
        <w:rPr>
          <w:rFonts w:ascii="Times New Roman" w:hAnsi="Times New Roman" w:cs="Times New Roman"/>
          <w:sz w:val="24"/>
          <w:szCs w:val="20"/>
        </w:rPr>
        <w:fldChar w:fldCharType="begin"/>
      </w:r>
      <w:r w:rsidR="007669E9">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7669E9">
        <w:rPr>
          <w:rFonts w:ascii="Times New Roman" w:hAnsi="Times New Roman" w:cs="Times New Roman"/>
          <w:sz w:val="24"/>
          <w:szCs w:val="20"/>
        </w:rPr>
        <w:fldChar w:fldCharType="separate"/>
      </w:r>
      <w:r w:rsidR="007669E9" w:rsidRPr="007669E9">
        <w:rPr>
          <w:rFonts w:ascii="Times New Roman" w:hAnsi="Times New Roman" w:cs="Times New Roman"/>
          <w:sz w:val="24"/>
        </w:rPr>
        <w:t>(Jablonski 2010, 400)</w:t>
      </w:r>
      <w:r w:rsidR="007669E9">
        <w:rPr>
          <w:rFonts w:ascii="Times New Roman" w:hAnsi="Times New Roman" w:cs="Times New Roman"/>
          <w:sz w:val="24"/>
          <w:szCs w:val="20"/>
        </w:rPr>
        <w:fldChar w:fldCharType="end"/>
      </w:r>
      <w:r w:rsidR="007669E9" w:rsidRPr="00F71E12">
        <w:rPr>
          <w:rFonts w:ascii="Times New Roman" w:hAnsi="Times New Roman" w:cs="Times New Roman"/>
          <w:sz w:val="24"/>
          <w:szCs w:val="20"/>
        </w:rPr>
        <w:t>.</w:t>
      </w:r>
      <w:r w:rsidR="00557A77">
        <w:rPr>
          <w:rFonts w:ascii="Times New Roman" w:hAnsi="Times New Roman" w:cs="Times New Roman"/>
          <w:sz w:val="24"/>
        </w:rPr>
        <w:t xml:space="preserve"> </w:t>
      </w:r>
    </w:p>
    <w:p w:rsidR="00AC3B63" w:rsidRDefault="00CD0A40" w:rsidP="005D5AA9">
      <w:pPr>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w:t>
      </w:r>
      <w:r w:rsidR="00610826" w:rsidRPr="00F71E12">
        <w:rPr>
          <w:rFonts w:ascii="Times New Roman" w:hAnsi="Times New Roman" w:cs="Times New Roman"/>
          <w:sz w:val="24"/>
        </w:rPr>
        <w:t xml:space="preserve">. </w:t>
      </w:r>
      <w:r w:rsidRPr="00F71E12">
        <w:rPr>
          <w:rFonts w:ascii="Times New Roman" w:hAnsi="Times New Roman" w:cs="Times New Roman"/>
          <w:sz w:val="24"/>
        </w:rPr>
        <w:t xml:space="preserve">Tukaj </w:t>
      </w:r>
      <w:r w:rsidR="00153DE3" w:rsidRPr="00F71E12">
        <w:rPr>
          <w:rFonts w:ascii="Times New Roman" w:hAnsi="Times New Roman" w:cs="Times New Roman"/>
          <w:sz w:val="24"/>
        </w:rPr>
        <w:t xml:space="preserve">so definirani meta-meta-modeli (modeli meta-modelov). </w:t>
      </w:r>
      <w:r w:rsidRPr="00F71E12">
        <w:rPr>
          <w:rFonts w:ascii="Times New Roman" w:hAnsi="Times New Roman" w:cs="Times New Roman"/>
          <w:sz w:val="24"/>
        </w:rPr>
        <w:t>Namenjeni so za opisovanje meta-modelov</w:t>
      </w:r>
      <w:r w:rsidR="004A7CB4" w:rsidRPr="00F71E12">
        <w:rPr>
          <w:rFonts w:ascii="Times New Roman" w:hAnsi="Times New Roman" w:cs="Times New Roman"/>
          <w:sz w:val="24"/>
        </w:rPr>
        <w:t xml:space="preserve"> v plasti M2</w:t>
      </w:r>
      <w:r w:rsidR="00EE41EA" w:rsidRPr="00F71E12">
        <w:rPr>
          <w:rFonts w:ascii="Times New Roman" w:hAnsi="Times New Roman" w:cs="Times New Roman"/>
          <w:sz w:val="24"/>
        </w:rPr>
        <w:t xml:space="preserve"> </w:t>
      </w:r>
      <w:r w:rsidR="00EE41EA"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E41EA" w:rsidRPr="00F71E12">
        <w:rPr>
          <w:rFonts w:ascii="Times New Roman" w:hAnsi="Times New Roman" w:cs="Times New Roman"/>
          <w:sz w:val="24"/>
        </w:rPr>
        <w:fldChar w:fldCharType="separate"/>
      </w:r>
      <w:r w:rsidR="00EE41EA" w:rsidRPr="00F71E12">
        <w:rPr>
          <w:rFonts w:ascii="Times New Roman" w:hAnsi="Times New Roman" w:cs="Times New Roman"/>
          <w:sz w:val="24"/>
        </w:rPr>
        <w:t>(Engels in Sauer 2010, 420)</w:t>
      </w:r>
      <w:r w:rsidR="00EE41EA" w:rsidRPr="00F71E12">
        <w:rPr>
          <w:rFonts w:ascii="Times New Roman" w:hAnsi="Times New Roman" w:cs="Times New Roman"/>
          <w:sz w:val="24"/>
        </w:rPr>
        <w:fldChar w:fldCharType="end"/>
      </w:r>
      <w:r w:rsidR="004A7CB4" w:rsidRPr="00F71E12">
        <w:rPr>
          <w:rFonts w:ascii="Times New Roman" w:hAnsi="Times New Roman" w:cs="Times New Roman"/>
          <w:sz w:val="24"/>
        </w:rPr>
        <w:t>.</w:t>
      </w:r>
    </w:p>
    <w:p w:rsidR="0042302F" w:rsidRDefault="0042302F" w:rsidP="005D5AA9">
      <w:pPr>
        <w:contextualSpacing/>
        <w:jc w:val="both"/>
        <w:rPr>
          <w:rFonts w:ascii="Times New Roman" w:hAnsi="Times New Roman" w:cs="Times New Roman"/>
          <w:sz w:val="24"/>
        </w:rPr>
      </w:pPr>
    </w:p>
    <w:p w:rsidR="001C0AB8" w:rsidRDefault="009E42C4" w:rsidP="005D5AA9">
      <w:pPr>
        <w:contextualSpacing/>
        <w:jc w:val="both"/>
        <w:rPr>
          <w:rFonts w:ascii="Times New Roman" w:hAnsi="Times New Roman" w:cs="Times New Roman"/>
          <w:sz w:val="24"/>
        </w:rPr>
      </w:pPr>
      <w:r>
        <w:rPr>
          <w:rFonts w:ascii="Times New Roman" w:hAnsi="Times New Roman" w:cs="Times New Roman"/>
          <w:sz w:val="24"/>
        </w:rPr>
        <w:t xml:space="preserve">Inženiring </w:t>
      </w:r>
      <w:r w:rsidR="005E5AD2">
        <w:rPr>
          <w:rFonts w:ascii="Times New Roman" w:hAnsi="Times New Roman" w:cs="Times New Roman"/>
          <w:sz w:val="24"/>
        </w:rPr>
        <w:t xml:space="preserve">se dogaja v treh domenah: </w:t>
      </w:r>
      <w:r w:rsidR="00F143B8">
        <w:rPr>
          <w:rFonts w:ascii="Times New Roman" w:hAnsi="Times New Roman" w:cs="Times New Roman"/>
          <w:sz w:val="24"/>
        </w:rPr>
        <w:t>IMM</w:t>
      </w:r>
      <w:r w:rsidR="00F143B8">
        <w:rPr>
          <w:rStyle w:val="Sprotnaopomba-sklic"/>
          <w:rFonts w:ascii="Times New Roman" w:hAnsi="Times New Roman" w:cs="Times New Roman"/>
          <w:sz w:val="24"/>
        </w:rPr>
        <w:footnoteReference w:id="12"/>
      </w:r>
      <w:r w:rsidR="005E5AD2">
        <w:rPr>
          <w:rFonts w:ascii="Times New Roman" w:hAnsi="Times New Roman" w:cs="Times New Roman"/>
          <w:sz w:val="24"/>
        </w:rPr>
        <w:t xml:space="preserve">, IM in </w:t>
      </w:r>
      <w:r w:rsidR="00371DFD">
        <w:rPr>
          <w:rFonts w:ascii="Times New Roman" w:hAnsi="Times New Roman" w:cs="Times New Roman"/>
          <w:sz w:val="24"/>
        </w:rPr>
        <w:t>razvoj programske opreme</w:t>
      </w:r>
      <w:r w:rsidR="005E5AD2">
        <w:rPr>
          <w:rFonts w:ascii="Times New Roman" w:hAnsi="Times New Roman" w:cs="Times New Roman"/>
          <w:sz w:val="24"/>
        </w:rPr>
        <w:t>.</w:t>
      </w:r>
      <w:r w:rsidR="00157768">
        <w:rPr>
          <w:rFonts w:ascii="Times New Roman" w:hAnsi="Times New Roman" w:cs="Times New Roman"/>
          <w:sz w:val="24"/>
        </w:rPr>
        <w:t xml:space="preserve"> Vsaka od domen odgovarj</w:t>
      </w:r>
      <w:r w:rsidR="006D0725">
        <w:rPr>
          <w:rFonts w:ascii="Times New Roman" w:hAnsi="Times New Roman" w:cs="Times New Roman"/>
          <w:sz w:val="24"/>
        </w:rPr>
        <w:t xml:space="preserve">a različni stopnji abstrakcije, katere so izražene s hierarhijo plasti </w:t>
      </w:r>
      <w:r w:rsidR="003950E2">
        <w:rPr>
          <w:rFonts w:ascii="Times New Roman" w:hAnsi="Times New Roman" w:cs="Times New Roman"/>
          <w:sz w:val="24"/>
        </w:rPr>
        <w:t>prikazani na sliki 6.3</w:t>
      </w:r>
      <w:r w:rsidR="005C1972">
        <w:rPr>
          <w:rFonts w:ascii="Times New Roman" w:hAnsi="Times New Roman" w:cs="Times New Roman"/>
          <w:sz w:val="24"/>
        </w:rPr>
        <w:t>.</w:t>
      </w:r>
      <w:r w:rsidR="00745590">
        <w:rPr>
          <w:rFonts w:ascii="Times New Roman" w:hAnsi="Times New Roman" w:cs="Times New Roman"/>
          <w:sz w:val="24"/>
        </w:rPr>
        <w:t xml:space="preserve"> Domene zahtevajo opravljanje različnih nalog za proizvajanje želenih produktov na</w:t>
      </w:r>
      <w:r w:rsidR="00AF5C06">
        <w:rPr>
          <w:rFonts w:ascii="Times New Roman" w:hAnsi="Times New Roman" w:cs="Times New Roman"/>
          <w:sz w:val="24"/>
        </w:rPr>
        <w:t xml:space="preserve"> posameznih nivojih meta-modela. Te naloge se izvajajo z dodelitvijo vlog kot kaže slika 5.5</w:t>
      </w:r>
      <w:r w:rsidR="00C24122">
        <w:rPr>
          <w:rFonts w:ascii="Times New Roman" w:hAnsi="Times New Roman" w:cs="Times New Roman"/>
          <w:sz w:val="24"/>
        </w:rPr>
        <w:t>.</w:t>
      </w:r>
      <w:r w:rsidR="00E371B6">
        <w:rPr>
          <w:rFonts w:ascii="Times New Roman" w:hAnsi="Times New Roman" w:cs="Times New Roman"/>
          <w:sz w:val="24"/>
        </w:rPr>
        <w:t xml:space="preserve"> Inženir meta-metod je odgovoren za definiranje meta-metode</w:t>
      </w:r>
      <w:r w:rsidR="00DF22F5">
        <w:rPr>
          <w:rFonts w:ascii="Times New Roman" w:hAnsi="Times New Roman" w:cs="Times New Roman"/>
          <w:sz w:val="24"/>
        </w:rPr>
        <w:t xml:space="preserve"> za IM na nivoju M2</w:t>
      </w:r>
      <w:r w:rsidR="00F143B8">
        <w:rPr>
          <w:rFonts w:ascii="Times New Roman" w:hAnsi="Times New Roman" w:cs="Times New Roman"/>
          <w:sz w:val="24"/>
        </w:rPr>
        <w:t>. To predstavlja domeno</w:t>
      </w:r>
      <w:r w:rsidR="002B5B88">
        <w:rPr>
          <w:rFonts w:ascii="Times New Roman" w:hAnsi="Times New Roman" w:cs="Times New Roman"/>
          <w:sz w:val="24"/>
        </w:rPr>
        <w:t xml:space="preserve"> IMM. </w:t>
      </w:r>
      <w:r w:rsidR="000625EE">
        <w:rPr>
          <w:rFonts w:ascii="Times New Roman" w:hAnsi="Times New Roman" w:cs="Times New Roman"/>
          <w:sz w:val="24"/>
        </w:rPr>
        <w:t>Definirano meta-metodo nato inženir metod aplicira v domeno IM z na</w:t>
      </w:r>
      <w:r w:rsidR="00D26866">
        <w:rPr>
          <w:rFonts w:ascii="Times New Roman" w:hAnsi="Times New Roman" w:cs="Times New Roman"/>
          <w:sz w:val="24"/>
        </w:rPr>
        <w:t xml:space="preserve">menom izdelave stabilne MIPO za nivo </w:t>
      </w:r>
      <w:r w:rsidR="00371DFD">
        <w:rPr>
          <w:rFonts w:ascii="Times New Roman" w:hAnsi="Times New Roman" w:cs="Times New Roman"/>
          <w:sz w:val="24"/>
        </w:rPr>
        <w:t xml:space="preserve">M1. </w:t>
      </w:r>
      <w:r w:rsidR="00FE55E2">
        <w:rPr>
          <w:rFonts w:ascii="Times New Roman" w:hAnsi="Times New Roman" w:cs="Times New Roman"/>
          <w:sz w:val="24"/>
        </w:rPr>
        <w:t>I</w:t>
      </w:r>
      <w:r w:rsidR="00371DFD">
        <w:rPr>
          <w:rFonts w:ascii="Times New Roman" w:hAnsi="Times New Roman" w:cs="Times New Roman"/>
          <w:sz w:val="24"/>
        </w:rPr>
        <w:t>zdelano MIPO lahko razvijalci uporabijo v domeni</w:t>
      </w:r>
      <w:r w:rsidR="008A0AF7">
        <w:rPr>
          <w:rFonts w:ascii="Times New Roman" w:hAnsi="Times New Roman" w:cs="Times New Roman"/>
          <w:sz w:val="24"/>
        </w:rPr>
        <w:t xml:space="preserve"> razvoja</w:t>
      </w:r>
      <w:r w:rsidR="00233946">
        <w:rPr>
          <w:rFonts w:ascii="Times New Roman" w:hAnsi="Times New Roman" w:cs="Times New Roman"/>
          <w:sz w:val="24"/>
        </w:rPr>
        <w:t>, ki ga predstavlja nivo M0</w:t>
      </w:r>
      <w:r w:rsidR="000F22CF">
        <w:rPr>
          <w:rFonts w:ascii="Times New Roman" w:hAnsi="Times New Roman" w:cs="Times New Roman"/>
          <w:sz w:val="24"/>
        </w:rPr>
        <w:t xml:space="preserve"> </w:t>
      </w:r>
      <w:r w:rsidR="000F22CF">
        <w:rPr>
          <w:rFonts w:ascii="Times New Roman" w:hAnsi="Times New Roman" w:cs="Times New Roman"/>
          <w:sz w:val="24"/>
        </w:rPr>
        <w:fldChar w:fldCharType="begin"/>
      </w:r>
      <w:r w:rsidR="000F22CF">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0F22CF">
        <w:rPr>
          <w:rFonts w:ascii="Times New Roman" w:hAnsi="Times New Roman" w:cs="Times New Roman"/>
          <w:sz w:val="24"/>
        </w:rPr>
        <w:fldChar w:fldCharType="separate"/>
      </w:r>
      <w:r w:rsidR="000F22CF" w:rsidRPr="000F22CF">
        <w:rPr>
          <w:rFonts w:ascii="Times New Roman" w:hAnsi="Times New Roman" w:cs="Times New Roman"/>
          <w:sz w:val="24"/>
        </w:rPr>
        <w:t>(Engels in Sauer 2010, 422)</w:t>
      </w:r>
      <w:r w:rsidR="000F22CF">
        <w:rPr>
          <w:rFonts w:ascii="Times New Roman" w:hAnsi="Times New Roman" w:cs="Times New Roman"/>
          <w:sz w:val="24"/>
        </w:rPr>
        <w:fldChar w:fldCharType="end"/>
      </w:r>
      <w:r w:rsidR="00233946">
        <w:rPr>
          <w:rFonts w:ascii="Times New Roman" w:hAnsi="Times New Roman" w:cs="Times New Roman"/>
          <w:sz w:val="24"/>
        </w:rPr>
        <w:t>.</w:t>
      </w:r>
    </w:p>
    <w:p w:rsidR="00EC284F" w:rsidRDefault="00210FB8" w:rsidP="00A30EFC">
      <w:pPr>
        <w:contextualSpacing/>
        <w:jc w:val="both"/>
        <w:rPr>
          <w:rFonts w:ascii="Times New Roman" w:hAnsi="Times New Roman" w:cs="Times New Roman"/>
          <w:sz w:val="24"/>
        </w:rPr>
      </w:pPr>
      <w:r>
        <w:rPr>
          <w:rFonts w:ascii="Times New Roman" w:hAnsi="Times New Roman" w:cs="Times New Roman"/>
          <w:sz w:val="24"/>
        </w:rPr>
        <w:t xml:space="preserve"> </w:t>
      </w:r>
      <w:r w:rsidR="00153BD8">
        <w:rPr>
          <w:rFonts w:ascii="Times New Roman" w:hAnsi="Times New Roman" w:cs="Times New Roman"/>
          <w:sz w:val="24"/>
        </w:rPr>
        <w:t xml:space="preserve"> </w:t>
      </w:r>
      <w:r w:rsidR="005C1972">
        <w:rPr>
          <w:rFonts w:ascii="Times New Roman" w:hAnsi="Times New Roman" w:cs="Times New Roman"/>
          <w:sz w:val="24"/>
        </w:rPr>
        <w:t xml:space="preserve"> </w:t>
      </w:r>
      <w:r w:rsidR="00EA6379">
        <w:rPr>
          <w:rFonts w:ascii="Times New Roman" w:hAnsi="Times New Roman" w:cs="Times New Roman"/>
          <w:sz w:val="24"/>
        </w:rPr>
        <w:t xml:space="preserve"> </w:t>
      </w:r>
    </w:p>
    <w:p w:rsidR="00210FB8" w:rsidRPr="00210FB8" w:rsidRDefault="003950E2" w:rsidP="00A30EFC">
      <w:pPr>
        <w:contextualSpacing/>
        <w:jc w:val="both"/>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3</w:t>
      </w:r>
      <w:r w:rsidR="00210FB8" w:rsidRPr="00210FB8">
        <w:rPr>
          <w:rFonts w:ascii="Times New Roman" w:hAnsi="Times New Roman" w:cs="Times New Roman"/>
          <w:noProof/>
          <w:sz w:val="20"/>
          <w:szCs w:val="20"/>
          <w:lang w:eastAsia="sl-SI"/>
        </w:rPr>
        <w:t xml:space="preserve"> dodeljene vloge za izdelavo delovnih produktov na različnih nivojih hierarhije meta-modela</w:t>
      </w:r>
    </w:p>
    <w:p w:rsidR="00210FB8" w:rsidRPr="00210FB8" w:rsidRDefault="00210FB8" w:rsidP="00A70539">
      <w:pPr>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7CD36DAC" wp14:editId="562357F8">
            <wp:extent cx="5712118" cy="2521445"/>
            <wp:effectExtent l="0" t="0" r="3175"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DE2420" w:rsidRDefault="00DE2420" w:rsidP="00EC6F7C">
      <w:pPr>
        <w:contextualSpacing/>
        <w:jc w:val="both"/>
        <w:rPr>
          <w:rFonts w:ascii="Times New Roman" w:hAnsi="Times New Roman" w:cs="Times New Roman"/>
          <w:sz w:val="24"/>
        </w:rPr>
      </w:pPr>
    </w:p>
    <w:p w:rsidR="00641103" w:rsidRDefault="005D754A" w:rsidP="00EC6F7C">
      <w:pPr>
        <w:contextualSpacing/>
        <w:jc w:val="both"/>
        <w:rPr>
          <w:rFonts w:ascii="Times New Roman" w:hAnsi="Times New Roman" w:cs="Times New Roman"/>
          <w:sz w:val="24"/>
        </w:rPr>
      </w:pPr>
      <w:r>
        <w:rPr>
          <w:rFonts w:ascii="Times New Roman" w:hAnsi="Times New Roman" w:cs="Times New Roman"/>
          <w:sz w:val="24"/>
        </w:rPr>
        <w:lastRenderedPageBreak/>
        <w:t>6.2</w:t>
      </w:r>
      <w:r w:rsidR="00CB20BD">
        <w:rPr>
          <w:rFonts w:ascii="Times New Roman" w:hAnsi="Times New Roman" w:cs="Times New Roman"/>
          <w:sz w:val="24"/>
        </w:rPr>
        <w:t>.1</w:t>
      </w:r>
      <w:r w:rsidR="003D12C7">
        <w:rPr>
          <w:rFonts w:ascii="Times New Roman" w:hAnsi="Times New Roman" w:cs="Times New Roman"/>
          <w:sz w:val="24"/>
        </w:rPr>
        <w:t xml:space="preserve"> </w:t>
      </w:r>
      <w:r w:rsidR="00641103">
        <w:rPr>
          <w:rFonts w:ascii="Times New Roman" w:hAnsi="Times New Roman" w:cs="Times New Roman"/>
          <w:sz w:val="24"/>
        </w:rPr>
        <w:t>METODA</w:t>
      </w:r>
      <w:r w:rsidR="0037691A">
        <w:rPr>
          <w:rFonts w:ascii="Times New Roman" w:hAnsi="Times New Roman" w:cs="Times New Roman"/>
          <w:sz w:val="24"/>
        </w:rPr>
        <w:t xml:space="preserve"> METAME</w:t>
      </w:r>
    </w:p>
    <w:p w:rsidR="00A7473C" w:rsidRDefault="00D865FB" w:rsidP="00EC6F7C">
      <w:pPr>
        <w:contextualSpacing/>
        <w:jc w:val="both"/>
        <w:rPr>
          <w:rFonts w:ascii="Times New Roman" w:hAnsi="Times New Roman" w:cs="Times New Roman"/>
          <w:sz w:val="24"/>
        </w:rPr>
      </w:pPr>
      <w:r>
        <w:rPr>
          <w:rFonts w:ascii="Times New Roman" w:hAnsi="Times New Roman" w:cs="Times New Roman"/>
          <w:sz w:val="24"/>
        </w:rPr>
        <w:t>Velika pomanjkljivost dosedanjih meta-metod je odsotnost</w:t>
      </w:r>
      <w:r w:rsidR="007966A5">
        <w:rPr>
          <w:rFonts w:ascii="Times New Roman" w:hAnsi="Times New Roman" w:cs="Times New Roman"/>
          <w:sz w:val="24"/>
        </w:rPr>
        <w:t xml:space="preserve"> definicij opravil in procesov</w:t>
      </w:r>
      <w:r>
        <w:rPr>
          <w:rFonts w:ascii="Times New Roman" w:hAnsi="Times New Roman" w:cs="Times New Roman"/>
          <w:sz w:val="24"/>
        </w:rPr>
        <w:t>, ki specificira</w:t>
      </w:r>
      <w:r w:rsidR="007966A5">
        <w:rPr>
          <w:rFonts w:ascii="Times New Roman" w:hAnsi="Times New Roman" w:cs="Times New Roman"/>
          <w:sz w:val="24"/>
        </w:rPr>
        <w:t>jo</w:t>
      </w:r>
      <w:r>
        <w:rPr>
          <w:rFonts w:ascii="Times New Roman" w:hAnsi="Times New Roman" w:cs="Times New Roman"/>
          <w:sz w:val="24"/>
        </w:rPr>
        <w:t xml:space="preserve"> izgradnjo MIPO </w:t>
      </w:r>
      <w:r w:rsidR="00F36348">
        <w:rPr>
          <w:rFonts w:ascii="Times New Roman" w:hAnsi="Times New Roman" w:cs="Times New Roman"/>
          <w:sz w:val="24"/>
        </w:rPr>
        <w:t xml:space="preserve">z </w:t>
      </w:r>
      <w:r w:rsidR="001D48DD">
        <w:rPr>
          <w:rFonts w:ascii="Times New Roman" w:hAnsi="Times New Roman" w:cs="Times New Roman"/>
          <w:sz w:val="24"/>
        </w:rPr>
        <w:t xml:space="preserve">uporabo </w:t>
      </w:r>
      <w:r w:rsidR="005B4517">
        <w:rPr>
          <w:rFonts w:ascii="Times New Roman" w:hAnsi="Times New Roman" w:cs="Times New Roman"/>
          <w:sz w:val="24"/>
        </w:rPr>
        <w:t>meta-</w:t>
      </w:r>
      <w:r w:rsidR="00B14DE7">
        <w:rPr>
          <w:rFonts w:ascii="Times New Roman" w:hAnsi="Times New Roman" w:cs="Times New Roman"/>
          <w:sz w:val="24"/>
        </w:rPr>
        <w:t>m</w:t>
      </w:r>
      <w:r w:rsidR="000F4F0C">
        <w:rPr>
          <w:rFonts w:ascii="Times New Roman" w:hAnsi="Times New Roman" w:cs="Times New Roman"/>
          <w:sz w:val="24"/>
        </w:rPr>
        <w:t xml:space="preserve">odeliranja. </w:t>
      </w:r>
      <w:r w:rsidR="007F6D9C">
        <w:rPr>
          <w:rFonts w:ascii="Times New Roman" w:hAnsi="Times New Roman" w:cs="Times New Roman"/>
          <w:sz w:val="24"/>
        </w:rPr>
        <w:t>Čeprav večina pristopov podpira nekakšno integracijo produktnih in procesnih fragmentov se le ta dogaja</w:t>
      </w:r>
      <w:r w:rsidR="00DC1817">
        <w:rPr>
          <w:rFonts w:ascii="Times New Roman" w:hAnsi="Times New Roman" w:cs="Times New Roman"/>
          <w:sz w:val="24"/>
        </w:rPr>
        <w:t xml:space="preserve"> na visokem nivoju abstrakcije.</w:t>
      </w:r>
      <w:r w:rsidR="00B74482">
        <w:rPr>
          <w:rFonts w:ascii="Times New Roman" w:hAnsi="Times New Roman" w:cs="Times New Roman"/>
          <w:sz w:val="24"/>
        </w:rPr>
        <w:t xml:space="preserve"> Zaradi tega niso sposobni tvoriti kompleksne </w:t>
      </w:r>
      <w:r w:rsidR="00594C4A">
        <w:rPr>
          <w:rFonts w:ascii="Times New Roman" w:hAnsi="Times New Roman" w:cs="Times New Roman"/>
          <w:sz w:val="24"/>
        </w:rPr>
        <w:t>vzorce</w:t>
      </w:r>
      <w:r w:rsidR="00B74482">
        <w:rPr>
          <w:rFonts w:ascii="Times New Roman" w:hAnsi="Times New Roman" w:cs="Times New Roman"/>
          <w:sz w:val="24"/>
        </w:rPr>
        <w:t xml:space="preserve"> medsebojno povezanih strukturnih in vedenjskih modelov</w:t>
      </w:r>
      <w:r w:rsidR="00A7473C">
        <w:rPr>
          <w:rFonts w:ascii="Times New Roman" w:hAnsi="Times New Roman" w:cs="Times New Roman"/>
          <w:sz w:val="24"/>
        </w:rPr>
        <w:t xml:space="preserve"> </w:t>
      </w:r>
      <w:r w:rsidR="00A7473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00A7473C">
        <w:rPr>
          <w:rFonts w:ascii="Times New Roman" w:hAnsi="Times New Roman" w:cs="Times New Roman"/>
          <w:sz w:val="24"/>
        </w:rPr>
        <w:fldChar w:fldCharType="separate"/>
      </w:r>
      <w:r w:rsidR="00A7473C" w:rsidRPr="00A7473C">
        <w:rPr>
          <w:rFonts w:ascii="Times New Roman" w:hAnsi="Times New Roman" w:cs="Times New Roman"/>
          <w:sz w:val="24"/>
        </w:rPr>
        <w:t>(Engels in Sauer 2010, 413)</w:t>
      </w:r>
      <w:r w:rsidR="00A7473C">
        <w:rPr>
          <w:rFonts w:ascii="Times New Roman" w:hAnsi="Times New Roman" w:cs="Times New Roman"/>
          <w:sz w:val="24"/>
        </w:rPr>
        <w:fldChar w:fldCharType="end"/>
      </w:r>
      <w:r w:rsidR="00B74482">
        <w:rPr>
          <w:rFonts w:ascii="Times New Roman" w:hAnsi="Times New Roman" w:cs="Times New Roman"/>
          <w:sz w:val="24"/>
        </w:rPr>
        <w:t>.</w:t>
      </w:r>
    </w:p>
    <w:p w:rsidR="0066136C" w:rsidRDefault="008A694B" w:rsidP="00F967DB">
      <w:pPr>
        <w:jc w:val="both"/>
        <w:rPr>
          <w:rFonts w:ascii="Times New Roman" w:hAnsi="Times New Roman" w:cs="Times New Roman"/>
          <w:sz w:val="20"/>
        </w:rPr>
      </w:pPr>
      <w:r>
        <w:rPr>
          <w:rFonts w:ascii="Times New Roman" w:hAnsi="Times New Roman" w:cs="Times New Roman"/>
          <w:sz w:val="24"/>
        </w:rPr>
        <w:t>Na podlagi temeljev IM</w:t>
      </w:r>
      <w:r w:rsidR="008523C0">
        <w:rPr>
          <w:rFonts w:ascii="Times New Roman" w:hAnsi="Times New Roman" w:cs="Times New Roman"/>
          <w:sz w:val="24"/>
        </w:rPr>
        <w:t xml:space="preserve">, </w:t>
      </w:r>
      <w:r w:rsidR="00BC6F51">
        <w:rPr>
          <w:rFonts w:ascii="Times New Roman" w:hAnsi="Times New Roman" w:cs="Times New Roman"/>
          <w:sz w:val="24"/>
        </w:rPr>
        <w:t xml:space="preserve">navedenih </w:t>
      </w:r>
      <w:r w:rsidR="00977D61">
        <w:rPr>
          <w:rFonts w:ascii="Times New Roman" w:hAnsi="Times New Roman" w:cs="Times New Roman"/>
          <w:sz w:val="24"/>
        </w:rPr>
        <w:t>pomanjkljivosti</w:t>
      </w:r>
      <w:r w:rsidR="00E9667F">
        <w:rPr>
          <w:rFonts w:ascii="Times New Roman" w:hAnsi="Times New Roman" w:cs="Times New Roman"/>
          <w:sz w:val="24"/>
        </w:rPr>
        <w:t xml:space="preserve"> </w:t>
      </w:r>
      <w:r>
        <w:rPr>
          <w:rFonts w:ascii="Times New Roman" w:hAnsi="Times New Roman" w:cs="Times New Roman"/>
          <w:sz w:val="24"/>
        </w:rPr>
        <w:t xml:space="preserve">in standardov meta-modeliranja </w:t>
      </w:r>
      <w:r w:rsidR="00565FEC">
        <w:rPr>
          <w:rFonts w:ascii="Times New Roman" w:hAnsi="Times New Roman" w:cs="Times New Roman"/>
          <w:sz w:val="24"/>
        </w:rPr>
        <w:t xml:space="preserve"> so strokovnjaki razvili</w:t>
      </w:r>
      <w:r w:rsidR="008C200B">
        <w:rPr>
          <w:rFonts w:ascii="Times New Roman" w:hAnsi="Times New Roman" w:cs="Times New Roman"/>
          <w:sz w:val="24"/>
        </w:rPr>
        <w:t xml:space="preserve"> metodo</w:t>
      </w:r>
      <w:r>
        <w:rPr>
          <w:rFonts w:ascii="Times New Roman" w:hAnsi="Times New Roman" w:cs="Times New Roman"/>
          <w:sz w:val="24"/>
        </w:rPr>
        <w:t xml:space="preserve"> MetaME</w:t>
      </w:r>
      <w:r w:rsidR="008129E0">
        <w:rPr>
          <w:rStyle w:val="Sprotnaopomba-sklic"/>
          <w:rFonts w:ascii="Times New Roman" w:hAnsi="Times New Roman" w:cs="Times New Roman"/>
          <w:sz w:val="24"/>
        </w:rPr>
        <w:footnoteReference w:id="13"/>
      </w:r>
      <w:r>
        <w:rPr>
          <w:rFonts w:ascii="Times New Roman" w:hAnsi="Times New Roman" w:cs="Times New Roman"/>
          <w:sz w:val="24"/>
        </w:rPr>
        <w:t>, k</w:t>
      </w:r>
      <w:r w:rsidR="00F84616">
        <w:rPr>
          <w:rFonts w:ascii="Times New Roman" w:hAnsi="Times New Roman" w:cs="Times New Roman"/>
          <w:sz w:val="24"/>
        </w:rPr>
        <w:t>i je meta-metoda za razvoj MIPO</w:t>
      </w:r>
      <w:r w:rsidR="00366082">
        <w:rPr>
          <w:rFonts w:ascii="Times New Roman" w:hAnsi="Times New Roman" w:cs="Times New Roman"/>
          <w:sz w:val="24"/>
        </w:rPr>
        <w:t xml:space="preserve"> </w:t>
      </w:r>
      <w:r w:rsidR="00366082">
        <w:rPr>
          <w:rFonts w:ascii="Times New Roman" w:hAnsi="Times New Roman" w:cs="Times New Roman"/>
          <w:sz w:val="24"/>
        </w:rPr>
        <w:fldChar w:fldCharType="begin"/>
      </w:r>
      <w:r w:rsidR="0036608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366082">
        <w:rPr>
          <w:rFonts w:ascii="Times New Roman" w:hAnsi="Times New Roman" w:cs="Times New Roman"/>
          <w:sz w:val="24"/>
        </w:rPr>
        <w:fldChar w:fldCharType="separate"/>
      </w:r>
      <w:r w:rsidR="00366082">
        <w:rPr>
          <w:rFonts w:ascii="Times New Roman" w:hAnsi="Times New Roman" w:cs="Times New Roman"/>
          <w:sz w:val="24"/>
          <w:szCs w:val="24"/>
        </w:rPr>
        <w:t>(Engels in Sauer 2010, 424</w:t>
      </w:r>
      <w:r w:rsidR="00366082" w:rsidRPr="00C1530C">
        <w:rPr>
          <w:rFonts w:ascii="Times New Roman" w:hAnsi="Times New Roman" w:cs="Times New Roman"/>
          <w:sz w:val="24"/>
          <w:szCs w:val="24"/>
        </w:rPr>
        <w:t>)</w:t>
      </w:r>
      <w:r w:rsidR="00366082">
        <w:rPr>
          <w:rFonts w:ascii="Times New Roman" w:hAnsi="Times New Roman" w:cs="Times New Roman"/>
          <w:sz w:val="24"/>
        </w:rPr>
        <w:fldChar w:fldCharType="end"/>
      </w:r>
      <w:r w:rsidR="00641103">
        <w:rPr>
          <w:rFonts w:ascii="Times New Roman" w:hAnsi="Times New Roman" w:cs="Times New Roman"/>
          <w:sz w:val="24"/>
        </w:rPr>
        <w:t>.</w:t>
      </w:r>
      <w:r w:rsidR="00895164">
        <w:rPr>
          <w:rFonts w:ascii="Times New Roman" w:hAnsi="Times New Roman" w:cs="Times New Roman"/>
          <w:sz w:val="24"/>
        </w:rPr>
        <w:t xml:space="preserve"> Metoda sledi ideji izgradnje novih MIPO pred </w:t>
      </w:r>
      <w:r w:rsidR="00417D48">
        <w:rPr>
          <w:rFonts w:ascii="Times New Roman" w:hAnsi="Times New Roman" w:cs="Times New Roman"/>
          <w:sz w:val="24"/>
        </w:rPr>
        <w:t>modifikacijo starih velikih procesov</w:t>
      </w:r>
      <w:r w:rsidR="00895164">
        <w:rPr>
          <w:rFonts w:ascii="Times New Roman" w:hAnsi="Times New Roman" w:cs="Times New Roman"/>
          <w:sz w:val="24"/>
        </w:rPr>
        <w:t xml:space="preserve"> </w:t>
      </w:r>
      <w:r w:rsidR="00895164">
        <w:rPr>
          <w:rFonts w:ascii="Times New Roman" w:hAnsi="Times New Roman" w:cs="Times New Roman"/>
          <w:sz w:val="24"/>
        </w:rPr>
        <w:fldChar w:fldCharType="begin"/>
      </w:r>
      <w:r w:rsidR="00895164">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00895164">
        <w:rPr>
          <w:rFonts w:ascii="Times New Roman" w:hAnsi="Times New Roman" w:cs="Times New Roman"/>
          <w:sz w:val="24"/>
        </w:rPr>
        <w:fldChar w:fldCharType="separate"/>
      </w:r>
      <w:r w:rsidR="00895164" w:rsidRPr="0034315F">
        <w:rPr>
          <w:rFonts w:ascii="Times New Roman" w:hAnsi="Times New Roman" w:cs="Times New Roman"/>
          <w:sz w:val="24"/>
          <w:szCs w:val="24"/>
        </w:rPr>
        <w:t>(Steenweg, Kuhrmann, in Méndez Fernández 2014, 14)</w:t>
      </w:r>
      <w:r w:rsidR="00895164">
        <w:rPr>
          <w:rFonts w:ascii="Times New Roman" w:hAnsi="Times New Roman" w:cs="Times New Roman"/>
          <w:sz w:val="24"/>
        </w:rPr>
        <w:fldChar w:fldCharType="end"/>
      </w:r>
      <w:r w:rsidR="00895164">
        <w:rPr>
          <w:rFonts w:ascii="Times New Roman" w:hAnsi="Times New Roman" w:cs="Times New Roman"/>
          <w:sz w:val="24"/>
        </w:rPr>
        <w:t>.</w:t>
      </w:r>
      <w:r w:rsidR="0081762B">
        <w:rPr>
          <w:rFonts w:ascii="Times New Roman" w:hAnsi="Times New Roman" w:cs="Times New Roman"/>
          <w:sz w:val="24"/>
        </w:rPr>
        <w:t xml:space="preserve"> Za potrebe izgradnje </w:t>
      </w:r>
      <w:r w:rsidR="00EE03C8">
        <w:rPr>
          <w:rFonts w:ascii="Times New Roman" w:hAnsi="Times New Roman" w:cs="Times New Roman"/>
          <w:sz w:val="24"/>
        </w:rPr>
        <w:t xml:space="preserve">definira jezik za opis metode (produktna perspektiva) in proces, ki se uporablja za razvoj programske opreme (procesna perspektiva) </w:t>
      </w:r>
      <w:r w:rsidR="00EE03C8">
        <w:rPr>
          <w:rFonts w:ascii="Times New Roman" w:hAnsi="Times New Roman" w:cs="Times New Roman"/>
          <w:sz w:val="24"/>
        </w:rPr>
        <w:fldChar w:fldCharType="begin"/>
      </w:r>
      <w:r w:rsidR="00EE03C8">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EE03C8">
        <w:rPr>
          <w:rFonts w:ascii="Times New Roman" w:hAnsi="Times New Roman" w:cs="Times New Roman"/>
          <w:sz w:val="24"/>
        </w:rPr>
        <w:fldChar w:fldCharType="separate"/>
      </w:r>
      <w:r w:rsidR="00EE03C8" w:rsidRPr="001E0B36">
        <w:rPr>
          <w:rFonts w:ascii="Times New Roman" w:hAnsi="Times New Roman" w:cs="Times New Roman"/>
          <w:sz w:val="24"/>
          <w:szCs w:val="24"/>
        </w:rPr>
        <w:t>(Engels in Sauer 2010, 424–25)</w:t>
      </w:r>
      <w:r w:rsidR="00EE03C8">
        <w:rPr>
          <w:rFonts w:ascii="Times New Roman" w:hAnsi="Times New Roman" w:cs="Times New Roman"/>
          <w:sz w:val="24"/>
        </w:rPr>
        <w:fldChar w:fldCharType="end"/>
      </w:r>
      <w:r w:rsidR="00EE03C8">
        <w:rPr>
          <w:rFonts w:ascii="Times New Roman" w:hAnsi="Times New Roman" w:cs="Times New Roman"/>
          <w:sz w:val="24"/>
        </w:rPr>
        <w:t>.</w:t>
      </w:r>
      <w:r w:rsidR="00E43CB8">
        <w:rPr>
          <w:rFonts w:ascii="Times New Roman" w:hAnsi="Times New Roman" w:cs="Times New Roman"/>
          <w:sz w:val="24"/>
        </w:rPr>
        <w:t xml:space="preserve"> </w:t>
      </w:r>
      <w:r w:rsidR="00246823">
        <w:rPr>
          <w:rFonts w:ascii="Times New Roman" w:hAnsi="Times New Roman" w:cs="Times New Roman"/>
          <w:sz w:val="24"/>
        </w:rPr>
        <w:t>MetaME metoda je nastala z združitvijo</w:t>
      </w:r>
      <w:r w:rsidR="00124B84">
        <w:rPr>
          <w:rFonts w:ascii="Times New Roman" w:hAnsi="Times New Roman" w:cs="Times New Roman"/>
          <w:sz w:val="24"/>
        </w:rPr>
        <w:t xml:space="preserve"> produktnega</w:t>
      </w:r>
      <w:r w:rsidR="007F3F97">
        <w:rPr>
          <w:rFonts w:ascii="Times New Roman" w:hAnsi="Times New Roman" w:cs="Times New Roman"/>
          <w:sz w:val="24"/>
        </w:rPr>
        <w:t xml:space="preserve"> in procesnega modela</w:t>
      </w:r>
      <w:r w:rsidR="003957E5">
        <w:rPr>
          <w:rFonts w:ascii="Times New Roman" w:hAnsi="Times New Roman" w:cs="Times New Roman"/>
          <w:sz w:val="24"/>
        </w:rPr>
        <w:t>, ki združujeta njima sorodne perspektive</w:t>
      </w:r>
      <w:r w:rsidR="003720E4">
        <w:rPr>
          <w:rFonts w:ascii="Times New Roman" w:hAnsi="Times New Roman" w:cs="Times New Roman"/>
          <w:sz w:val="24"/>
        </w:rPr>
        <w:t xml:space="preserve"> </w:t>
      </w:r>
      <w:r w:rsidR="003720E4">
        <w:rPr>
          <w:rFonts w:ascii="Times New Roman" w:hAnsi="Times New Roman" w:cs="Times New Roman"/>
          <w:sz w:val="24"/>
        </w:rPr>
        <w:fldChar w:fldCharType="begin"/>
      </w:r>
      <w:r w:rsidR="003720E4">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3720E4">
        <w:rPr>
          <w:rFonts w:ascii="Times New Roman" w:hAnsi="Times New Roman" w:cs="Times New Roman"/>
          <w:sz w:val="24"/>
        </w:rPr>
        <w:fldChar w:fldCharType="separate"/>
      </w:r>
      <w:r w:rsidR="003720E4" w:rsidRPr="003720E4">
        <w:rPr>
          <w:rFonts w:ascii="Times New Roman" w:hAnsi="Times New Roman" w:cs="Times New Roman"/>
          <w:sz w:val="24"/>
        </w:rPr>
        <w:t>(Engels in Sauer 2010, 425)</w:t>
      </w:r>
      <w:r w:rsidR="003720E4">
        <w:rPr>
          <w:rFonts w:ascii="Times New Roman" w:hAnsi="Times New Roman" w:cs="Times New Roman"/>
          <w:sz w:val="24"/>
        </w:rPr>
        <w:fldChar w:fldCharType="end"/>
      </w:r>
      <w:r w:rsidR="00A309FB">
        <w:rPr>
          <w:rFonts w:ascii="Times New Roman" w:hAnsi="Times New Roman" w:cs="Times New Roman"/>
          <w:sz w:val="24"/>
        </w:rPr>
        <w:t>.</w:t>
      </w:r>
      <w:r w:rsidR="00911F6F">
        <w:rPr>
          <w:rFonts w:ascii="Times New Roman" w:hAnsi="Times New Roman" w:cs="Times New Roman"/>
          <w:sz w:val="24"/>
        </w:rPr>
        <w:t xml:space="preserve"> Inženir </w:t>
      </w:r>
      <w:r w:rsidR="006B35FF">
        <w:rPr>
          <w:rFonts w:ascii="Times New Roman" w:hAnsi="Times New Roman" w:cs="Times New Roman"/>
          <w:sz w:val="24"/>
        </w:rPr>
        <w:t>mora v produktnem modelu definirati katere artefakte je potrebno ustvariti i</w:t>
      </w:r>
      <w:r w:rsidR="006D72A3">
        <w:rPr>
          <w:rFonts w:ascii="Times New Roman" w:hAnsi="Times New Roman" w:cs="Times New Roman"/>
          <w:sz w:val="24"/>
        </w:rPr>
        <w:t>n</w:t>
      </w:r>
      <w:r w:rsidR="005571B2">
        <w:rPr>
          <w:rFonts w:ascii="Times New Roman" w:hAnsi="Times New Roman" w:cs="Times New Roman"/>
          <w:sz w:val="24"/>
        </w:rPr>
        <w:t xml:space="preserve"> k</w:t>
      </w:r>
      <w:r w:rsidR="00D91968">
        <w:rPr>
          <w:rFonts w:ascii="Times New Roman" w:hAnsi="Times New Roman" w:cs="Times New Roman"/>
          <w:sz w:val="24"/>
        </w:rPr>
        <w:t xml:space="preserve">ako </w:t>
      </w:r>
      <w:r w:rsidR="00537688">
        <w:rPr>
          <w:rFonts w:ascii="Times New Roman" w:hAnsi="Times New Roman" w:cs="Times New Roman"/>
          <w:sz w:val="24"/>
        </w:rPr>
        <w:t>so ti artefakti med seboj povezani. Medtem</w:t>
      </w:r>
      <w:r w:rsidR="006D4838">
        <w:rPr>
          <w:rFonts w:ascii="Times New Roman" w:hAnsi="Times New Roman" w:cs="Times New Roman"/>
          <w:sz w:val="24"/>
        </w:rPr>
        <w:t xml:space="preserve"> mora v</w:t>
      </w:r>
      <w:r w:rsidR="00537688">
        <w:rPr>
          <w:rFonts w:ascii="Times New Roman" w:hAnsi="Times New Roman" w:cs="Times New Roman"/>
          <w:sz w:val="24"/>
        </w:rPr>
        <w:t xml:space="preserve"> p</w:t>
      </w:r>
      <w:r w:rsidR="006D4838">
        <w:rPr>
          <w:rFonts w:ascii="Times New Roman" w:hAnsi="Times New Roman" w:cs="Times New Roman"/>
          <w:sz w:val="24"/>
        </w:rPr>
        <w:t>rocesnem</w:t>
      </w:r>
      <w:r w:rsidR="002B063D">
        <w:rPr>
          <w:rFonts w:ascii="Times New Roman" w:hAnsi="Times New Roman" w:cs="Times New Roman"/>
          <w:sz w:val="24"/>
        </w:rPr>
        <w:t xml:space="preserve"> model</w:t>
      </w:r>
      <w:r w:rsidR="005465FD">
        <w:rPr>
          <w:rFonts w:ascii="Times New Roman" w:hAnsi="Times New Roman" w:cs="Times New Roman"/>
          <w:sz w:val="24"/>
        </w:rPr>
        <w:t>u</w:t>
      </w:r>
      <w:r w:rsidR="00D91968">
        <w:rPr>
          <w:rFonts w:ascii="Times New Roman" w:hAnsi="Times New Roman" w:cs="Times New Roman"/>
          <w:sz w:val="24"/>
        </w:rPr>
        <w:t xml:space="preserve"> </w:t>
      </w:r>
      <w:r w:rsidR="002B063D">
        <w:rPr>
          <w:rFonts w:ascii="Times New Roman" w:hAnsi="Times New Roman" w:cs="Times New Roman"/>
          <w:sz w:val="24"/>
        </w:rPr>
        <w:t xml:space="preserve">definirati postopek izdelave artefaktov, kaj je potrebno narediti in kdo je za to </w:t>
      </w:r>
      <w:r w:rsidR="00CE7CAA">
        <w:rPr>
          <w:rFonts w:ascii="Times New Roman" w:hAnsi="Times New Roman" w:cs="Times New Roman"/>
          <w:sz w:val="24"/>
        </w:rPr>
        <w:t>odgovoren.</w:t>
      </w:r>
      <w:r w:rsidR="00FE38C4">
        <w:rPr>
          <w:rFonts w:ascii="Times New Roman" w:hAnsi="Times New Roman" w:cs="Times New Roman"/>
          <w:sz w:val="24"/>
        </w:rPr>
        <w:t xml:space="preserve"> Produktni model tako razumemo kot model artefaktov, procesni model pa kot model poteka dela in opravil</w:t>
      </w:r>
      <w:r w:rsidR="0020079B">
        <w:rPr>
          <w:rFonts w:ascii="Times New Roman" w:hAnsi="Times New Roman" w:cs="Times New Roman"/>
          <w:sz w:val="24"/>
        </w:rPr>
        <w:t xml:space="preserve"> </w:t>
      </w:r>
      <w:r w:rsidR="0020079B">
        <w:rPr>
          <w:rFonts w:ascii="Times New Roman" w:hAnsi="Times New Roman" w:cs="Times New Roman"/>
          <w:sz w:val="24"/>
        </w:rPr>
        <w:fldChar w:fldCharType="begin"/>
      </w:r>
      <w:r w:rsidR="0020079B">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0020079B">
        <w:rPr>
          <w:rFonts w:ascii="Times New Roman" w:hAnsi="Times New Roman" w:cs="Times New Roman"/>
          <w:sz w:val="24"/>
        </w:rPr>
        <w:fldChar w:fldCharType="separate"/>
      </w:r>
      <w:r w:rsidR="0020079B" w:rsidRPr="0020079B">
        <w:rPr>
          <w:rFonts w:ascii="Times New Roman" w:hAnsi="Times New Roman" w:cs="Times New Roman"/>
          <w:sz w:val="24"/>
          <w:szCs w:val="24"/>
        </w:rPr>
        <w:t>(Engels in Sauer 2010, 413–14)</w:t>
      </w:r>
      <w:r w:rsidR="0020079B">
        <w:rPr>
          <w:rFonts w:ascii="Times New Roman" w:hAnsi="Times New Roman" w:cs="Times New Roman"/>
          <w:sz w:val="24"/>
        </w:rPr>
        <w:fldChar w:fldCharType="end"/>
      </w:r>
      <w:r w:rsidR="003413D7">
        <w:rPr>
          <w:rFonts w:ascii="Times New Roman" w:hAnsi="Times New Roman" w:cs="Times New Roman"/>
          <w:sz w:val="24"/>
        </w:rPr>
        <w:t>.</w:t>
      </w:r>
      <w:r w:rsidR="00AF5C93">
        <w:rPr>
          <w:rFonts w:ascii="Times New Roman" w:hAnsi="Times New Roman" w:cs="Times New Roman"/>
          <w:sz w:val="24"/>
        </w:rPr>
        <w:t xml:space="preserve"> Nato se ta dva modela združita v enoten proces</w:t>
      </w:r>
      <w:r w:rsidR="008E0EBF">
        <w:rPr>
          <w:rFonts w:ascii="Times New Roman" w:hAnsi="Times New Roman" w:cs="Times New Roman"/>
          <w:sz w:val="24"/>
        </w:rPr>
        <w:t>. Ta združitev tvori MIPO, katera služi razvijalcem v praksi.</w:t>
      </w:r>
    </w:p>
    <w:p w:rsidR="00752AE2" w:rsidRPr="002F1BAC" w:rsidRDefault="000914CE" w:rsidP="000914CE">
      <w:pPr>
        <w:jc w:val="center"/>
        <w:rPr>
          <w:rFonts w:ascii="Times New Roman" w:hAnsi="Times New Roman" w:cs="Times New Roman"/>
          <w:sz w:val="20"/>
        </w:rPr>
      </w:pPr>
      <w:r w:rsidRPr="002F1BAC">
        <w:rPr>
          <w:rFonts w:ascii="Times New Roman" w:hAnsi="Times New Roman" w:cs="Times New Roman"/>
          <w:sz w:val="20"/>
        </w:rPr>
        <w:t>Slika</w:t>
      </w:r>
      <w:r w:rsidR="002C22EB">
        <w:rPr>
          <w:rFonts w:ascii="Times New Roman" w:hAnsi="Times New Roman" w:cs="Times New Roman"/>
          <w:sz w:val="20"/>
        </w:rPr>
        <w:t xml:space="preserve"> 6</w:t>
      </w:r>
      <w:r w:rsidR="003950E2">
        <w:rPr>
          <w:rFonts w:ascii="Times New Roman" w:hAnsi="Times New Roman" w:cs="Times New Roman"/>
          <w:sz w:val="20"/>
        </w:rPr>
        <w:t>.4</w:t>
      </w:r>
      <w:r w:rsidRPr="002F1BAC">
        <w:rPr>
          <w:rFonts w:ascii="Times New Roman" w:hAnsi="Times New Roman" w:cs="Times New Roman"/>
          <w:sz w:val="20"/>
        </w:rPr>
        <w:t xml:space="preserve"> temeljni proces </w:t>
      </w:r>
      <w:r w:rsidR="00E245A4">
        <w:rPr>
          <w:rFonts w:ascii="Times New Roman" w:hAnsi="Times New Roman" w:cs="Times New Roman"/>
          <w:sz w:val="20"/>
        </w:rPr>
        <w:t>meta-</w:t>
      </w:r>
      <w:r w:rsidRPr="002F1BAC">
        <w:rPr>
          <w:rFonts w:ascii="Times New Roman" w:hAnsi="Times New Roman" w:cs="Times New Roman"/>
          <w:sz w:val="20"/>
        </w:rPr>
        <w:t>metode</w:t>
      </w:r>
      <w:r w:rsidR="005533BB">
        <w:rPr>
          <w:rFonts w:ascii="Times New Roman" w:hAnsi="Times New Roman" w:cs="Times New Roman"/>
          <w:sz w:val="20"/>
        </w:rPr>
        <w:t xml:space="preserve"> za izgradnjo metode inženiringa programske opreme</w:t>
      </w:r>
    </w:p>
    <w:p w:rsidR="00895164" w:rsidRPr="002F1BAC" w:rsidRDefault="000914CE" w:rsidP="000914CE">
      <w:pPr>
        <w:jc w:val="center"/>
        <w:rPr>
          <w:rFonts w:ascii="Times New Roman" w:hAnsi="Times New Roman" w:cs="Times New Roman"/>
          <w:sz w:val="20"/>
        </w:rPr>
      </w:pPr>
      <w:r w:rsidRPr="002F1BAC">
        <w:rPr>
          <w:noProof/>
          <w:sz w:val="18"/>
          <w:lang w:eastAsia="sl-SI"/>
        </w:rPr>
        <w:drawing>
          <wp:inline distT="0" distB="0" distL="0" distR="0" wp14:anchorId="43607B68" wp14:editId="676B0AD6">
            <wp:extent cx="1840426" cy="3486150"/>
            <wp:effectExtent l="0" t="0" r="762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48194" cy="3500863"/>
                    </a:xfrm>
                    <a:prstGeom prst="rect">
                      <a:avLst/>
                    </a:prstGeom>
                  </pic:spPr>
                </pic:pic>
              </a:graphicData>
            </a:graphic>
          </wp:inline>
        </w:drawing>
      </w:r>
    </w:p>
    <w:p w:rsidR="0014491C" w:rsidRPr="002F1BAC" w:rsidRDefault="0014491C" w:rsidP="000914CE">
      <w:pPr>
        <w:jc w:val="center"/>
        <w:rPr>
          <w:rFonts w:ascii="Times New Roman" w:hAnsi="Times New Roman" w:cs="Times New Roman"/>
          <w:sz w:val="20"/>
        </w:rPr>
      </w:pPr>
      <w:r w:rsidRPr="002F1BAC">
        <w:rPr>
          <w:rFonts w:ascii="Times New Roman" w:hAnsi="Times New Roman" w:cs="Times New Roman"/>
          <w:sz w:val="20"/>
        </w:rPr>
        <w:t xml:space="preserve">Vir: </w:t>
      </w:r>
      <w:r w:rsidRPr="002F1BAC">
        <w:rPr>
          <w:rFonts w:ascii="Times New Roman" w:hAnsi="Times New Roman" w:cs="Times New Roman"/>
          <w:sz w:val="20"/>
        </w:rPr>
        <w:fldChar w:fldCharType="begin"/>
      </w:r>
      <w:r w:rsidRPr="002F1BAC">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F1BAC">
        <w:rPr>
          <w:rFonts w:ascii="Times New Roman" w:hAnsi="Times New Roman" w:cs="Times New Roman"/>
          <w:sz w:val="20"/>
        </w:rPr>
        <w:fldChar w:fldCharType="separate"/>
      </w:r>
      <w:r w:rsidRPr="002F1BAC">
        <w:rPr>
          <w:rFonts w:ascii="Times New Roman" w:hAnsi="Times New Roman" w:cs="Times New Roman"/>
          <w:sz w:val="20"/>
        </w:rPr>
        <w:t>(Engels in Sauer 2010, 430)</w:t>
      </w:r>
      <w:r w:rsidRPr="002F1BAC">
        <w:rPr>
          <w:rFonts w:ascii="Times New Roman" w:hAnsi="Times New Roman" w:cs="Times New Roman"/>
          <w:sz w:val="20"/>
        </w:rPr>
        <w:fldChar w:fldCharType="end"/>
      </w:r>
    </w:p>
    <w:p w:rsidR="009B385B" w:rsidRDefault="009B385B" w:rsidP="006D1B29">
      <w:pPr>
        <w:jc w:val="both"/>
        <w:rPr>
          <w:rFonts w:ascii="Times New Roman" w:hAnsi="Times New Roman" w:cs="Times New Roman"/>
          <w:sz w:val="24"/>
        </w:rPr>
      </w:pPr>
    </w:p>
    <w:p w:rsidR="00A0076C" w:rsidRDefault="003950E2" w:rsidP="006D1B29">
      <w:pPr>
        <w:jc w:val="both"/>
        <w:rPr>
          <w:rFonts w:ascii="Times New Roman" w:hAnsi="Times New Roman" w:cs="Times New Roman"/>
          <w:sz w:val="24"/>
        </w:rPr>
      </w:pPr>
      <w:r>
        <w:rPr>
          <w:rFonts w:ascii="Times New Roman" w:hAnsi="Times New Roman" w:cs="Times New Roman"/>
          <w:sz w:val="24"/>
        </w:rPr>
        <w:lastRenderedPageBreak/>
        <w:t>Slika 6.4</w:t>
      </w:r>
      <w:r w:rsidR="00BE40D0">
        <w:rPr>
          <w:rFonts w:ascii="Times New Roman" w:hAnsi="Times New Roman" w:cs="Times New Roman"/>
          <w:sz w:val="24"/>
        </w:rPr>
        <w:t xml:space="preserve"> prikazuje temeljni proces meta-metode za izdelavo MIPO</w:t>
      </w:r>
      <w:r w:rsidR="00844178">
        <w:rPr>
          <w:rFonts w:ascii="Times New Roman" w:hAnsi="Times New Roman" w:cs="Times New Roman"/>
          <w:sz w:val="24"/>
        </w:rPr>
        <w:t>, ki</w:t>
      </w:r>
      <w:r w:rsidR="00A0076C">
        <w:rPr>
          <w:rFonts w:ascii="Times New Roman" w:hAnsi="Times New Roman" w:cs="Times New Roman"/>
          <w:sz w:val="24"/>
        </w:rPr>
        <w:t xml:space="preserve"> se deli na:</w:t>
      </w:r>
    </w:p>
    <w:p w:rsidR="00A0076C" w:rsidRDefault="00E3471F"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ranje domene in njenih</w:t>
      </w:r>
      <w:r w:rsidR="00A0076C">
        <w:rPr>
          <w:rFonts w:ascii="Times New Roman" w:hAnsi="Times New Roman" w:cs="Times New Roman"/>
          <w:sz w:val="24"/>
        </w:rPr>
        <w:t xml:space="preserve"> disciplin,</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delava domenskega modela iz koncep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notacije,</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cija tipov artefak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gradnja procesnega modela,</w:t>
      </w:r>
    </w:p>
    <w:p w:rsidR="00A0076C" w:rsidRP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orodij, tehnik in pripomočkov.</w:t>
      </w:r>
    </w:p>
    <w:p w:rsidR="00C85C8B" w:rsidRDefault="00C85C8B" w:rsidP="00C85C8B">
      <w:pPr>
        <w:jc w:val="both"/>
        <w:rPr>
          <w:rFonts w:ascii="Times New Roman" w:hAnsi="Times New Roman" w:cs="Times New Roman"/>
          <w:sz w:val="24"/>
        </w:rPr>
      </w:pPr>
      <w:r>
        <w:rPr>
          <w:rFonts w:ascii="Times New Roman" w:hAnsi="Times New Roman" w:cs="Times New Roman"/>
          <w:sz w:val="24"/>
        </w:rPr>
        <w:t xml:space="preserve">V prvem koraku moramo definirati domeno uporabe metode in njene discipli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fldChar w:fldCharType="end"/>
      </w:r>
      <w:r>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t>-30</w:t>
      </w:r>
      <w:r w:rsidRPr="00D45F7B">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Pr>
          <w:rFonts w:ascii="Times New Roman" w:hAnsi="Times New Roman" w:cs="Times New Roman"/>
          <w:sz w:val="24"/>
        </w:rPr>
        <w:fldChar w:fldCharType="separate"/>
      </w:r>
      <w:r w:rsidRPr="00485BC7">
        <w:rPr>
          <w:rFonts w:ascii="Times New Roman" w:hAnsi="Times New Roman" w:cs="Times New Roman"/>
          <w:sz w:val="24"/>
        </w:rPr>
        <w:t>(Engels in Sauer 2010, 430)</w:t>
      </w:r>
      <w:r>
        <w:rPr>
          <w:rFonts w:ascii="Times New Roman" w:hAnsi="Times New Roman" w:cs="Times New Roman"/>
          <w:sz w:val="24"/>
        </w:rPr>
        <w:fldChar w:fldCharType="end"/>
      </w:r>
      <w:r>
        <w:rPr>
          <w:rFonts w:ascii="Times New Roman" w:hAnsi="Times New Roman" w:cs="Times New Roman"/>
          <w:sz w:val="24"/>
        </w:rPr>
        <w:t>. Naslednji korak predstavlja definiranje tipa artefaktov. V tem koraku se jeziki in njegovi elementi pripišejo konceptom z namenom izražanja njihovih lastnosti. Medtem, ko domenski model predstavlja semantično domeno (</w:t>
      </w:r>
      <w:r w:rsidRPr="00875F2E">
        <w:rPr>
          <w:rFonts w:ascii="Times New Roman" w:hAnsi="Times New Roman" w:cs="Times New Roman"/>
          <w:sz w:val="24"/>
        </w:rPr>
        <w:t>pomen) konceptov, jeziki predstavljajo sintaktično domeno (oblika). Hierarhiji domenskega modela konceptov in artefaktov morata biti kompatibilna. Temu sledi</w:t>
      </w:r>
      <w:r w:rsidR="00875F2E">
        <w:rPr>
          <w:rFonts w:ascii="Times New Roman" w:hAnsi="Times New Roman" w:cs="Times New Roman"/>
          <w:sz w:val="24"/>
        </w:rPr>
        <w:t xml:space="preserve"> definiranje procesnega modela pri katerem je potrebno definirati </w:t>
      </w:r>
      <w:r w:rsidRPr="00875F2E">
        <w:rPr>
          <w:rFonts w:ascii="Times New Roman" w:hAnsi="Times New Roman" w:cs="Times New Roman"/>
          <w:sz w:val="24"/>
        </w:rPr>
        <w:t>aktivnosti, ki so potrebne za izpolnitev nalog. Proces</w:t>
      </w:r>
      <w:r w:rsidR="003D652D">
        <w:rPr>
          <w:rFonts w:ascii="Times New Roman" w:hAnsi="Times New Roman" w:cs="Times New Roman"/>
          <w:sz w:val="24"/>
        </w:rPr>
        <w:t>ni model</w:t>
      </w:r>
      <w:r w:rsidRPr="00875F2E">
        <w:rPr>
          <w:rFonts w:ascii="Times New Roman" w:hAnsi="Times New Roman" w:cs="Times New Roman"/>
          <w:sz w:val="24"/>
        </w:rPr>
        <w:t xml:space="preserve"> je</w:t>
      </w:r>
      <w:r w:rsidR="00B32BFD">
        <w:rPr>
          <w:rFonts w:ascii="Times New Roman" w:hAnsi="Times New Roman" w:cs="Times New Roman"/>
          <w:sz w:val="24"/>
        </w:rPr>
        <w:t xml:space="preserve"> </w:t>
      </w:r>
      <w:r w:rsidRPr="00875F2E">
        <w:rPr>
          <w:rFonts w:ascii="Times New Roman" w:hAnsi="Times New Roman" w:cs="Times New Roman"/>
          <w:sz w:val="24"/>
        </w:rPr>
        <w:t>strukturiran iz aktivnosti, mejnikov in elementov nadzora toka. Zadnji korak predstavlja izbira orodij, tehnik in pripomočkov skupaj s koncepti uporabe</w:t>
      </w:r>
      <w:r>
        <w:rPr>
          <w:rFonts w:ascii="Times New Roman" w:hAnsi="Times New Roman" w:cs="Times New Roman"/>
          <w:sz w:val="24"/>
        </w:rPr>
        <w:t xml:space="preserve">, ki so potrebni za usmerjanje in poenostavitev izgradnje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Pr>
          <w:rFonts w:ascii="Times New Roman" w:hAnsi="Times New Roman" w:cs="Times New Roman"/>
          <w:sz w:val="24"/>
        </w:rPr>
        <w:fldChar w:fldCharType="separate"/>
      </w:r>
      <w:r w:rsidRPr="00C1753F">
        <w:rPr>
          <w:rFonts w:ascii="Times New Roman" w:hAnsi="Times New Roman" w:cs="Times New Roman"/>
          <w:sz w:val="24"/>
        </w:rPr>
        <w:t>(Engels in Sauer 2010, 431)</w:t>
      </w:r>
      <w:r>
        <w:rPr>
          <w:rFonts w:ascii="Times New Roman" w:hAnsi="Times New Roman" w:cs="Times New Roman"/>
          <w:sz w:val="24"/>
        </w:rPr>
        <w:fldChar w:fldCharType="end"/>
      </w:r>
      <w:r>
        <w:rPr>
          <w:rFonts w:ascii="Times New Roman" w:hAnsi="Times New Roman" w:cs="Times New Roman"/>
          <w:sz w:val="24"/>
        </w:rPr>
        <w:t>.</w:t>
      </w:r>
    </w:p>
    <w:p w:rsidR="00EC284F" w:rsidRDefault="00E21F30" w:rsidP="005B35AC">
      <w:pPr>
        <w:contextualSpacing/>
        <w:jc w:val="both"/>
        <w:rPr>
          <w:rFonts w:ascii="Times New Roman" w:hAnsi="Times New Roman" w:cs="Times New Roman"/>
          <w:sz w:val="24"/>
        </w:rPr>
      </w:pPr>
      <w:r>
        <w:rPr>
          <w:rFonts w:ascii="Times New Roman" w:hAnsi="Times New Roman" w:cs="Times New Roman"/>
          <w:sz w:val="24"/>
        </w:rPr>
        <w:t xml:space="preserve">6.3 </w:t>
      </w:r>
      <w:r w:rsidR="00D042DF">
        <w:rPr>
          <w:rFonts w:ascii="Times New Roman" w:hAnsi="Times New Roman" w:cs="Times New Roman"/>
          <w:sz w:val="24"/>
        </w:rPr>
        <w:t xml:space="preserve">SESTAVA METODE </w:t>
      </w:r>
    </w:p>
    <w:p w:rsidR="00D042DF" w:rsidRDefault="00D042DF" w:rsidP="005B35AC">
      <w:pPr>
        <w:contextualSpacing/>
        <w:jc w:val="both"/>
        <w:rPr>
          <w:rFonts w:ascii="Times New Roman" w:hAnsi="Times New Roman" w:cs="Times New Roman"/>
          <w:sz w:val="24"/>
        </w:rPr>
      </w:pPr>
      <w:r>
        <w:rPr>
          <w:rFonts w:ascii="Times New Roman" w:hAnsi="Times New Roman" w:cs="Times New Roman"/>
          <w:sz w:val="24"/>
        </w:rPr>
        <w:t>Ta poglavje zaključujemo z izbiro in inženiringom metode, ki jo bomo upor</w:t>
      </w:r>
      <w:r w:rsidR="0017573B">
        <w:rPr>
          <w:rFonts w:ascii="Times New Roman" w:hAnsi="Times New Roman" w:cs="Times New Roman"/>
          <w:sz w:val="24"/>
        </w:rPr>
        <w:t>abili pri i</w:t>
      </w:r>
      <w:r w:rsidR="007A4693">
        <w:rPr>
          <w:rFonts w:ascii="Times New Roman" w:hAnsi="Times New Roman" w:cs="Times New Roman"/>
          <w:sz w:val="24"/>
        </w:rPr>
        <w:t>z</w:t>
      </w:r>
      <w:r w:rsidR="00DD05E7">
        <w:rPr>
          <w:rFonts w:ascii="Times New Roman" w:hAnsi="Times New Roman" w:cs="Times New Roman"/>
          <w:sz w:val="24"/>
        </w:rPr>
        <w:t>gradnj</w:t>
      </w:r>
      <w:r w:rsidR="00B435A3">
        <w:rPr>
          <w:rFonts w:ascii="Times New Roman" w:hAnsi="Times New Roman" w:cs="Times New Roman"/>
          <w:sz w:val="24"/>
        </w:rPr>
        <w:t>i procesa oz. širše MIPO.</w:t>
      </w:r>
      <w:r w:rsidR="00EA3E92">
        <w:rPr>
          <w:rFonts w:ascii="Times New Roman" w:hAnsi="Times New Roman" w:cs="Times New Roman"/>
          <w:sz w:val="24"/>
        </w:rPr>
        <w:t xml:space="preserve"> </w:t>
      </w:r>
      <w:r w:rsidR="00DD05E7">
        <w:rPr>
          <w:rFonts w:ascii="Times New Roman" w:hAnsi="Times New Roman" w:cs="Times New Roman"/>
          <w:sz w:val="24"/>
        </w:rPr>
        <w:t>Sedaj se podajamo v vlogo inženirja metode, ki</w:t>
      </w:r>
      <w:r w:rsidR="00B56AC3">
        <w:rPr>
          <w:rFonts w:ascii="Times New Roman" w:hAnsi="Times New Roman" w:cs="Times New Roman"/>
          <w:sz w:val="24"/>
        </w:rPr>
        <w:t xml:space="preserve"> ga predstavlja prva tretjina v</w:t>
      </w:r>
      <w:r w:rsidR="00E54E05">
        <w:rPr>
          <w:rFonts w:ascii="Times New Roman" w:hAnsi="Times New Roman" w:cs="Times New Roman"/>
          <w:sz w:val="24"/>
        </w:rPr>
        <w:t xml:space="preserve"> sliki </w:t>
      </w:r>
      <w:r w:rsidR="008862B6">
        <w:rPr>
          <w:rFonts w:ascii="Times New Roman" w:hAnsi="Times New Roman" w:cs="Times New Roman"/>
          <w:sz w:val="24"/>
        </w:rPr>
        <w:t>6.3.</w:t>
      </w:r>
      <w:r w:rsidR="00C760C5">
        <w:rPr>
          <w:rFonts w:ascii="Times New Roman" w:hAnsi="Times New Roman" w:cs="Times New Roman"/>
          <w:sz w:val="24"/>
        </w:rPr>
        <w:t xml:space="preserve"> </w:t>
      </w:r>
      <w:r w:rsidR="00345E59">
        <w:rPr>
          <w:rFonts w:ascii="Times New Roman" w:hAnsi="Times New Roman" w:cs="Times New Roman"/>
          <w:sz w:val="24"/>
        </w:rPr>
        <w:t xml:space="preserve">Metodo bomo sestavili </w:t>
      </w:r>
      <w:r w:rsidR="00365547">
        <w:rPr>
          <w:rFonts w:ascii="Times New Roman" w:hAnsi="Times New Roman" w:cs="Times New Roman"/>
          <w:sz w:val="24"/>
        </w:rPr>
        <w:t>iz AM, Meta</w:t>
      </w:r>
      <w:r w:rsidR="00BB1872">
        <w:rPr>
          <w:rFonts w:ascii="Times New Roman" w:hAnsi="Times New Roman" w:cs="Times New Roman"/>
          <w:sz w:val="24"/>
        </w:rPr>
        <w:t xml:space="preserve">ME </w:t>
      </w:r>
      <w:r w:rsidR="00F40E29">
        <w:rPr>
          <w:rFonts w:ascii="Times New Roman" w:hAnsi="Times New Roman" w:cs="Times New Roman"/>
          <w:sz w:val="24"/>
        </w:rPr>
        <w:t>metod</w:t>
      </w:r>
      <w:r w:rsidR="00365547">
        <w:rPr>
          <w:rFonts w:ascii="Times New Roman" w:hAnsi="Times New Roman" w:cs="Times New Roman"/>
          <w:sz w:val="24"/>
        </w:rPr>
        <w:t xml:space="preserve">, ki </w:t>
      </w:r>
      <w:r w:rsidR="0027075A">
        <w:rPr>
          <w:rFonts w:ascii="Times New Roman" w:hAnsi="Times New Roman" w:cs="Times New Roman"/>
          <w:sz w:val="24"/>
        </w:rPr>
        <w:t>so bile predstavljene</w:t>
      </w:r>
      <w:r w:rsidR="00365547">
        <w:rPr>
          <w:rFonts w:ascii="Times New Roman" w:hAnsi="Times New Roman" w:cs="Times New Roman"/>
          <w:sz w:val="24"/>
        </w:rPr>
        <w:t xml:space="preserve">. </w:t>
      </w:r>
      <w:r w:rsidR="004806F4">
        <w:rPr>
          <w:rFonts w:ascii="Times New Roman" w:hAnsi="Times New Roman" w:cs="Times New Roman"/>
          <w:sz w:val="24"/>
        </w:rPr>
        <w:t xml:space="preserve">Ko kaže slika 6.6 bo </w:t>
      </w:r>
      <w:r w:rsidR="0027075A">
        <w:rPr>
          <w:rFonts w:ascii="Times New Roman" w:hAnsi="Times New Roman" w:cs="Times New Roman"/>
          <w:sz w:val="24"/>
        </w:rPr>
        <w:t>metoda MetaME</w:t>
      </w:r>
      <w:r w:rsidR="004806F4">
        <w:rPr>
          <w:rFonts w:ascii="Times New Roman" w:hAnsi="Times New Roman" w:cs="Times New Roman"/>
          <w:sz w:val="24"/>
        </w:rPr>
        <w:t xml:space="preserve"> </w:t>
      </w:r>
      <w:r w:rsidR="00E013EF">
        <w:rPr>
          <w:rFonts w:ascii="Times New Roman" w:hAnsi="Times New Roman" w:cs="Times New Roman"/>
          <w:sz w:val="24"/>
        </w:rPr>
        <w:t>predstavljala hrbtenico osnovnega procesnega toka</w:t>
      </w:r>
      <w:r w:rsidR="00BB7140">
        <w:rPr>
          <w:rFonts w:ascii="Times New Roman" w:hAnsi="Times New Roman" w:cs="Times New Roman"/>
          <w:sz w:val="24"/>
        </w:rPr>
        <w:t xml:space="preserve"> razvoja video iger</w:t>
      </w:r>
      <w:r w:rsidR="00B6397F">
        <w:rPr>
          <w:rFonts w:ascii="Times New Roman" w:hAnsi="Times New Roman" w:cs="Times New Roman"/>
          <w:sz w:val="24"/>
        </w:rPr>
        <w:t xml:space="preserve">, </w:t>
      </w:r>
      <w:r w:rsidR="00BB1872">
        <w:rPr>
          <w:rFonts w:ascii="Times New Roman" w:hAnsi="Times New Roman" w:cs="Times New Roman"/>
          <w:sz w:val="24"/>
        </w:rPr>
        <w:t xml:space="preserve">AM pa bo s svojimi praksami služila </w:t>
      </w:r>
      <w:r w:rsidR="0046552A">
        <w:rPr>
          <w:rFonts w:ascii="Times New Roman" w:hAnsi="Times New Roman" w:cs="Times New Roman"/>
          <w:sz w:val="24"/>
        </w:rPr>
        <w:t xml:space="preserve">za podporo iterativnim, inkrementalnim in </w:t>
      </w:r>
      <w:r w:rsidR="003D31DE">
        <w:rPr>
          <w:rFonts w:ascii="Times New Roman" w:hAnsi="Times New Roman" w:cs="Times New Roman"/>
          <w:sz w:val="24"/>
        </w:rPr>
        <w:t>o</w:t>
      </w:r>
      <w:r w:rsidR="00186694">
        <w:rPr>
          <w:rFonts w:ascii="Times New Roman" w:hAnsi="Times New Roman" w:cs="Times New Roman"/>
          <w:sz w:val="24"/>
        </w:rPr>
        <w:t>stalim konceptom agilnih praks</w:t>
      </w:r>
      <w:r w:rsidR="009330FC">
        <w:rPr>
          <w:rFonts w:ascii="Times New Roman" w:hAnsi="Times New Roman" w:cs="Times New Roman"/>
          <w:sz w:val="24"/>
        </w:rPr>
        <w:t>.</w:t>
      </w:r>
    </w:p>
    <w:p w:rsidR="00F17335" w:rsidRDefault="00F17335" w:rsidP="00F17335">
      <w:pPr>
        <w:jc w:val="center"/>
        <w:rPr>
          <w:noProof/>
          <w:lang w:eastAsia="sl-SI"/>
        </w:rPr>
      </w:pPr>
      <w:r>
        <w:rPr>
          <w:rFonts w:ascii="Times New Roman" w:hAnsi="Times New Roman" w:cs="Times New Roman"/>
          <w:sz w:val="20"/>
        </w:rPr>
        <w:br/>
      </w:r>
      <w:r w:rsidRPr="002F1BAC">
        <w:rPr>
          <w:rFonts w:ascii="Times New Roman" w:hAnsi="Times New Roman" w:cs="Times New Roman"/>
          <w:sz w:val="20"/>
        </w:rPr>
        <w:t>Slika</w:t>
      </w:r>
      <w:r>
        <w:rPr>
          <w:rFonts w:ascii="Times New Roman" w:hAnsi="Times New Roman" w:cs="Times New Roman"/>
          <w:sz w:val="20"/>
        </w:rPr>
        <w:t xml:space="preserve"> 6.6</w:t>
      </w:r>
      <w:r w:rsidR="005B6D47">
        <w:rPr>
          <w:rFonts w:ascii="Times New Roman" w:hAnsi="Times New Roman" w:cs="Times New Roman"/>
          <w:sz w:val="20"/>
        </w:rPr>
        <w:t xml:space="preserve"> izboljšan</w:t>
      </w:r>
      <w:r w:rsidRPr="002F1BAC">
        <w:rPr>
          <w:rFonts w:ascii="Times New Roman" w:hAnsi="Times New Roman" w:cs="Times New Roman"/>
          <w:sz w:val="20"/>
        </w:rPr>
        <w:t xml:space="preserve"> temeljni proces </w:t>
      </w:r>
      <w:r>
        <w:rPr>
          <w:rFonts w:ascii="Times New Roman" w:hAnsi="Times New Roman" w:cs="Times New Roman"/>
          <w:sz w:val="20"/>
        </w:rPr>
        <w:t>meta-</w:t>
      </w:r>
      <w:r w:rsidRPr="002F1BAC">
        <w:rPr>
          <w:rFonts w:ascii="Times New Roman" w:hAnsi="Times New Roman" w:cs="Times New Roman"/>
          <w:sz w:val="20"/>
        </w:rPr>
        <w:t>metode</w:t>
      </w:r>
      <w:r w:rsidR="0095353E">
        <w:rPr>
          <w:rFonts w:ascii="Times New Roman" w:hAnsi="Times New Roman" w:cs="Times New Roman"/>
          <w:sz w:val="20"/>
        </w:rPr>
        <w:t xml:space="preserve"> z uporabo Agilnega modeliranja</w:t>
      </w:r>
    </w:p>
    <w:p w:rsidR="00CA2082" w:rsidRDefault="0095353E" w:rsidP="00F17335">
      <w:pPr>
        <w:contextualSpacing/>
        <w:jc w:val="center"/>
        <w:rPr>
          <w:rFonts w:ascii="Times New Roman" w:hAnsi="Times New Roman" w:cs="Times New Roman"/>
          <w:sz w:val="24"/>
        </w:rPr>
      </w:pPr>
      <w:r>
        <w:rPr>
          <w:noProof/>
          <w:lang w:eastAsia="sl-SI"/>
        </w:rPr>
        <w:drawing>
          <wp:inline distT="0" distB="0" distL="0" distR="0" wp14:anchorId="2FCD8B86" wp14:editId="4CB261C4">
            <wp:extent cx="5030667" cy="1540328"/>
            <wp:effectExtent l="0" t="0" r="0" b="317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035885" cy="1541926"/>
                    </a:xfrm>
                    <a:prstGeom prst="rect">
                      <a:avLst/>
                    </a:prstGeom>
                  </pic:spPr>
                </pic:pic>
              </a:graphicData>
            </a:graphic>
          </wp:inline>
        </w:drawing>
      </w:r>
    </w:p>
    <w:p w:rsidR="008F3833" w:rsidRPr="00882CF5" w:rsidRDefault="00F17335" w:rsidP="00882CF5">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0095353E">
        <w:rPr>
          <w:rFonts w:ascii="Times New Roman" w:hAnsi="Times New Roman" w:cs="Times New Roman"/>
          <w:sz w:val="20"/>
          <w:szCs w:val="20"/>
        </w:rPr>
        <w:fldChar w:fldCharType="begin"/>
      </w:r>
      <w:r w:rsidR="0095353E">
        <w:rPr>
          <w:rFonts w:ascii="Times New Roman" w:hAnsi="Times New Roman" w:cs="Times New Roman"/>
          <w:sz w:val="20"/>
          <w:szCs w:val="20"/>
        </w:rPr>
        <w:instrText xml:space="preserve"> ADDIN ZOTERO_ITEM CSL_CITATION {"citationID":"gvvZQycv","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0095353E">
        <w:rPr>
          <w:rFonts w:ascii="Times New Roman" w:hAnsi="Times New Roman" w:cs="Times New Roman"/>
          <w:sz w:val="20"/>
          <w:szCs w:val="20"/>
        </w:rPr>
        <w:fldChar w:fldCharType="separate"/>
      </w:r>
      <w:r w:rsidR="0095353E" w:rsidRPr="0095353E">
        <w:rPr>
          <w:rFonts w:ascii="Times New Roman" w:hAnsi="Times New Roman" w:cs="Times New Roman"/>
          <w:sz w:val="20"/>
        </w:rPr>
        <w:t>(Ambler 2002, 10)</w:t>
      </w:r>
      <w:r w:rsidR="0095353E">
        <w:rPr>
          <w:rFonts w:ascii="Times New Roman" w:hAnsi="Times New Roman" w:cs="Times New Roman"/>
          <w:sz w:val="20"/>
          <w:szCs w:val="20"/>
        </w:rPr>
        <w:fldChar w:fldCharType="end"/>
      </w:r>
    </w:p>
    <w:p w:rsidR="00CD3FE8" w:rsidRDefault="002C2341"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w:t>
      </w:r>
      <w:r w:rsidR="001F5F55">
        <w:rPr>
          <w:rFonts w:ascii="Times New Roman" w:hAnsi="Times New Roman" w:cs="Times New Roman"/>
          <w:sz w:val="24"/>
          <w:szCs w:val="20"/>
        </w:rPr>
        <w:t xml:space="preserve"> </w:t>
      </w:r>
      <w:r w:rsidR="00CD3FE8" w:rsidRPr="00F71E12">
        <w:rPr>
          <w:rFonts w:ascii="Times New Roman" w:hAnsi="Times New Roman" w:cs="Times New Roman"/>
          <w:sz w:val="24"/>
          <w:szCs w:val="20"/>
        </w:rPr>
        <w:t>IZGRADNJA PROCESA</w:t>
      </w:r>
    </w:p>
    <w:p w:rsidR="004564A9" w:rsidRPr="00F71E12" w:rsidRDefault="004564A9" w:rsidP="0065781E">
      <w:pPr>
        <w:contextualSpacing/>
        <w:jc w:val="both"/>
        <w:rPr>
          <w:rFonts w:ascii="Times New Roman" w:hAnsi="Times New Roman" w:cs="Times New Roman"/>
          <w:sz w:val="24"/>
          <w:szCs w:val="20"/>
        </w:rPr>
      </w:pPr>
    </w:p>
    <w:p w:rsidR="00CE1782" w:rsidRDefault="00137CAA" w:rsidP="00EA2CBC">
      <w:pPr>
        <w:contextualSpacing/>
        <w:jc w:val="both"/>
        <w:rPr>
          <w:rFonts w:ascii="Times New Roman" w:hAnsi="Times New Roman" w:cs="Times New Roman"/>
          <w:sz w:val="24"/>
          <w:szCs w:val="20"/>
        </w:rPr>
      </w:pPr>
      <w:r w:rsidRPr="00F71E12">
        <w:rPr>
          <w:rFonts w:ascii="Times New Roman" w:hAnsi="Times New Roman" w:cs="Times New Roman"/>
          <w:sz w:val="24"/>
        </w:rPr>
        <w:t xml:space="preserve">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r w:rsidR="0021468A">
        <w:rPr>
          <w:rFonts w:ascii="Times New Roman" w:hAnsi="Times New Roman" w:cs="Times New Roman"/>
          <w:sz w:val="24"/>
          <w:szCs w:val="20"/>
        </w:rPr>
        <w:t xml:space="preserve"> </w:t>
      </w:r>
      <w:r w:rsidR="005C24B4" w:rsidRPr="00F71E12">
        <w:rPr>
          <w:rFonts w:ascii="Times New Roman" w:hAnsi="Times New Roman" w:cs="Times New Roman"/>
          <w:sz w:val="24"/>
          <w:szCs w:val="20"/>
        </w:rPr>
        <w:t>Potrebno je definirati zbirko elementarnih</w:t>
      </w:r>
      <w:r w:rsidR="00E00057" w:rsidRPr="00F71E12">
        <w:rPr>
          <w:rFonts w:ascii="Times New Roman" w:hAnsi="Times New Roman" w:cs="Times New Roman"/>
          <w:sz w:val="24"/>
          <w:szCs w:val="20"/>
        </w:rPr>
        <w:t xml:space="preserve"> primitivnih</w:t>
      </w:r>
      <w:r w:rsidR="005C24B4" w:rsidRPr="00F71E12">
        <w:rPr>
          <w:rFonts w:ascii="Times New Roman" w:hAnsi="Times New Roman" w:cs="Times New Roman"/>
          <w:sz w:val="24"/>
          <w:szCs w:val="20"/>
        </w:rPr>
        <w:t xml:space="preserve"> pr</w:t>
      </w:r>
      <w:r w:rsidR="00386519" w:rsidRPr="00F71E12">
        <w:rPr>
          <w:rFonts w:ascii="Times New Roman" w:hAnsi="Times New Roman" w:cs="Times New Roman"/>
          <w:sz w:val="24"/>
          <w:szCs w:val="20"/>
        </w:rPr>
        <w:t>ocesnih entitet iz katerih je mogoče zgraditi prila</w:t>
      </w:r>
      <w:r w:rsidR="00C00187" w:rsidRPr="00F71E12">
        <w:rPr>
          <w:rFonts w:ascii="Times New Roman" w:hAnsi="Times New Roman" w:cs="Times New Roman"/>
          <w:sz w:val="24"/>
          <w:szCs w:val="20"/>
        </w:rPr>
        <w:t xml:space="preserve">gojen procesni model, ki omogoča apliciranje v različne domene </w:t>
      </w:r>
      <w:r w:rsidR="00386519" w:rsidRPr="00F71E12">
        <w:rPr>
          <w:rFonts w:ascii="Times New Roman" w:hAnsi="Times New Roman" w:cs="Times New Roman"/>
          <w:sz w:val="24"/>
          <w:szCs w:val="20"/>
        </w:rPr>
        <w:fldChar w:fldCharType="begin"/>
      </w:r>
      <w:r w:rsidR="00386519"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sidRPr="00F71E12">
        <w:rPr>
          <w:rFonts w:ascii="Times New Roman" w:hAnsi="Times New Roman" w:cs="Times New Roman"/>
          <w:sz w:val="24"/>
          <w:szCs w:val="20"/>
        </w:rPr>
        <w:fldChar w:fldCharType="separate"/>
      </w:r>
      <w:r w:rsidR="00386519" w:rsidRPr="00F71E12">
        <w:rPr>
          <w:rFonts w:ascii="Times New Roman" w:hAnsi="Times New Roman" w:cs="Times New Roman"/>
          <w:sz w:val="24"/>
        </w:rPr>
        <w:t>(Jablonski 2010, 396)</w:t>
      </w:r>
      <w:r w:rsidR="00386519" w:rsidRPr="00F71E12">
        <w:rPr>
          <w:rFonts w:ascii="Times New Roman" w:hAnsi="Times New Roman" w:cs="Times New Roman"/>
          <w:sz w:val="24"/>
          <w:szCs w:val="20"/>
        </w:rPr>
        <w:fldChar w:fldCharType="end"/>
      </w:r>
      <w:r w:rsidR="00536318">
        <w:rPr>
          <w:rFonts w:ascii="Times New Roman" w:hAnsi="Times New Roman" w:cs="Times New Roman"/>
          <w:sz w:val="24"/>
          <w:szCs w:val="20"/>
        </w:rPr>
        <w:t>.</w:t>
      </w:r>
      <w:r w:rsidR="007D1146">
        <w:rPr>
          <w:rFonts w:ascii="Times New Roman" w:hAnsi="Times New Roman" w:cs="Times New Roman"/>
          <w:sz w:val="24"/>
          <w:szCs w:val="20"/>
        </w:rPr>
        <w:t xml:space="preserve"> Našo domeno predstavlja razvoj video iger, ki je hkrati prvi korak v procesu izgradnje MIPO po MetaME.</w:t>
      </w:r>
    </w:p>
    <w:p w:rsidR="00F26DB2" w:rsidRDefault="00F26DB2" w:rsidP="00EA2CBC">
      <w:pPr>
        <w:contextualSpacing/>
        <w:jc w:val="both"/>
        <w:rPr>
          <w:rFonts w:ascii="Times New Roman" w:hAnsi="Times New Roman" w:cs="Times New Roman"/>
          <w:sz w:val="24"/>
          <w:szCs w:val="20"/>
        </w:rPr>
      </w:pPr>
    </w:p>
    <w:p w:rsidR="00BE49B1" w:rsidRDefault="00F26DB2" w:rsidP="00EA2CBC">
      <w:pPr>
        <w:contextualSpacing/>
        <w:jc w:val="both"/>
        <w:rPr>
          <w:rFonts w:ascii="Times New Roman" w:hAnsi="Times New Roman" w:cs="Times New Roman"/>
          <w:sz w:val="24"/>
          <w:szCs w:val="20"/>
        </w:rPr>
      </w:pPr>
      <w:r>
        <w:rPr>
          <w:rFonts w:ascii="Times New Roman" w:hAnsi="Times New Roman" w:cs="Times New Roman"/>
          <w:sz w:val="24"/>
          <w:szCs w:val="20"/>
        </w:rPr>
        <w:t>7.1</w:t>
      </w:r>
      <w:r w:rsidR="00D93FA4">
        <w:rPr>
          <w:rFonts w:ascii="Times New Roman" w:hAnsi="Times New Roman" w:cs="Times New Roman"/>
          <w:sz w:val="24"/>
          <w:szCs w:val="20"/>
        </w:rPr>
        <w:t xml:space="preserve"> DEFINIRANJE DOME</w:t>
      </w:r>
      <w:r w:rsidR="00BE49B1">
        <w:rPr>
          <w:rFonts w:ascii="Times New Roman" w:hAnsi="Times New Roman" w:cs="Times New Roman"/>
          <w:sz w:val="24"/>
          <w:szCs w:val="20"/>
        </w:rPr>
        <w:t>NE</w:t>
      </w:r>
      <w:r w:rsidR="00CC3D52">
        <w:rPr>
          <w:rFonts w:ascii="Times New Roman" w:hAnsi="Times New Roman" w:cs="Times New Roman"/>
          <w:sz w:val="24"/>
          <w:szCs w:val="20"/>
        </w:rPr>
        <w:t xml:space="preserve"> IN DISCIPLIN</w:t>
      </w:r>
    </w:p>
    <w:p w:rsidR="00892D0A" w:rsidRDefault="00A45A97" w:rsidP="00EA2CBC">
      <w:pPr>
        <w:contextualSpacing/>
        <w:jc w:val="both"/>
        <w:rPr>
          <w:rFonts w:ascii="Times New Roman" w:hAnsi="Times New Roman" w:cs="Times New Roman"/>
          <w:sz w:val="24"/>
          <w:szCs w:val="20"/>
        </w:rPr>
      </w:pPr>
      <w:r>
        <w:rPr>
          <w:rFonts w:ascii="Times New Roman" w:hAnsi="Times New Roman" w:cs="Times New Roman"/>
          <w:sz w:val="24"/>
          <w:szCs w:val="20"/>
        </w:rPr>
        <w:t>Domeno</w:t>
      </w:r>
      <w:r w:rsidR="00123DCA">
        <w:rPr>
          <w:rFonts w:ascii="Times New Roman" w:hAnsi="Times New Roman" w:cs="Times New Roman"/>
          <w:sz w:val="24"/>
          <w:szCs w:val="20"/>
        </w:rPr>
        <w:t xml:space="preserve"> predstavlja razvoj v</w:t>
      </w:r>
      <w:r w:rsidR="00644D04">
        <w:rPr>
          <w:rFonts w:ascii="Times New Roman" w:hAnsi="Times New Roman" w:cs="Times New Roman"/>
          <w:sz w:val="24"/>
          <w:szCs w:val="20"/>
        </w:rPr>
        <w:t>ideo iger katere discipline so povezane z vlogami in odgov</w:t>
      </w:r>
      <w:r w:rsidR="00540E67">
        <w:rPr>
          <w:rFonts w:ascii="Times New Roman" w:hAnsi="Times New Roman" w:cs="Times New Roman"/>
          <w:sz w:val="24"/>
          <w:szCs w:val="20"/>
        </w:rPr>
        <w:t xml:space="preserve">ornostmi. </w:t>
      </w:r>
      <w:r w:rsidR="00892D0A">
        <w:rPr>
          <w:rFonts w:ascii="Times New Roman" w:hAnsi="Times New Roman" w:cs="Times New Roman"/>
          <w:sz w:val="24"/>
          <w:szCs w:val="20"/>
        </w:rPr>
        <w:t>Discipline so lahko predstavljene tudi</w:t>
      </w:r>
      <w:r w:rsidR="006D0A82">
        <w:rPr>
          <w:rFonts w:ascii="Times New Roman" w:hAnsi="Times New Roman" w:cs="Times New Roman"/>
          <w:sz w:val="24"/>
          <w:szCs w:val="20"/>
        </w:rPr>
        <w:t xml:space="preserve"> z</w:t>
      </w:r>
      <w:r w:rsidR="00892D0A">
        <w:rPr>
          <w:rFonts w:ascii="Times New Roman" w:hAnsi="Times New Roman" w:cs="Times New Roman"/>
          <w:sz w:val="24"/>
          <w:szCs w:val="20"/>
        </w:rPr>
        <w:t xml:space="preserve"> različnimi nivoji abstrakcije, ki lahko predstavljajo korake ali faze procesa (zahteve, analiza, razvoj, itd.)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892D0A">
        <w:rPr>
          <w:rFonts w:ascii="Times New Roman" w:hAnsi="Times New Roman" w:cs="Times New Roman"/>
          <w:sz w:val="24"/>
          <w:szCs w:val="20"/>
        </w:rPr>
        <w:fldChar w:fldCharType="separate"/>
      </w:r>
      <w:r w:rsidR="00892D0A" w:rsidRPr="00927C8D">
        <w:rPr>
          <w:rFonts w:ascii="Times New Roman" w:hAnsi="Times New Roman" w:cs="Times New Roman"/>
          <w:sz w:val="24"/>
          <w:szCs w:val="24"/>
        </w:rPr>
        <w:t>(Engels in Sauer 2010, 429–30)</w:t>
      </w:r>
      <w:r w:rsidR="00892D0A">
        <w:rPr>
          <w:rFonts w:ascii="Times New Roman" w:hAnsi="Times New Roman" w:cs="Times New Roman"/>
          <w:sz w:val="24"/>
          <w:szCs w:val="20"/>
        </w:rPr>
        <w:fldChar w:fldCharType="end"/>
      </w:r>
      <w:r w:rsidR="00892D0A">
        <w:rPr>
          <w:rFonts w:ascii="Times New Roman" w:hAnsi="Times New Roman" w:cs="Times New Roman"/>
          <w:sz w:val="24"/>
          <w:szCs w:val="20"/>
        </w:rPr>
        <w:t xml:space="preserve">. Osnovne faze pri razvoju programske opreme predstavljajo analiza, načrtovanje, kodiranje in testiranje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FmujVAmT","properties":{"formattedCitation":"(Ramadan in Widyani 2013, 95)","plainCitation":"(Ramadan in Widyani 2013,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892D0A">
        <w:rPr>
          <w:rFonts w:ascii="Times New Roman" w:hAnsi="Times New Roman" w:cs="Times New Roman"/>
          <w:sz w:val="24"/>
          <w:szCs w:val="20"/>
        </w:rPr>
        <w:fldChar w:fldCharType="separate"/>
      </w:r>
      <w:r w:rsidR="00892D0A" w:rsidRPr="001E3304">
        <w:rPr>
          <w:rFonts w:ascii="Times New Roman" w:hAnsi="Times New Roman" w:cs="Times New Roman"/>
          <w:sz w:val="24"/>
        </w:rPr>
        <w:t>(Ramadan in Widyani 2013, 95)</w:t>
      </w:r>
      <w:r w:rsidR="00892D0A">
        <w:rPr>
          <w:rFonts w:ascii="Times New Roman" w:hAnsi="Times New Roman" w:cs="Times New Roman"/>
          <w:sz w:val="24"/>
          <w:szCs w:val="20"/>
        </w:rPr>
        <w:fldChar w:fldCharType="end"/>
      </w:r>
      <w:r w:rsidR="005C0153">
        <w:rPr>
          <w:rFonts w:ascii="Times New Roman" w:hAnsi="Times New Roman" w:cs="Times New Roman"/>
          <w:sz w:val="24"/>
          <w:szCs w:val="20"/>
        </w:rPr>
        <w:t>.</w:t>
      </w:r>
      <w:r w:rsidR="0060129F">
        <w:rPr>
          <w:rFonts w:ascii="Times New Roman" w:hAnsi="Times New Roman" w:cs="Times New Roman"/>
          <w:sz w:val="24"/>
          <w:szCs w:val="20"/>
        </w:rPr>
        <w:t xml:space="preserve"> Faze, ki jih posamezni avtorji navajajo so </w:t>
      </w:r>
      <w:r w:rsidR="00EE32E9">
        <w:rPr>
          <w:rFonts w:ascii="Times New Roman" w:hAnsi="Times New Roman" w:cs="Times New Roman"/>
          <w:sz w:val="24"/>
          <w:szCs w:val="20"/>
        </w:rPr>
        <w:t xml:space="preserve">prikazane </w:t>
      </w:r>
      <w:r w:rsidR="00853104">
        <w:rPr>
          <w:rFonts w:ascii="Times New Roman" w:hAnsi="Times New Roman" w:cs="Times New Roman"/>
          <w:sz w:val="24"/>
          <w:szCs w:val="20"/>
        </w:rPr>
        <w:t>v PRILOGA B.</w:t>
      </w:r>
      <w:r w:rsidR="00860E73">
        <w:rPr>
          <w:rFonts w:ascii="Times New Roman" w:hAnsi="Times New Roman" w:cs="Times New Roman"/>
          <w:sz w:val="24"/>
          <w:szCs w:val="20"/>
        </w:rPr>
        <w:t xml:space="preserve"> Na podlagi literature smo konsolidirali faze razvoja </w:t>
      </w:r>
      <w:r w:rsidR="00CD055A">
        <w:rPr>
          <w:rFonts w:ascii="Times New Roman" w:hAnsi="Times New Roman" w:cs="Times New Roman"/>
          <w:sz w:val="24"/>
          <w:szCs w:val="20"/>
        </w:rPr>
        <w:t>iger in jih kronološko razvrstili</w:t>
      </w:r>
      <w:r w:rsidR="00860E73">
        <w:rPr>
          <w:rFonts w:ascii="Times New Roman" w:hAnsi="Times New Roman" w:cs="Times New Roman"/>
          <w:sz w:val="24"/>
          <w:szCs w:val="20"/>
        </w:rPr>
        <w:t xml:space="preserve">: formalizacija problema, razvoj koncepta, pred produkcija, produkcija, testiranje, </w:t>
      </w:r>
      <w:r w:rsidR="00231585">
        <w:rPr>
          <w:rFonts w:ascii="Times New Roman" w:hAnsi="Times New Roman" w:cs="Times New Roman"/>
          <w:sz w:val="24"/>
          <w:szCs w:val="20"/>
        </w:rPr>
        <w:t>post produkcija.</w:t>
      </w:r>
    </w:p>
    <w:p w:rsidR="00A65989" w:rsidRDefault="00A65989" w:rsidP="00EA2CBC">
      <w:pPr>
        <w:contextualSpacing/>
        <w:jc w:val="both"/>
        <w:rPr>
          <w:rFonts w:ascii="Times New Roman" w:hAnsi="Times New Roman" w:cs="Times New Roman"/>
          <w:sz w:val="24"/>
          <w:szCs w:val="20"/>
        </w:rPr>
      </w:pPr>
    </w:p>
    <w:p w:rsidR="00F1562C" w:rsidRDefault="00200EAC" w:rsidP="00EA2CBC">
      <w:pPr>
        <w:contextualSpacing/>
        <w:jc w:val="both"/>
        <w:rPr>
          <w:rFonts w:ascii="Times New Roman" w:hAnsi="Times New Roman" w:cs="Times New Roman"/>
          <w:sz w:val="24"/>
          <w:szCs w:val="20"/>
        </w:rPr>
      </w:pPr>
      <w:r>
        <w:rPr>
          <w:rFonts w:ascii="Times New Roman" w:hAnsi="Times New Roman" w:cs="Times New Roman"/>
          <w:sz w:val="24"/>
          <w:szCs w:val="20"/>
        </w:rPr>
        <w:t xml:space="preserve">7.2 </w:t>
      </w:r>
      <w:r w:rsidR="00A92A26">
        <w:rPr>
          <w:rFonts w:ascii="Times New Roman" w:hAnsi="Times New Roman" w:cs="Times New Roman"/>
          <w:sz w:val="24"/>
          <w:szCs w:val="20"/>
        </w:rPr>
        <w:t>IZGRADNJA</w:t>
      </w:r>
      <w:r>
        <w:rPr>
          <w:rFonts w:ascii="Times New Roman" w:hAnsi="Times New Roman" w:cs="Times New Roman"/>
          <w:sz w:val="24"/>
          <w:szCs w:val="20"/>
        </w:rPr>
        <w:t xml:space="preserve"> DOMENSKEGA MODELA</w:t>
      </w:r>
    </w:p>
    <w:p w:rsidR="00F46A85" w:rsidRDefault="0017055B" w:rsidP="004E22C8">
      <w:pPr>
        <w:contextualSpacing/>
        <w:jc w:val="both"/>
        <w:rPr>
          <w:rFonts w:ascii="Times New Roman" w:hAnsi="Times New Roman" w:cs="Times New Roman"/>
          <w:sz w:val="24"/>
          <w:szCs w:val="20"/>
        </w:rPr>
      </w:pPr>
      <w:r>
        <w:rPr>
          <w:rFonts w:ascii="Times New Roman" w:hAnsi="Times New Roman" w:cs="Times New Roman"/>
          <w:sz w:val="24"/>
          <w:szCs w:val="20"/>
        </w:rPr>
        <w:t>Resne igre pot</w:t>
      </w:r>
      <w:r w:rsidR="000C3D29">
        <w:rPr>
          <w:rFonts w:ascii="Times New Roman" w:hAnsi="Times New Roman" w:cs="Times New Roman"/>
          <w:sz w:val="24"/>
          <w:szCs w:val="20"/>
        </w:rPr>
        <w:t>rebujejo posebno fazo v razvoju</w:t>
      </w:r>
      <w:r w:rsidR="00EE6FE8">
        <w:rPr>
          <w:rFonts w:ascii="Times New Roman" w:hAnsi="Times New Roman" w:cs="Times New Roman"/>
          <w:sz w:val="24"/>
          <w:szCs w:val="20"/>
        </w:rPr>
        <w:t xml:space="preserve">. </w:t>
      </w:r>
      <w:r w:rsidR="00A07DDC">
        <w:rPr>
          <w:rFonts w:ascii="Times New Roman" w:hAnsi="Times New Roman" w:cs="Times New Roman"/>
          <w:sz w:val="24"/>
          <w:szCs w:val="20"/>
        </w:rPr>
        <w:t xml:space="preserve">Aslan in Balci (2015) </w:t>
      </w:r>
      <w:r w:rsidR="00182F46">
        <w:rPr>
          <w:rFonts w:ascii="Times New Roman" w:hAnsi="Times New Roman" w:cs="Times New Roman"/>
          <w:sz w:val="24"/>
          <w:szCs w:val="20"/>
        </w:rPr>
        <w:t>definirata formulacijo problema kot prvo fazo</w:t>
      </w:r>
      <w:r w:rsidR="004B7F51">
        <w:rPr>
          <w:rFonts w:ascii="Times New Roman" w:hAnsi="Times New Roman" w:cs="Times New Roman"/>
          <w:sz w:val="24"/>
          <w:szCs w:val="20"/>
        </w:rPr>
        <w:t xml:space="preserve"> pri razvoju resnih iger</w:t>
      </w:r>
      <w:r w:rsidR="00182F46">
        <w:rPr>
          <w:rFonts w:ascii="Times New Roman" w:hAnsi="Times New Roman" w:cs="Times New Roman"/>
          <w:sz w:val="24"/>
          <w:szCs w:val="20"/>
        </w:rPr>
        <w:t>. Ta faza definira probleme različnih domen in načine reševanja, ki privedejo do efek</w:t>
      </w:r>
      <w:r w:rsidR="0084189E">
        <w:rPr>
          <w:rFonts w:ascii="Times New Roman" w:hAnsi="Times New Roman" w:cs="Times New Roman"/>
          <w:sz w:val="24"/>
          <w:szCs w:val="20"/>
        </w:rPr>
        <w:t>tivnega učenja na podlagi iger.</w:t>
      </w:r>
      <w:r w:rsidR="00A93C08">
        <w:rPr>
          <w:rFonts w:ascii="Times New Roman" w:hAnsi="Times New Roman" w:cs="Times New Roman"/>
          <w:sz w:val="24"/>
          <w:szCs w:val="20"/>
        </w:rPr>
        <w:t xml:space="preserve"> </w:t>
      </w:r>
    </w:p>
    <w:p w:rsidR="00F46A85" w:rsidRDefault="00A93C0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Za drugo fazo definirata generacijo idej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tsn3E98","properties":{"formattedCitation":"(Aslan in Balci 2015, 311)","plainCitation":"(Aslan in Balci 2015,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Pr>
          <w:rFonts w:ascii="Times New Roman" w:hAnsi="Times New Roman" w:cs="Times New Roman"/>
          <w:sz w:val="24"/>
          <w:szCs w:val="20"/>
        </w:rPr>
        <w:fldChar w:fldCharType="separate"/>
      </w:r>
      <w:r w:rsidRPr="00A93C08">
        <w:rPr>
          <w:rFonts w:ascii="Times New Roman" w:hAnsi="Times New Roman" w:cs="Times New Roman"/>
          <w:sz w:val="24"/>
        </w:rPr>
        <w:t>(Aslan in Balci 2015, 311)</w:t>
      </w:r>
      <w:r>
        <w:rPr>
          <w:rFonts w:ascii="Times New Roman" w:hAnsi="Times New Roman" w:cs="Times New Roman"/>
          <w:sz w:val="24"/>
          <w:szCs w:val="20"/>
        </w:rPr>
        <w:fldChar w:fldCharType="end"/>
      </w:r>
      <w:r>
        <w:rPr>
          <w:rFonts w:ascii="Times New Roman" w:hAnsi="Times New Roman" w:cs="Times New Roman"/>
          <w:sz w:val="24"/>
          <w:szCs w:val="20"/>
        </w:rPr>
        <w:t>, ki pa predstavlja</w:t>
      </w:r>
      <w:r w:rsidR="00141BA0">
        <w:rPr>
          <w:rFonts w:ascii="Times New Roman" w:hAnsi="Times New Roman" w:cs="Times New Roman"/>
          <w:sz w:val="24"/>
          <w:szCs w:val="20"/>
        </w:rPr>
        <w:t xml:space="preserve"> prvo fazo po Bates (2004) in Novak (2012). </w:t>
      </w:r>
      <w:r w:rsidR="004E22C8">
        <w:rPr>
          <w:rFonts w:ascii="Times New Roman" w:hAnsi="Times New Roman" w:cs="Times New Roman"/>
          <w:sz w:val="24"/>
          <w:szCs w:val="20"/>
        </w:rPr>
        <w:t xml:space="preserve">Widyani (2013) jo imenuje iniciacija. V tej fazi je predstavljena ideja igre v pisni obliki </w:t>
      </w:r>
      <w:r w:rsidR="004E22C8">
        <w:rPr>
          <w:rFonts w:ascii="Times New Roman" w:hAnsi="Times New Roman" w:cs="Times New Roman"/>
          <w:sz w:val="24"/>
          <w:szCs w:val="20"/>
        </w:rPr>
        <w:fldChar w:fldCharType="begin"/>
      </w:r>
      <w:r w:rsidR="004E22C8">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4E22C8">
        <w:rPr>
          <w:rFonts w:ascii="Times New Roman" w:hAnsi="Times New Roman" w:cs="Times New Roman"/>
          <w:sz w:val="24"/>
          <w:szCs w:val="20"/>
        </w:rPr>
        <w:fldChar w:fldCharType="separate"/>
      </w:r>
      <w:r w:rsidR="004E22C8" w:rsidRPr="00E324EA">
        <w:rPr>
          <w:rFonts w:ascii="Times New Roman" w:hAnsi="Times New Roman" w:cs="Times New Roman"/>
          <w:sz w:val="24"/>
        </w:rPr>
        <w:t>(Novak 2012, 352)</w:t>
      </w:r>
      <w:r w:rsidR="004E22C8">
        <w:rPr>
          <w:rFonts w:ascii="Times New Roman" w:hAnsi="Times New Roman" w:cs="Times New Roman"/>
          <w:sz w:val="24"/>
          <w:szCs w:val="20"/>
        </w:rPr>
        <w:fldChar w:fldCharType="end"/>
      </w:r>
      <w:r w:rsidR="00244FCF">
        <w:rPr>
          <w:rFonts w:ascii="Times New Roman" w:hAnsi="Times New Roman" w:cs="Times New Roman"/>
          <w:sz w:val="24"/>
          <w:szCs w:val="20"/>
        </w:rPr>
        <w:t xml:space="preserve">. </w:t>
      </w:r>
      <w:r w:rsidR="004E22C8">
        <w:rPr>
          <w:rFonts w:ascii="Times New Roman" w:hAnsi="Times New Roman" w:cs="Times New Roman"/>
          <w:sz w:val="24"/>
          <w:szCs w:val="20"/>
        </w:rPr>
        <w:t>Čeprav Unger in Novak (2011) označujeta pred produkcijo za prvo fazo pa navajata, da se začne po uspešno sprejetem konceptu.</w:t>
      </w:r>
      <w:r w:rsidR="0042728F">
        <w:rPr>
          <w:rFonts w:ascii="Times New Roman" w:hAnsi="Times New Roman" w:cs="Times New Roman"/>
          <w:sz w:val="24"/>
          <w:szCs w:val="20"/>
        </w:rPr>
        <w:t xml:space="preserve"> Zato bomo pred produkcijo kronološko postavili za fazo razvoja koncepta. </w:t>
      </w:r>
    </w:p>
    <w:p w:rsidR="007D3FCE"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Pred produkcija je faza v kateri se sprejme odločitev kakšna bo igra in kako bo izdelan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716DAF">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Predstavlja fazo načrtovanj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Pr>
          <w:rFonts w:ascii="Times New Roman" w:hAnsi="Times New Roman" w:cs="Times New Roman"/>
          <w:sz w:val="24"/>
          <w:szCs w:val="20"/>
        </w:rPr>
        <w:fldChar w:fldCharType="separate"/>
      </w:r>
      <w:r w:rsidRPr="00CD74E9">
        <w:rPr>
          <w:rFonts w:ascii="Times New Roman" w:hAnsi="Times New Roman" w:cs="Times New Roman"/>
          <w:sz w:val="24"/>
        </w:rPr>
        <w:t>(Novak 2012, 353)</w:t>
      </w:r>
      <w:r>
        <w:rPr>
          <w:rFonts w:ascii="Times New Roman" w:hAnsi="Times New Roman" w:cs="Times New Roman"/>
          <w:sz w:val="24"/>
          <w:szCs w:val="20"/>
        </w:rPr>
        <w:fldChar w:fldCharType="end"/>
      </w:r>
      <w:r>
        <w:rPr>
          <w:rFonts w:ascii="Times New Roman" w:hAnsi="Times New Roman" w:cs="Times New Roman"/>
          <w:sz w:val="24"/>
          <w:szCs w:val="20"/>
        </w:rPr>
        <w:t>.</w:t>
      </w:r>
      <w:r w:rsidR="00F46A85">
        <w:rPr>
          <w:rFonts w:ascii="Times New Roman" w:hAnsi="Times New Roman" w:cs="Times New Roman"/>
          <w:sz w:val="24"/>
          <w:szCs w:val="20"/>
        </w:rPr>
        <w:t xml:space="preserve"> Vrhunec pred produkcije predstavlja dokaz koncepta, ki ga predstavlja prototip. Namen je dokazati zmožnost prem</w:t>
      </w:r>
      <w:r w:rsidR="009F5BA1">
        <w:rPr>
          <w:rFonts w:ascii="Times New Roman" w:hAnsi="Times New Roman" w:cs="Times New Roman"/>
          <w:sz w:val="24"/>
          <w:szCs w:val="20"/>
        </w:rPr>
        <w:t xml:space="preserve">agovanja tehničnih zahtevnosti </w:t>
      </w:r>
      <w:r w:rsidR="009F5BA1">
        <w:rPr>
          <w:rFonts w:ascii="Times New Roman" w:hAnsi="Times New Roman" w:cs="Times New Roman"/>
          <w:sz w:val="24"/>
          <w:szCs w:val="20"/>
        </w:rPr>
        <w:fldChar w:fldCharType="begin"/>
      </w:r>
      <w:r w:rsidR="009F5BA1">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9F5BA1">
        <w:rPr>
          <w:rFonts w:ascii="Times New Roman" w:hAnsi="Times New Roman" w:cs="Times New Roman"/>
          <w:sz w:val="24"/>
          <w:szCs w:val="20"/>
        </w:rPr>
        <w:fldChar w:fldCharType="separate"/>
      </w:r>
      <w:r w:rsidR="009F5BA1" w:rsidRPr="009F5BA1">
        <w:rPr>
          <w:rFonts w:ascii="Times New Roman" w:hAnsi="Times New Roman" w:cs="Times New Roman"/>
          <w:sz w:val="24"/>
        </w:rPr>
        <w:t>(Bates 2004, 88)</w:t>
      </w:r>
      <w:r w:rsidR="009F5BA1">
        <w:rPr>
          <w:rFonts w:ascii="Times New Roman" w:hAnsi="Times New Roman" w:cs="Times New Roman"/>
          <w:sz w:val="24"/>
          <w:szCs w:val="20"/>
        </w:rPr>
        <w:fldChar w:fldCharType="end"/>
      </w:r>
      <w:r w:rsidR="009F7071">
        <w:rPr>
          <w:rFonts w:ascii="Times New Roman" w:hAnsi="Times New Roman" w:cs="Times New Roman"/>
          <w:sz w:val="24"/>
          <w:szCs w:val="20"/>
        </w:rPr>
        <w:t xml:space="preserve">. </w:t>
      </w:r>
      <w:r>
        <w:rPr>
          <w:rFonts w:ascii="Times New Roman" w:hAnsi="Times New Roman" w:cs="Times New Roman"/>
          <w:sz w:val="24"/>
          <w:szCs w:val="20"/>
        </w:rPr>
        <w:t xml:space="preserve">Po potrditvi prototipa se lahko začne produkcija, ki predstavlja fazo razvoja igr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Pr>
          <w:rFonts w:ascii="Times New Roman" w:hAnsi="Times New Roman" w:cs="Times New Roman"/>
          <w:sz w:val="24"/>
          <w:szCs w:val="20"/>
        </w:rPr>
        <w:fldChar w:fldCharType="separate"/>
      </w:r>
      <w:r w:rsidRPr="004F4F5B">
        <w:rPr>
          <w:rFonts w:ascii="Times New Roman" w:hAnsi="Times New Roman" w:cs="Times New Roman"/>
          <w:sz w:val="24"/>
        </w:rPr>
        <w:t>(Novak 2012, 358)</w:t>
      </w:r>
      <w:r>
        <w:rPr>
          <w:rFonts w:ascii="Times New Roman" w:hAnsi="Times New Roman" w:cs="Times New Roman"/>
          <w:sz w:val="24"/>
          <w:szCs w:val="20"/>
        </w:rPr>
        <w:fldChar w:fldCharType="end"/>
      </w:r>
      <w:r w:rsidR="007D3FCE">
        <w:rPr>
          <w:rFonts w:ascii="Times New Roman" w:hAnsi="Times New Roman" w:cs="Times New Roman"/>
          <w:sz w:val="24"/>
          <w:szCs w:val="20"/>
        </w:rPr>
        <w:t>.</w:t>
      </w:r>
    </w:p>
    <w:p w:rsidR="004E22C8"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Produkcija je kompleksna in časovno potratna. Za uspešno izvajanje faze je priporočena fragmentacija opravil v manjše naloge, katerim se strogo sledi. Priporočen je tedenski pregled napred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Pr>
          <w:rFonts w:ascii="Times New Roman" w:hAnsi="Times New Roman" w:cs="Times New Roman"/>
          <w:sz w:val="24"/>
          <w:szCs w:val="20"/>
        </w:rPr>
        <w:fldChar w:fldCharType="separate"/>
      </w:r>
      <w:r w:rsidRPr="00867740">
        <w:rPr>
          <w:rFonts w:ascii="Times New Roman" w:hAnsi="Times New Roman" w:cs="Times New Roman"/>
          <w:sz w:val="24"/>
        </w:rPr>
        <w:t>(Bates 2004, 212)</w:t>
      </w:r>
      <w:r>
        <w:rPr>
          <w:rFonts w:ascii="Times New Roman" w:hAnsi="Times New Roman" w:cs="Times New Roman"/>
          <w:sz w:val="24"/>
          <w:szCs w:val="20"/>
        </w:rPr>
        <w:fldChar w:fldCharType="end"/>
      </w:r>
      <w:r w:rsidR="00B42938">
        <w:rPr>
          <w:rFonts w:ascii="Times New Roman" w:hAnsi="Times New Roman" w:cs="Times New Roman"/>
          <w:sz w:val="24"/>
          <w:szCs w:val="20"/>
        </w:rPr>
        <w:t xml:space="preserve">. </w:t>
      </w:r>
      <w:r w:rsidR="009F135B">
        <w:rPr>
          <w:rFonts w:ascii="Times New Roman" w:hAnsi="Times New Roman" w:cs="Times New Roman"/>
          <w:sz w:val="24"/>
          <w:szCs w:val="20"/>
        </w:rPr>
        <w:t xml:space="preserve">Čeprav se testiranje v smislu produkcijskega testiranja dogaja tudi v fazi produkcije se v industriji iger ločijo posebne faze testiranja. </w:t>
      </w:r>
      <w:r w:rsidR="00B74554">
        <w:rPr>
          <w:rFonts w:ascii="Times New Roman" w:hAnsi="Times New Roman" w:cs="Times New Roman"/>
          <w:sz w:val="24"/>
          <w:szCs w:val="20"/>
        </w:rPr>
        <w:t>Ko je razvoj igre tako daleč, da je mogoče igro igrati od začetka do zaključka se začne</w:t>
      </w:r>
      <w:r w:rsidR="00F344A1">
        <w:rPr>
          <w:rFonts w:ascii="Times New Roman" w:hAnsi="Times New Roman" w:cs="Times New Roman"/>
          <w:sz w:val="24"/>
          <w:szCs w:val="20"/>
        </w:rPr>
        <w:t>jo</w:t>
      </w:r>
      <w:r w:rsidR="00F750A0">
        <w:rPr>
          <w:rFonts w:ascii="Times New Roman" w:hAnsi="Times New Roman" w:cs="Times New Roman"/>
          <w:sz w:val="24"/>
          <w:szCs w:val="20"/>
        </w:rPr>
        <w:t xml:space="preserve"> faze</w:t>
      </w:r>
      <w:r w:rsidR="00B74554">
        <w:rPr>
          <w:rFonts w:ascii="Times New Roman" w:hAnsi="Times New Roman" w:cs="Times New Roman"/>
          <w:sz w:val="24"/>
          <w:szCs w:val="20"/>
        </w:rPr>
        <w:t xml:space="preserve"> testiranja</w:t>
      </w:r>
      <w:r w:rsidR="004171D5">
        <w:rPr>
          <w:rFonts w:ascii="Times New Roman" w:hAnsi="Times New Roman" w:cs="Times New Roman"/>
          <w:sz w:val="24"/>
          <w:szCs w:val="20"/>
        </w:rPr>
        <w:t xml:space="preserve"> </w:t>
      </w:r>
      <w:r w:rsidR="004171D5">
        <w:rPr>
          <w:rFonts w:ascii="Times New Roman" w:hAnsi="Times New Roman" w:cs="Times New Roman"/>
          <w:sz w:val="24"/>
          <w:szCs w:val="20"/>
        </w:rPr>
        <w:fldChar w:fldCharType="begin"/>
      </w:r>
      <w:r w:rsidR="004171D5">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004171D5">
        <w:rPr>
          <w:rFonts w:ascii="Times New Roman" w:hAnsi="Times New Roman" w:cs="Times New Roman"/>
          <w:sz w:val="24"/>
          <w:szCs w:val="20"/>
        </w:rPr>
        <w:fldChar w:fldCharType="separate"/>
      </w:r>
      <w:r w:rsidR="004171D5">
        <w:rPr>
          <w:rFonts w:ascii="Times New Roman" w:hAnsi="Times New Roman" w:cs="Times New Roman"/>
          <w:sz w:val="24"/>
        </w:rPr>
        <w:t>(Novak 2012, 3</w:t>
      </w:r>
      <w:r w:rsidR="004171D5" w:rsidRPr="004171D5">
        <w:rPr>
          <w:rFonts w:ascii="Times New Roman" w:hAnsi="Times New Roman" w:cs="Times New Roman"/>
          <w:sz w:val="24"/>
        </w:rPr>
        <w:t>59)</w:t>
      </w:r>
      <w:r w:rsidR="004171D5">
        <w:rPr>
          <w:rFonts w:ascii="Times New Roman" w:hAnsi="Times New Roman" w:cs="Times New Roman"/>
          <w:sz w:val="24"/>
          <w:szCs w:val="20"/>
        </w:rPr>
        <w:fldChar w:fldCharType="end"/>
      </w:r>
      <w:r w:rsidR="009F135B">
        <w:rPr>
          <w:rFonts w:ascii="Times New Roman" w:hAnsi="Times New Roman" w:cs="Times New Roman"/>
          <w:sz w:val="24"/>
          <w:szCs w:val="20"/>
        </w:rPr>
        <w:t xml:space="preserve">. </w:t>
      </w:r>
    </w:p>
    <w:p w:rsidR="004E22C8"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Testiranje se deli na Alfa in Beta faze. V razvoju mobilnih iger sta fazi navadno združen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8B4D4D">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w:t>
      </w:r>
      <w:r w:rsidRPr="00720EE1">
        <w:rPr>
          <w:rFonts w:ascii="Times New Roman" w:hAnsi="Times New Roman" w:cs="Times New Roman"/>
          <w:sz w:val="24"/>
          <w:szCs w:val="20"/>
        </w:rPr>
        <w:t>Alfa</w:t>
      </w:r>
      <w:r>
        <w:rPr>
          <w:rFonts w:ascii="Times New Roman" w:hAnsi="Times New Roman" w:cs="Times New Roman"/>
          <w:sz w:val="24"/>
          <w:szCs w:val="20"/>
        </w:rPr>
        <w:t xml:space="preserve"> faza predstavlja točko na kateri je mogoče testirati celotno igranje. Testna ekipa v tej fazi testira vse module igre, zapiše defekte v bazo in ustvari testni načrt. Ob končani alfa fazi morajo</w:t>
      </w:r>
      <w:r w:rsidR="005159BF">
        <w:rPr>
          <w:rFonts w:ascii="Times New Roman" w:hAnsi="Times New Roman" w:cs="Times New Roman"/>
          <w:sz w:val="24"/>
          <w:szCs w:val="20"/>
        </w:rPr>
        <w:t xml:space="preserve"> biti</w:t>
      </w:r>
      <w:r>
        <w:rPr>
          <w:rFonts w:ascii="Times New Roman" w:hAnsi="Times New Roman" w:cs="Times New Roman"/>
          <w:sz w:val="24"/>
          <w:szCs w:val="20"/>
        </w:rPr>
        <w:t xml:space="preserve"> narejeni naslednji elementi:</w:t>
      </w:r>
    </w:p>
    <w:p w:rsidR="00FC415C" w:rsidRDefault="00FC415C" w:rsidP="004E22C8">
      <w:pPr>
        <w:contextualSpacing/>
        <w:jc w:val="both"/>
        <w:rPr>
          <w:rFonts w:ascii="Times New Roman" w:hAnsi="Times New Roman" w:cs="Times New Roman"/>
          <w:sz w:val="24"/>
          <w:szCs w:val="20"/>
        </w:rPr>
      </w:pPr>
    </w:p>
    <w:p w:rsidR="004E22C8" w:rsidRDefault="004E22C8" w:rsidP="004E22C8">
      <w:pPr>
        <w:pStyle w:val="Odstavekseznama"/>
        <w:numPr>
          <w:ilvl w:val="0"/>
          <w:numId w:val="13"/>
        </w:numPr>
        <w:jc w:val="both"/>
        <w:rPr>
          <w:rFonts w:ascii="Times New Roman" w:hAnsi="Times New Roman" w:cs="Times New Roman"/>
          <w:sz w:val="24"/>
          <w:szCs w:val="20"/>
        </w:rPr>
      </w:pPr>
      <w:r w:rsidRPr="00F06E31">
        <w:rPr>
          <w:rFonts w:ascii="Times New Roman" w:hAnsi="Times New Roman" w:cs="Times New Roman"/>
          <w:sz w:val="24"/>
          <w:szCs w:val="20"/>
        </w:rPr>
        <w:lastRenderedPageBreak/>
        <w:t>celotno igranje</w:t>
      </w:r>
      <w:r>
        <w:rPr>
          <w:rFonts w:ascii="Times New Roman" w:hAnsi="Times New Roman" w:cs="Times New Roman"/>
          <w:sz w:val="24"/>
          <w:szCs w:val="20"/>
        </w:rPr>
        <w:t>,</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primarni jezikovni paket,</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osnovni uporabniški vmesnik z dokumentacijo,</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kompatibilnost z definiranimi strojnimi in programskimi konfiguracijami,</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minimalnih zahtev,</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kompatibilnosti vmesnikov (ali vsaj večino),</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nadomestni primeri zvoka in umetnin,</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več igralske funkcionalnosti (če je implementirana),</w:t>
      </w:r>
    </w:p>
    <w:p w:rsidR="004E22C8" w:rsidRPr="00F06E31"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 xml:space="preserve">osnutek igralnega priročni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Pr>
          <w:rFonts w:ascii="Times New Roman" w:hAnsi="Times New Roman" w:cs="Times New Roman"/>
          <w:sz w:val="24"/>
          <w:szCs w:val="20"/>
        </w:rPr>
        <w:fldChar w:fldCharType="separate"/>
      </w:r>
      <w:r w:rsidRPr="001F1A5E">
        <w:rPr>
          <w:rFonts w:ascii="Times New Roman" w:hAnsi="Times New Roman" w:cs="Times New Roman"/>
          <w:sz w:val="24"/>
        </w:rPr>
        <w:t>(Novak 2012, 359)</w:t>
      </w:r>
      <w:r>
        <w:rPr>
          <w:rFonts w:ascii="Times New Roman" w:hAnsi="Times New Roman" w:cs="Times New Roman"/>
          <w:sz w:val="24"/>
          <w:szCs w:val="20"/>
        </w:rPr>
        <w:fldChar w:fldCharType="end"/>
      </w:r>
      <w:r>
        <w:rPr>
          <w:rFonts w:ascii="Times New Roman" w:hAnsi="Times New Roman" w:cs="Times New Roman"/>
          <w:sz w:val="24"/>
          <w:szCs w:val="20"/>
        </w:rPr>
        <w:t>.</w:t>
      </w:r>
    </w:p>
    <w:p w:rsidR="00B16EEE"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Beta faza je namenjena popravilu defektov in implementaciji vseh sredstev (zvok, umetnine) v igro. S tem se popolnoma konča produkcijski proces</w:t>
      </w:r>
      <w:r w:rsidR="00422C1A">
        <w:rPr>
          <w:rFonts w:ascii="Times New Roman" w:hAnsi="Times New Roman" w:cs="Times New Roman"/>
          <w:sz w:val="24"/>
          <w:szCs w:val="20"/>
        </w:rPr>
        <w:t>.</w:t>
      </w:r>
      <w:r w:rsidR="00A80589">
        <w:rPr>
          <w:rFonts w:ascii="Times New Roman" w:hAnsi="Times New Roman" w:cs="Times New Roman"/>
          <w:sz w:val="24"/>
          <w:szCs w:val="20"/>
        </w:rPr>
        <w:t xml:space="preserve"> Namen faze je stabilizacija projekta in eliminacija večine ali vseh defektov pred izdajo. </w:t>
      </w:r>
      <w:r w:rsidR="00422C1A">
        <w:rPr>
          <w:rFonts w:ascii="Times New Roman" w:hAnsi="Times New Roman" w:cs="Times New Roman"/>
          <w:sz w:val="24"/>
          <w:szCs w:val="20"/>
        </w:rPr>
        <w:t>Po končani beta fazi morajo biti končani naslednji elementi:</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kod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vsebin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jezikovni paket,</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igralna navigacij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uporabniški vmesnik,</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programska in strojna kompatibilnost,</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zvok in umetnine,</w:t>
      </w:r>
    </w:p>
    <w:p w:rsidR="004E22C8"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 xml:space="preserve">vodnik </w:t>
      </w:r>
      <w:r w:rsidR="001908C1">
        <w:rPr>
          <w:rFonts w:ascii="Times New Roman" w:hAnsi="Times New Roman" w:cs="Times New Roman"/>
          <w:sz w:val="24"/>
          <w:szCs w:val="20"/>
        </w:rPr>
        <w:t>igranja</w:t>
      </w:r>
      <w:r>
        <w:rPr>
          <w:rFonts w:ascii="Times New Roman" w:hAnsi="Times New Roman" w:cs="Times New Roman"/>
          <w:sz w:val="24"/>
          <w:szCs w:val="20"/>
        </w:rPr>
        <w:t>.</w:t>
      </w:r>
      <w:r w:rsidR="00422C1A"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fldChar w:fldCharType="begin"/>
      </w:r>
      <w:r w:rsidR="004E22C8" w:rsidRPr="00B16EEE">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004E22C8" w:rsidRPr="00B16EEE">
        <w:rPr>
          <w:rFonts w:ascii="Times New Roman" w:hAnsi="Times New Roman" w:cs="Times New Roman"/>
          <w:sz w:val="24"/>
          <w:szCs w:val="20"/>
        </w:rPr>
        <w:fldChar w:fldCharType="separate"/>
      </w:r>
      <w:r w:rsidR="004E22C8" w:rsidRPr="00B16EEE">
        <w:rPr>
          <w:rFonts w:ascii="Times New Roman" w:hAnsi="Times New Roman" w:cs="Times New Roman"/>
          <w:sz w:val="24"/>
        </w:rPr>
        <w:t>(Novak 2012, 360)</w:t>
      </w:r>
      <w:r w:rsidR="004E22C8" w:rsidRPr="00B16EEE">
        <w:rPr>
          <w:rFonts w:ascii="Times New Roman" w:hAnsi="Times New Roman" w:cs="Times New Roman"/>
          <w:sz w:val="24"/>
          <w:szCs w:val="20"/>
        </w:rPr>
        <w:fldChar w:fldCharType="end"/>
      </w:r>
      <w:r w:rsidR="004E22C8" w:rsidRPr="00B16EEE">
        <w:rPr>
          <w:rFonts w:ascii="Times New Roman" w:hAnsi="Times New Roman" w:cs="Times New Roman"/>
          <w:sz w:val="24"/>
          <w:szCs w:val="20"/>
        </w:rPr>
        <w:t>.</w:t>
      </w:r>
    </w:p>
    <w:p w:rsidR="00C00654" w:rsidRDefault="00B97C50" w:rsidP="00C00654">
      <w:pPr>
        <w:contextualSpacing/>
        <w:jc w:val="both"/>
        <w:rPr>
          <w:rFonts w:ascii="Times New Roman" w:hAnsi="Times New Roman" w:cs="Times New Roman"/>
          <w:sz w:val="24"/>
          <w:szCs w:val="20"/>
        </w:rPr>
      </w:pPr>
      <w:r>
        <w:rPr>
          <w:rFonts w:ascii="Times New Roman" w:hAnsi="Times New Roman" w:cs="Times New Roman"/>
          <w:sz w:val="24"/>
          <w:szCs w:val="20"/>
        </w:rPr>
        <w:t>Beta faza se deli tudi na zaprto in odprto beta fazo.</w:t>
      </w:r>
      <w:r w:rsidR="00990C2F">
        <w:rPr>
          <w:rFonts w:ascii="Times New Roman" w:hAnsi="Times New Roman" w:cs="Times New Roman"/>
          <w:sz w:val="24"/>
          <w:szCs w:val="20"/>
        </w:rPr>
        <w:t xml:space="preserve"> </w:t>
      </w:r>
      <w:r w:rsidR="00C242B5">
        <w:rPr>
          <w:rFonts w:ascii="Times New Roman" w:hAnsi="Times New Roman" w:cs="Times New Roman"/>
          <w:sz w:val="24"/>
          <w:szCs w:val="20"/>
        </w:rPr>
        <w:t xml:space="preserve">Za zaprto beta fazo velja privatno testiranje pri kateri se razvoj fokusira na poliranje igre. Odprta faza pa je navadno uporabljena pri igrah </w:t>
      </w:r>
      <w:r w:rsidR="00972AB6">
        <w:rPr>
          <w:rFonts w:ascii="Times New Roman" w:hAnsi="Times New Roman" w:cs="Times New Roman"/>
          <w:sz w:val="24"/>
          <w:szCs w:val="20"/>
        </w:rPr>
        <w:t xml:space="preserve">ki vsebujejo spletne komponente. V tej fazi se preveri delovanje strežnikov, uravnoteži igranje in </w:t>
      </w:r>
      <w:r w:rsidR="008A5B7C">
        <w:rPr>
          <w:rFonts w:ascii="Times New Roman" w:hAnsi="Times New Roman" w:cs="Times New Roman"/>
          <w:sz w:val="24"/>
          <w:szCs w:val="20"/>
        </w:rPr>
        <w:t>identificira</w:t>
      </w:r>
      <w:r w:rsidR="00972AB6">
        <w:rPr>
          <w:rFonts w:ascii="Times New Roman" w:hAnsi="Times New Roman" w:cs="Times New Roman"/>
          <w:sz w:val="24"/>
          <w:szCs w:val="20"/>
        </w:rPr>
        <w:t xml:space="preserve"> defekte</w:t>
      </w:r>
      <w:r w:rsidR="0082757C">
        <w:rPr>
          <w:rFonts w:ascii="Times New Roman" w:hAnsi="Times New Roman" w:cs="Times New Roman"/>
          <w:sz w:val="24"/>
          <w:szCs w:val="20"/>
        </w:rPr>
        <w:t xml:space="preserve"> </w:t>
      </w:r>
      <w:r w:rsidR="0082757C">
        <w:rPr>
          <w:rFonts w:ascii="Times New Roman" w:hAnsi="Times New Roman" w:cs="Times New Roman"/>
          <w:sz w:val="24"/>
          <w:szCs w:val="20"/>
        </w:rPr>
        <w:fldChar w:fldCharType="begin"/>
      </w:r>
      <w:r w:rsidR="0082757C">
        <w:rPr>
          <w:rFonts w:ascii="Times New Roman" w:hAnsi="Times New Roman" w:cs="Times New Roman"/>
          <w:sz w:val="24"/>
          <w:szCs w:val="20"/>
        </w:rPr>
        <w:instrText xml:space="preserve"> ADDIN ZOTERO_ITEM CSL_CITATION {"citationID":"Ef5llmDf","properties":{"formattedCitation":"{\\rtf (Levy in Novak 2009, 54\\uc0\\u8211{}55)}","plainCitation":"(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0082757C">
        <w:rPr>
          <w:rFonts w:ascii="Times New Roman" w:hAnsi="Times New Roman" w:cs="Times New Roman"/>
          <w:sz w:val="24"/>
          <w:szCs w:val="20"/>
        </w:rPr>
        <w:fldChar w:fldCharType="separate"/>
      </w:r>
      <w:r w:rsidR="0082757C" w:rsidRPr="0082757C">
        <w:rPr>
          <w:rFonts w:ascii="Times New Roman" w:hAnsi="Times New Roman" w:cs="Times New Roman"/>
          <w:sz w:val="24"/>
          <w:szCs w:val="24"/>
        </w:rPr>
        <w:t>(Levy in Novak 2009, 54–55)</w:t>
      </w:r>
      <w:r w:rsidR="0082757C">
        <w:rPr>
          <w:rFonts w:ascii="Times New Roman" w:hAnsi="Times New Roman" w:cs="Times New Roman"/>
          <w:sz w:val="24"/>
          <w:szCs w:val="20"/>
        </w:rPr>
        <w:fldChar w:fldCharType="end"/>
      </w:r>
      <w:r w:rsidR="00972AB6">
        <w:rPr>
          <w:rFonts w:ascii="Times New Roman" w:hAnsi="Times New Roman" w:cs="Times New Roman"/>
          <w:sz w:val="24"/>
          <w:szCs w:val="20"/>
        </w:rPr>
        <w:t>.</w:t>
      </w:r>
    </w:p>
    <w:p w:rsidR="00C00654" w:rsidRDefault="00B34306" w:rsidP="00C00654">
      <w:pPr>
        <w:contextualSpacing/>
        <w:jc w:val="both"/>
        <w:rPr>
          <w:rFonts w:ascii="Times New Roman" w:hAnsi="Times New Roman" w:cs="Times New Roman"/>
          <w:sz w:val="24"/>
          <w:szCs w:val="20"/>
        </w:rPr>
      </w:pPr>
      <w:r>
        <w:rPr>
          <w:rFonts w:ascii="Times New Roman" w:hAnsi="Times New Roman" w:cs="Times New Roman"/>
          <w:sz w:val="24"/>
          <w:szCs w:val="20"/>
        </w:rPr>
        <w:t>Ko igra</w:t>
      </w:r>
      <w:r w:rsidR="005309F1">
        <w:rPr>
          <w:rFonts w:ascii="Times New Roman" w:hAnsi="Times New Roman" w:cs="Times New Roman"/>
          <w:sz w:val="24"/>
          <w:szCs w:val="20"/>
        </w:rPr>
        <w:t xml:space="preserve"> prest</w:t>
      </w:r>
      <w:r w:rsidR="00FF4E2C">
        <w:rPr>
          <w:rFonts w:ascii="Times New Roman" w:hAnsi="Times New Roman" w:cs="Times New Roman"/>
          <w:sz w:val="24"/>
          <w:szCs w:val="20"/>
        </w:rPr>
        <w:t>a</w:t>
      </w:r>
      <w:r w:rsidR="00E071D7">
        <w:rPr>
          <w:rFonts w:ascii="Times New Roman" w:hAnsi="Times New Roman" w:cs="Times New Roman"/>
          <w:sz w:val="24"/>
          <w:szCs w:val="20"/>
        </w:rPr>
        <w:t>ne b</w:t>
      </w:r>
      <w:r w:rsidR="00F74001">
        <w:rPr>
          <w:rFonts w:ascii="Times New Roman" w:hAnsi="Times New Roman" w:cs="Times New Roman"/>
          <w:sz w:val="24"/>
          <w:szCs w:val="20"/>
        </w:rPr>
        <w:t>eta fazo sledi</w:t>
      </w:r>
      <w:r>
        <w:rPr>
          <w:rFonts w:ascii="Times New Roman" w:hAnsi="Times New Roman" w:cs="Times New Roman"/>
          <w:sz w:val="24"/>
          <w:szCs w:val="20"/>
        </w:rPr>
        <w:t xml:space="preserve"> njena</w:t>
      </w:r>
      <w:r w:rsidR="00F74001">
        <w:rPr>
          <w:rFonts w:ascii="Times New Roman" w:hAnsi="Times New Roman" w:cs="Times New Roman"/>
          <w:sz w:val="24"/>
          <w:szCs w:val="20"/>
        </w:rPr>
        <w:t xml:space="preserve"> izdaja</w:t>
      </w:r>
      <w:r w:rsidR="00BC1423">
        <w:rPr>
          <w:rFonts w:ascii="Times New Roman" w:hAnsi="Times New Roman" w:cs="Times New Roman"/>
          <w:sz w:val="24"/>
          <w:szCs w:val="20"/>
        </w:rPr>
        <w:t>.</w:t>
      </w:r>
      <w:r w:rsidR="00276C9E">
        <w:rPr>
          <w:rFonts w:ascii="Times New Roman" w:hAnsi="Times New Roman" w:cs="Times New Roman"/>
          <w:sz w:val="24"/>
          <w:szCs w:val="20"/>
        </w:rPr>
        <w:t xml:space="preserve"> V tej fazi ravnateljstvo</w:t>
      </w:r>
      <w:r w:rsidR="00AE1612">
        <w:rPr>
          <w:rFonts w:ascii="Times New Roman" w:hAnsi="Times New Roman" w:cs="Times New Roman"/>
          <w:sz w:val="24"/>
          <w:szCs w:val="20"/>
        </w:rPr>
        <w:t xml:space="preserve"> opravi še en pregled produkta in</w:t>
      </w:r>
      <w:r w:rsidR="00276C9E">
        <w:rPr>
          <w:rFonts w:ascii="Times New Roman" w:hAnsi="Times New Roman" w:cs="Times New Roman"/>
          <w:sz w:val="24"/>
          <w:szCs w:val="20"/>
        </w:rPr>
        <w:t xml:space="preserve"> pridobi seznam</w:t>
      </w:r>
      <w:r w:rsidR="00212FD1">
        <w:rPr>
          <w:rFonts w:ascii="Times New Roman" w:hAnsi="Times New Roman" w:cs="Times New Roman"/>
          <w:sz w:val="24"/>
          <w:szCs w:val="20"/>
        </w:rPr>
        <w:t xml:space="preserve"> prisotnih </w:t>
      </w:r>
      <w:r w:rsidR="00276C9E">
        <w:rPr>
          <w:rFonts w:ascii="Times New Roman" w:hAnsi="Times New Roman" w:cs="Times New Roman"/>
          <w:sz w:val="24"/>
          <w:szCs w:val="20"/>
        </w:rPr>
        <w:t>defekt</w:t>
      </w:r>
      <w:r w:rsidR="00CD1CB2">
        <w:rPr>
          <w:rFonts w:ascii="Times New Roman" w:hAnsi="Times New Roman" w:cs="Times New Roman"/>
          <w:sz w:val="24"/>
          <w:szCs w:val="20"/>
        </w:rPr>
        <w:t>ov.</w:t>
      </w:r>
      <w:r w:rsidR="0042725C">
        <w:rPr>
          <w:rFonts w:ascii="Times New Roman" w:hAnsi="Times New Roman" w:cs="Times New Roman"/>
          <w:sz w:val="24"/>
          <w:szCs w:val="20"/>
        </w:rPr>
        <w:t xml:space="preserve"> Po pregl</w:t>
      </w:r>
      <w:r w:rsidR="00240BC6">
        <w:rPr>
          <w:rFonts w:ascii="Times New Roman" w:hAnsi="Times New Roman" w:cs="Times New Roman"/>
          <w:sz w:val="24"/>
          <w:szCs w:val="20"/>
        </w:rPr>
        <w:t>edu sledi izdaja produkta na trg</w:t>
      </w:r>
      <w:r w:rsidR="0042725C">
        <w:rPr>
          <w:rFonts w:ascii="Times New Roman" w:hAnsi="Times New Roman" w:cs="Times New Roman"/>
          <w:sz w:val="24"/>
          <w:szCs w:val="20"/>
        </w:rPr>
        <w:t>.</w:t>
      </w:r>
      <w:r w:rsidR="00240BC6">
        <w:rPr>
          <w:rFonts w:ascii="Times New Roman" w:hAnsi="Times New Roman" w:cs="Times New Roman"/>
          <w:sz w:val="24"/>
          <w:szCs w:val="20"/>
        </w:rPr>
        <w:t xml:space="preserve"> V industriji iger je za to fazo pogost izraz ''zlata'' </w:t>
      </w:r>
      <w:r w:rsidR="00240BC6">
        <w:rPr>
          <w:rFonts w:ascii="Times New Roman" w:hAnsi="Times New Roman" w:cs="Times New Roman"/>
          <w:sz w:val="24"/>
          <w:szCs w:val="20"/>
        </w:rPr>
        <w:fldChar w:fldCharType="begin"/>
      </w:r>
      <w:r w:rsidR="00240BC6">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00240BC6">
        <w:rPr>
          <w:rFonts w:ascii="Times New Roman" w:hAnsi="Times New Roman" w:cs="Times New Roman"/>
          <w:sz w:val="24"/>
          <w:szCs w:val="20"/>
        </w:rPr>
        <w:fldChar w:fldCharType="separate"/>
      </w:r>
      <w:r w:rsidR="00240BC6" w:rsidRPr="00240BC6">
        <w:rPr>
          <w:rFonts w:ascii="Times New Roman" w:hAnsi="Times New Roman" w:cs="Times New Roman"/>
          <w:sz w:val="24"/>
        </w:rPr>
        <w:t>(Novak 2012, 362)</w:t>
      </w:r>
      <w:r w:rsidR="00240BC6">
        <w:rPr>
          <w:rFonts w:ascii="Times New Roman" w:hAnsi="Times New Roman" w:cs="Times New Roman"/>
          <w:sz w:val="24"/>
          <w:szCs w:val="20"/>
        </w:rPr>
        <w:fldChar w:fldCharType="end"/>
      </w:r>
      <w:r w:rsidR="00240BC6">
        <w:rPr>
          <w:rFonts w:ascii="Times New Roman" w:hAnsi="Times New Roman" w:cs="Times New Roman"/>
          <w:sz w:val="24"/>
          <w:szCs w:val="20"/>
        </w:rPr>
        <w:t>.</w:t>
      </w:r>
    </w:p>
    <w:p w:rsidR="00F4143C" w:rsidRDefault="00F4143C" w:rsidP="00C00654">
      <w:pPr>
        <w:contextualSpacing/>
        <w:jc w:val="both"/>
        <w:rPr>
          <w:rFonts w:ascii="Times New Roman" w:hAnsi="Times New Roman" w:cs="Times New Roman"/>
          <w:sz w:val="24"/>
          <w:szCs w:val="20"/>
        </w:rPr>
      </w:pPr>
      <w:r>
        <w:rPr>
          <w:rFonts w:ascii="Times New Roman" w:hAnsi="Times New Roman" w:cs="Times New Roman"/>
          <w:sz w:val="24"/>
          <w:szCs w:val="20"/>
        </w:rPr>
        <w:t>Po fazi izdaj</w:t>
      </w:r>
      <w:r w:rsidR="004758B4">
        <w:rPr>
          <w:rFonts w:ascii="Times New Roman" w:hAnsi="Times New Roman" w:cs="Times New Roman"/>
          <w:sz w:val="24"/>
          <w:szCs w:val="20"/>
        </w:rPr>
        <w:t>e sledi post produkcijska faza</w:t>
      </w:r>
      <w:r w:rsidR="00940EB7">
        <w:rPr>
          <w:rFonts w:ascii="Times New Roman" w:hAnsi="Times New Roman" w:cs="Times New Roman"/>
          <w:sz w:val="24"/>
          <w:szCs w:val="20"/>
        </w:rPr>
        <w:t>.</w:t>
      </w:r>
      <w:r w:rsidR="00A77220">
        <w:rPr>
          <w:rFonts w:ascii="Times New Roman" w:hAnsi="Times New Roman" w:cs="Times New Roman"/>
          <w:sz w:val="24"/>
          <w:szCs w:val="20"/>
        </w:rPr>
        <w:t xml:space="preserve"> Faza predstavlja nadaljevalno produkcijo, ki jo Fullerton </w:t>
      </w:r>
      <w:r w:rsidR="00DF7B47">
        <w:rPr>
          <w:rFonts w:ascii="Times New Roman" w:hAnsi="Times New Roman" w:cs="Times New Roman"/>
          <w:sz w:val="24"/>
          <w:szCs w:val="20"/>
        </w:rPr>
        <w:t>(</w:t>
      </w:r>
      <w:r w:rsidR="005427FB">
        <w:rPr>
          <w:rFonts w:ascii="Times New Roman" w:hAnsi="Times New Roman" w:cs="Times New Roman"/>
          <w:sz w:val="24"/>
          <w:szCs w:val="20"/>
        </w:rPr>
        <w:t>2008) imenuje tudi vzdrževanje.</w:t>
      </w:r>
      <w:r w:rsidR="009119F0">
        <w:rPr>
          <w:rFonts w:ascii="Times New Roman" w:hAnsi="Times New Roman" w:cs="Times New Roman"/>
          <w:sz w:val="24"/>
          <w:szCs w:val="20"/>
        </w:rPr>
        <w:t xml:space="preserve"> Slika 7.1 tako predstavlja domenski model,</w:t>
      </w:r>
      <w:r w:rsidR="00AB0C6B">
        <w:rPr>
          <w:rFonts w:ascii="Times New Roman" w:hAnsi="Times New Roman" w:cs="Times New Roman"/>
          <w:sz w:val="24"/>
          <w:szCs w:val="20"/>
        </w:rPr>
        <w:t xml:space="preserve"> ki je zgrajen iz razvojnih faz in hkrati predstavlja podlago za procesni model.</w:t>
      </w:r>
    </w:p>
    <w:p w:rsidR="00004D9E" w:rsidRDefault="00004D9E" w:rsidP="00EA2CBC">
      <w:pPr>
        <w:contextualSpacing/>
        <w:jc w:val="both"/>
        <w:rPr>
          <w:rFonts w:ascii="Times New Roman" w:hAnsi="Times New Roman" w:cs="Times New Roman"/>
          <w:sz w:val="24"/>
          <w:szCs w:val="20"/>
        </w:rPr>
      </w:pPr>
    </w:p>
    <w:p w:rsidR="00004D9E" w:rsidRPr="005D4451" w:rsidRDefault="00004D9E" w:rsidP="005D4451">
      <w:pPr>
        <w:contextualSpacing/>
        <w:jc w:val="center"/>
        <w:rPr>
          <w:rFonts w:ascii="Times New Roman" w:hAnsi="Times New Roman" w:cs="Times New Roman"/>
          <w:sz w:val="20"/>
          <w:szCs w:val="20"/>
        </w:rPr>
      </w:pPr>
      <w:r w:rsidRPr="005D4451">
        <w:rPr>
          <w:rFonts w:ascii="Times New Roman" w:hAnsi="Times New Roman" w:cs="Times New Roman"/>
          <w:sz w:val="20"/>
          <w:szCs w:val="20"/>
        </w:rPr>
        <w:t>Slika 7.1 domenski model na podlagi razvojnih faz</w:t>
      </w:r>
    </w:p>
    <w:p w:rsidR="004B6C89" w:rsidRPr="005D4451" w:rsidRDefault="00F3648B" w:rsidP="004B6C89">
      <w:pPr>
        <w:contextualSpacing/>
        <w:jc w:val="center"/>
        <w:rPr>
          <w:rFonts w:ascii="Times New Roman" w:hAnsi="Times New Roman" w:cs="Times New Roman"/>
          <w:sz w:val="20"/>
          <w:szCs w:val="20"/>
        </w:rPr>
      </w:pPr>
      <w:r w:rsidRPr="00F3648B">
        <w:rPr>
          <w:rFonts w:ascii="Times New Roman" w:hAnsi="Times New Roman" w:cs="Times New Roman"/>
          <w:noProof/>
          <w:sz w:val="20"/>
          <w:szCs w:val="20"/>
          <w:lang w:eastAsia="sl-SI"/>
        </w:rPr>
        <w:drawing>
          <wp:inline distT="0" distB="0" distL="0" distR="0" wp14:anchorId="0C5C5356" wp14:editId="5FA7CFD5">
            <wp:extent cx="3593123" cy="1499363"/>
            <wp:effectExtent l="0" t="0" r="7620" b="5715"/>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610125" cy="1506458"/>
                    </a:xfrm>
                    <a:prstGeom prst="rect">
                      <a:avLst/>
                    </a:prstGeom>
                  </pic:spPr>
                </pic:pic>
              </a:graphicData>
            </a:graphic>
          </wp:inline>
        </w:drawing>
      </w:r>
    </w:p>
    <w:p w:rsidR="004B6C89" w:rsidRPr="005D4451" w:rsidRDefault="004B6C89" w:rsidP="004B6C89">
      <w:pPr>
        <w:contextualSpacing/>
        <w:jc w:val="center"/>
        <w:rPr>
          <w:rFonts w:ascii="Times New Roman" w:hAnsi="Times New Roman" w:cs="Times New Roman"/>
          <w:sz w:val="20"/>
          <w:szCs w:val="20"/>
        </w:rPr>
      </w:pPr>
      <w:r w:rsidRPr="005D4451">
        <w:rPr>
          <w:rFonts w:ascii="Times New Roman" w:hAnsi="Times New Roman" w:cs="Times New Roman"/>
          <w:sz w:val="20"/>
          <w:szCs w:val="20"/>
        </w:rPr>
        <w:t>Vir: lasten</w:t>
      </w:r>
    </w:p>
    <w:p w:rsidR="00530423" w:rsidRDefault="00B14CD5" w:rsidP="00EA2CBC">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3 IZBIRA NOTACIJ</w:t>
      </w:r>
    </w:p>
    <w:p w:rsidR="00B14CD5" w:rsidRPr="00CE1782" w:rsidRDefault="000B14E3" w:rsidP="00EA2CBC">
      <w:pPr>
        <w:contextualSpacing/>
        <w:jc w:val="both"/>
        <w:rPr>
          <w:rFonts w:ascii="Times New Roman" w:hAnsi="Times New Roman" w:cs="Times New Roman"/>
          <w:sz w:val="24"/>
          <w:szCs w:val="20"/>
        </w:rPr>
      </w:pPr>
      <w:r>
        <w:rPr>
          <w:rFonts w:ascii="Times New Roman" w:hAnsi="Times New Roman" w:cs="Times New Roman"/>
          <w:sz w:val="24"/>
          <w:szCs w:val="20"/>
        </w:rPr>
        <w:t>V tem kora</w:t>
      </w:r>
      <w:r w:rsidR="008F78A4">
        <w:rPr>
          <w:rFonts w:ascii="Times New Roman" w:hAnsi="Times New Roman" w:cs="Times New Roman"/>
          <w:sz w:val="24"/>
          <w:szCs w:val="20"/>
        </w:rPr>
        <w:t>ku bomo definirali jezik uporabe</w:t>
      </w:r>
      <w:r>
        <w:rPr>
          <w:rFonts w:ascii="Times New Roman" w:hAnsi="Times New Roman" w:cs="Times New Roman"/>
          <w:sz w:val="24"/>
          <w:szCs w:val="20"/>
        </w:rPr>
        <w:t>, ki nam bo podal notacije. Jezik, ki ga bomo uporabili</w:t>
      </w:r>
      <w:r w:rsidR="00C638C1">
        <w:rPr>
          <w:rFonts w:ascii="Times New Roman" w:hAnsi="Times New Roman" w:cs="Times New Roman"/>
          <w:sz w:val="24"/>
          <w:szCs w:val="20"/>
        </w:rPr>
        <w:t xml:space="preserve"> predstavlja UML z notacijami v</w:t>
      </w:r>
      <w:r>
        <w:rPr>
          <w:rFonts w:ascii="Times New Roman" w:hAnsi="Times New Roman" w:cs="Times New Roman"/>
          <w:sz w:val="24"/>
          <w:szCs w:val="20"/>
        </w:rPr>
        <w:t xml:space="preserve"> </w:t>
      </w:r>
      <w:r w:rsidR="00AF64ED">
        <w:rPr>
          <w:rFonts w:ascii="Times New Roman" w:hAnsi="Times New Roman" w:cs="Times New Roman"/>
          <w:sz w:val="24"/>
          <w:szCs w:val="20"/>
        </w:rPr>
        <w:t>tabeli</w:t>
      </w:r>
      <w:r w:rsidR="00EB0966">
        <w:rPr>
          <w:rFonts w:ascii="Times New Roman" w:hAnsi="Times New Roman" w:cs="Times New Roman"/>
          <w:sz w:val="24"/>
          <w:szCs w:val="20"/>
        </w:rPr>
        <w:t xml:space="preserve"> 7.2</w:t>
      </w:r>
      <w:r w:rsidR="00BA240B">
        <w:rPr>
          <w:rFonts w:ascii="Times New Roman" w:hAnsi="Times New Roman" w:cs="Times New Roman"/>
          <w:sz w:val="24"/>
          <w:szCs w:val="20"/>
        </w:rPr>
        <w:t>.</w:t>
      </w:r>
      <w:r w:rsidR="00967B0F">
        <w:rPr>
          <w:rFonts w:ascii="Times New Roman" w:hAnsi="Times New Roman" w:cs="Times New Roman"/>
          <w:sz w:val="24"/>
          <w:szCs w:val="20"/>
        </w:rPr>
        <w:t xml:space="preserve"> Z notacijami bomo povezali stanja in artefakte v procesni model.</w:t>
      </w:r>
    </w:p>
    <w:p w:rsidR="00613910" w:rsidRDefault="00613910" w:rsidP="00EA2CBC">
      <w:pPr>
        <w:contextualSpacing/>
        <w:jc w:val="both"/>
        <w:rPr>
          <w:rFonts w:ascii="Times New Roman" w:hAnsi="Times New Roman" w:cs="Times New Roman"/>
          <w:sz w:val="24"/>
        </w:rPr>
      </w:pPr>
    </w:p>
    <w:p w:rsidR="00825B3B" w:rsidRPr="003E63A1" w:rsidRDefault="00E32DFE" w:rsidP="008A28E0">
      <w:pPr>
        <w:contextualSpacing/>
        <w:jc w:val="center"/>
        <w:rPr>
          <w:rFonts w:ascii="Times New Roman" w:hAnsi="Times New Roman" w:cs="Times New Roman"/>
          <w:sz w:val="20"/>
        </w:rPr>
      </w:pPr>
      <w:r>
        <w:rPr>
          <w:rFonts w:ascii="Times New Roman" w:hAnsi="Times New Roman" w:cs="Times New Roman"/>
          <w:sz w:val="20"/>
        </w:rPr>
        <w:t>Tabela 7.2</w:t>
      </w:r>
      <w:r w:rsidR="00825B3B" w:rsidRPr="003E63A1">
        <w:rPr>
          <w:rFonts w:ascii="Times New Roman" w:hAnsi="Times New Roman" w:cs="Times New Roman"/>
          <w:sz w:val="20"/>
        </w:rPr>
        <w:t xml:space="preserve"> prikaz izbranih notacij UML jezika za definiranje procesa</w:t>
      </w:r>
    </w:p>
    <w:tbl>
      <w:tblPr>
        <w:tblW w:w="7398" w:type="dxa"/>
        <w:jc w:val="center"/>
        <w:tblInd w:w="65" w:type="dxa"/>
        <w:tblCellMar>
          <w:left w:w="70" w:type="dxa"/>
          <w:right w:w="70" w:type="dxa"/>
        </w:tblCellMar>
        <w:tblLook w:val="04A0" w:firstRow="1" w:lastRow="0" w:firstColumn="1" w:lastColumn="0" w:noHBand="0" w:noVBand="1"/>
      </w:tblPr>
      <w:tblGrid>
        <w:gridCol w:w="2075"/>
        <w:gridCol w:w="2500"/>
        <w:gridCol w:w="2823"/>
      </w:tblGrid>
      <w:tr w:rsidR="00DC05A8" w:rsidRPr="00DC05A8" w:rsidTr="00666513">
        <w:trPr>
          <w:trHeight w:val="156"/>
          <w:jc w:val="center"/>
        </w:trPr>
        <w:tc>
          <w:tcPr>
            <w:tcW w:w="207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ZIV NOTACIJE</w:t>
            </w:r>
          </w:p>
        </w:tc>
        <w:tc>
          <w:tcPr>
            <w:tcW w:w="2500"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MEN</w:t>
            </w:r>
          </w:p>
        </w:tc>
        <w:tc>
          <w:tcPr>
            <w:tcW w:w="2823"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OTACIJA</w:t>
            </w:r>
          </w:p>
        </w:tc>
      </w:tr>
      <w:tr w:rsidR="009A6CE3"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ZAČETNO STANJE</w:t>
            </w:r>
          </w:p>
        </w:tc>
        <w:tc>
          <w:tcPr>
            <w:tcW w:w="2500" w:type="dxa"/>
            <w:tcBorders>
              <w:top w:val="nil"/>
              <w:left w:val="nil"/>
              <w:bottom w:val="single" w:sz="4" w:space="0" w:color="auto"/>
              <w:right w:val="single" w:sz="4" w:space="0" w:color="auto"/>
            </w:tcBorders>
            <w:shd w:val="clear" w:color="auto" w:fill="auto"/>
            <w:vAlign w:val="center"/>
          </w:tcPr>
          <w:p w:rsidR="009A6CE3" w:rsidRPr="00A711A1" w:rsidRDefault="00012F39" w:rsidP="00CD780F">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w:t>
            </w:r>
            <w:r w:rsidR="009A6CE3" w:rsidRPr="00A711A1">
              <w:rPr>
                <w:rFonts w:ascii="Times New Roman" w:eastAsia="Times New Roman" w:hAnsi="Times New Roman" w:cs="Times New Roman"/>
                <w:color w:val="000000"/>
                <w:sz w:val="20"/>
                <w:lang w:eastAsia="sl-SI"/>
              </w:rPr>
              <w:t xml:space="preserve">, KI NAKAZUJE ZAČETEK </w:t>
            </w:r>
            <w:r w:rsidR="00CD780F" w:rsidRPr="00A711A1">
              <w:rPr>
                <w:rFonts w:ascii="Times New Roman" w:eastAsia="Times New Roman" w:hAnsi="Times New Roman" w:cs="Times New Roman"/>
                <w:color w:val="000000"/>
                <w:sz w:val="20"/>
                <w:lang w:eastAsia="sl-SI"/>
              </w:rPr>
              <w:t>AKTIVNOSTI</w:t>
            </w:r>
          </w:p>
        </w:tc>
        <w:tc>
          <w:tcPr>
            <w:tcW w:w="2823" w:type="dxa"/>
            <w:tcBorders>
              <w:top w:val="nil"/>
              <w:left w:val="nil"/>
              <w:bottom w:val="single" w:sz="4" w:space="0" w:color="auto"/>
              <w:right w:val="single" w:sz="4" w:space="0" w:color="auto"/>
            </w:tcBorders>
            <w:shd w:val="clear" w:color="auto" w:fill="auto"/>
            <w:vAlign w:val="center"/>
            <w:hideMark/>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76672" behindDoc="0" locked="0" layoutInCell="1" allowOverlap="1" wp14:anchorId="6DE384A2" wp14:editId="4C6431C3">
                  <wp:simplePos x="0" y="0"/>
                  <wp:positionH relativeFrom="column">
                    <wp:posOffset>576580</wp:posOffset>
                  </wp:positionH>
                  <wp:positionV relativeFrom="paragraph">
                    <wp:posOffset>-22860</wp:posOffset>
                  </wp:positionV>
                  <wp:extent cx="472440" cy="315595"/>
                  <wp:effectExtent l="0" t="0" r="3810" b="8255"/>
                  <wp:wrapNone/>
                  <wp:docPr id="36" name="Slika 36"/>
                  <wp:cNvGraphicFramePr/>
                  <a:graphic xmlns:a="http://schemas.openxmlformats.org/drawingml/2006/main">
                    <a:graphicData uri="http://schemas.openxmlformats.org/drawingml/2006/picture">
                      <pic:pic xmlns:pic="http://schemas.openxmlformats.org/drawingml/2006/picture">
                        <pic:nvPicPr>
                          <pic:cNvPr id="12" name="Slika 11"/>
                          <pic:cNvPicPr>
                            <a:picLocks noChangeAspect="1"/>
                          </pic:cNvPicPr>
                        </pic:nvPicPr>
                        <pic:blipFill>
                          <a:blip r:embed="rId16"/>
                          <a:stretch>
                            <a:fillRect/>
                          </a:stretch>
                        </pic:blipFill>
                        <pic:spPr>
                          <a:xfrm>
                            <a:off x="0" y="0"/>
                            <a:ext cx="472440" cy="315595"/>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IZBIRA</w:t>
            </w:r>
          </w:p>
        </w:tc>
        <w:tc>
          <w:tcPr>
            <w:tcW w:w="2500" w:type="dxa"/>
            <w:tcBorders>
              <w:top w:val="nil"/>
              <w:left w:val="nil"/>
              <w:bottom w:val="single" w:sz="4" w:space="0" w:color="auto"/>
              <w:right w:val="single" w:sz="4" w:space="0" w:color="auto"/>
            </w:tcBorders>
            <w:shd w:val="clear" w:color="auto" w:fill="auto"/>
            <w:vAlign w:val="center"/>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 KI OMOGOČA IZBIRO</w:t>
            </w:r>
          </w:p>
        </w:tc>
        <w:tc>
          <w:tcPr>
            <w:tcW w:w="2823" w:type="dxa"/>
            <w:tcBorders>
              <w:top w:val="nil"/>
              <w:left w:val="nil"/>
              <w:bottom w:val="single" w:sz="4" w:space="0" w:color="auto"/>
              <w:right w:val="single" w:sz="4" w:space="0" w:color="auto"/>
            </w:tcBorders>
            <w:shd w:val="clear" w:color="auto" w:fill="auto"/>
            <w:vAlign w:val="center"/>
          </w:tcPr>
          <w:p w:rsidR="00847FCD" w:rsidRPr="00A711A1" w:rsidRDefault="00847FCD" w:rsidP="007B6EE6">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2032" behindDoc="0" locked="0" layoutInCell="1" allowOverlap="1" wp14:anchorId="582157EF" wp14:editId="12375C5F">
                  <wp:simplePos x="0" y="0"/>
                  <wp:positionH relativeFrom="column">
                    <wp:posOffset>577215</wp:posOffset>
                  </wp:positionH>
                  <wp:positionV relativeFrom="paragraph">
                    <wp:posOffset>-2540</wp:posOffset>
                  </wp:positionV>
                  <wp:extent cx="462915" cy="240030"/>
                  <wp:effectExtent l="0" t="0" r="0" b="7620"/>
                  <wp:wrapNone/>
                  <wp:docPr id="10" name="Slika 10"/>
                  <wp:cNvGraphicFramePr/>
                  <a:graphic xmlns:a="http://schemas.openxmlformats.org/drawingml/2006/main">
                    <a:graphicData uri="http://schemas.openxmlformats.org/drawingml/2006/picture">
                      <pic:pic xmlns:pic="http://schemas.openxmlformats.org/drawingml/2006/picture">
                        <pic:nvPicPr>
                          <pic:cNvPr id="16" name="Slika 15"/>
                          <pic:cNvPicPr>
                            <a:picLocks noChangeAspect="1"/>
                          </pic:cNvPicPr>
                        </pic:nvPicPr>
                        <pic:blipFill>
                          <a:blip r:embed="rId17"/>
                          <a:stretch>
                            <a:fillRect/>
                          </a:stretch>
                        </pic:blipFill>
                        <pic:spPr>
                          <a:xfrm>
                            <a:off x="0" y="0"/>
                            <a:ext cx="462915" cy="240030"/>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TRANZICIJA</w:t>
            </w:r>
          </w:p>
        </w:tc>
        <w:tc>
          <w:tcPr>
            <w:tcW w:w="2500"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IKAZUJE SMER TRANZICIJE</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3056" behindDoc="0" locked="0" layoutInCell="1" allowOverlap="1" wp14:anchorId="06457C0B" wp14:editId="32B464A6">
                  <wp:simplePos x="0" y="0"/>
                  <wp:positionH relativeFrom="column">
                    <wp:posOffset>466090</wp:posOffset>
                  </wp:positionH>
                  <wp:positionV relativeFrom="paragraph">
                    <wp:posOffset>10795</wp:posOffset>
                  </wp:positionV>
                  <wp:extent cx="668020" cy="213360"/>
                  <wp:effectExtent l="0" t="0" r="0" b="0"/>
                  <wp:wrapNone/>
                  <wp:docPr id="2" name="Slika 2"/>
                  <wp:cNvGraphicFramePr/>
                  <a:graphic xmlns:a="http://schemas.openxmlformats.org/drawingml/2006/main">
                    <a:graphicData uri="http://schemas.openxmlformats.org/drawingml/2006/picture">
                      <pic:pic xmlns:pic="http://schemas.openxmlformats.org/drawingml/2006/picture">
                        <pic:nvPicPr>
                          <pic:cNvPr id="17" name="Slika 16"/>
                          <pic:cNvPicPr>
                            <a:picLocks noChangeAspect="1"/>
                          </pic:cNvPicPr>
                        </pic:nvPicPr>
                        <pic:blipFill>
                          <a:blip r:embed="rId18"/>
                          <a:stretch>
                            <a:fillRect/>
                          </a:stretch>
                        </pic:blipFill>
                        <pic:spPr>
                          <a:xfrm>
                            <a:off x="0" y="0"/>
                            <a:ext cx="668020" cy="213360"/>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s</w:t>
            </w:r>
          </w:p>
        </w:tc>
        <w:tc>
          <w:tcPr>
            <w:tcW w:w="2500"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EDSTAVLJA STANJE</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4080" behindDoc="0" locked="0" layoutInCell="1" allowOverlap="1" wp14:anchorId="5DBBE20D" wp14:editId="0BDBFF5E">
                  <wp:simplePos x="0" y="0"/>
                  <wp:positionH relativeFrom="column">
                    <wp:posOffset>520700</wp:posOffset>
                  </wp:positionH>
                  <wp:positionV relativeFrom="paragraph">
                    <wp:posOffset>-32385</wp:posOffset>
                  </wp:positionV>
                  <wp:extent cx="586105" cy="321945"/>
                  <wp:effectExtent l="0" t="0" r="4445" b="1905"/>
                  <wp:wrapNone/>
                  <wp:docPr id="11" name="Slika 11"/>
                  <wp:cNvGraphicFramePr/>
                  <a:graphic xmlns:a="http://schemas.openxmlformats.org/drawingml/2006/main">
                    <a:graphicData uri="http://schemas.openxmlformats.org/drawingml/2006/picture">
                      <pic:pic xmlns:pic="http://schemas.openxmlformats.org/drawingml/2006/picture">
                        <pic:nvPicPr>
                          <pic:cNvPr id="20" name="Slika 19"/>
                          <pic:cNvPicPr>
                            <a:picLocks noChangeAspect="1"/>
                          </pic:cNvPicPr>
                        </pic:nvPicPr>
                        <pic:blipFill>
                          <a:blip r:embed="rId19"/>
                          <a:stretch>
                            <a:fillRect/>
                          </a:stretch>
                        </pic:blipFill>
                        <pic:spPr>
                          <a:xfrm>
                            <a:off x="0" y="0"/>
                            <a:ext cx="586105" cy="321945"/>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VILICE</w:t>
            </w:r>
            <w:r w:rsidR="00FD2541">
              <w:rPr>
                <w:rFonts w:ascii="Times New Roman" w:eastAsia="Times New Roman" w:hAnsi="Times New Roman" w:cs="Times New Roman"/>
                <w:color w:val="000000"/>
                <w:sz w:val="20"/>
                <w:lang w:eastAsia="sl-SI"/>
              </w:rPr>
              <w:t xml:space="preserve"> ALI ZDRUŽITEV</w:t>
            </w:r>
          </w:p>
        </w:tc>
        <w:tc>
          <w:tcPr>
            <w:tcW w:w="2500" w:type="dxa"/>
            <w:tcBorders>
              <w:top w:val="single" w:sz="4" w:space="0" w:color="auto"/>
              <w:left w:val="nil"/>
              <w:bottom w:val="single" w:sz="4" w:space="0" w:color="auto"/>
              <w:right w:val="single" w:sz="4" w:space="0" w:color="auto"/>
            </w:tcBorders>
            <w:shd w:val="clear" w:color="auto" w:fill="auto"/>
            <w:vAlign w:val="center"/>
            <w:hideMark/>
          </w:tcPr>
          <w:p w:rsidR="00847FCD" w:rsidRPr="00A711A1" w:rsidRDefault="00847FCD" w:rsidP="005302DF">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DELI</w:t>
            </w:r>
            <w:r w:rsidR="005302DF">
              <w:rPr>
                <w:rFonts w:ascii="Times New Roman" w:eastAsia="Times New Roman" w:hAnsi="Times New Roman" w:cs="Times New Roman"/>
                <w:color w:val="000000"/>
                <w:sz w:val="20"/>
                <w:lang w:eastAsia="sl-SI"/>
              </w:rPr>
              <w:t xml:space="preserve"> </w:t>
            </w:r>
            <w:r w:rsidRPr="00A711A1">
              <w:rPr>
                <w:rFonts w:ascii="Times New Roman" w:eastAsia="Times New Roman" w:hAnsi="Times New Roman" w:cs="Times New Roman"/>
                <w:color w:val="000000"/>
                <w:sz w:val="20"/>
                <w:lang w:eastAsia="sl-SI"/>
              </w:rPr>
              <w:t>DEJAVNOSTI NA VEČ TRANZICIJ</w:t>
            </w:r>
            <w:r w:rsidR="005302DF">
              <w:rPr>
                <w:rFonts w:ascii="Times New Roman" w:eastAsia="Times New Roman" w:hAnsi="Times New Roman" w:cs="Times New Roman"/>
                <w:color w:val="000000"/>
                <w:sz w:val="20"/>
                <w:lang w:eastAsia="sl-SI"/>
              </w:rPr>
              <w:t xml:space="preserve"> ALI ZDRUŽUJE V ENO</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hAnsi="Times New Roman" w:cs="Times New Roman"/>
                <w:noProof/>
                <w:lang w:eastAsia="sl-SI"/>
              </w:rPr>
              <w:drawing>
                <wp:inline distT="0" distB="0" distL="0" distR="0" wp14:anchorId="375AAA5A" wp14:editId="2C45FF83">
                  <wp:extent cx="549233" cy="163286"/>
                  <wp:effectExtent l="0" t="0" r="3810" b="8255"/>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47120" cy="162658"/>
                          </a:xfrm>
                          <a:prstGeom prst="rect">
                            <a:avLst/>
                          </a:prstGeom>
                        </pic:spPr>
                      </pic:pic>
                    </a:graphicData>
                  </a:graphic>
                </wp:inline>
              </w:drawing>
            </w:r>
          </w:p>
        </w:tc>
      </w:tr>
    </w:tbl>
    <w:p w:rsidR="00F5235E" w:rsidRDefault="009A6CE3" w:rsidP="00664CE8">
      <w:pPr>
        <w:contextualSpacing/>
        <w:jc w:val="center"/>
        <w:rPr>
          <w:rFonts w:ascii="Times New Roman" w:hAnsi="Times New Roman" w:cs="Times New Roman"/>
          <w:sz w:val="20"/>
          <w:szCs w:val="20"/>
        </w:rPr>
      </w:pPr>
      <w:r>
        <w:rPr>
          <w:rFonts w:ascii="Times New Roman" w:hAnsi="Times New Roman" w:cs="Times New Roman"/>
          <w:sz w:val="20"/>
          <w:szCs w:val="20"/>
        </w:rPr>
        <w:t>Vi</w:t>
      </w:r>
      <w:r w:rsidR="007D395B" w:rsidRPr="003E63A1">
        <w:rPr>
          <w:rFonts w:ascii="Times New Roman" w:hAnsi="Times New Roman" w:cs="Times New Roman"/>
          <w:sz w:val="20"/>
          <w:szCs w:val="20"/>
        </w:rPr>
        <w:t xml:space="preserve">r: </w:t>
      </w:r>
      <w:r w:rsidR="007D395B" w:rsidRPr="003E63A1">
        <w:rPr>
          <w:rFonts w:ascii="Times New Roman" w:hAnsi="Times New Roman" w:cs="Times New Roman"/>
          <w:sz w:val="20"/>
          <w:szCs w:val="20"/>
        </w:rPr>
        <w:fldChar w:fldCharType="begin"/>
      </w:r>
      <w:r w:rsidR="007D395B" w:rsidRPr="003E63A1">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007D395B" w:rsidRPr="003E63A1">
        <w:rPr>
          <w:rFonts w:ascii="Times New Roman" w:hAnsi="Times New Roman" w:cs="Times New Roman"/>
          <w:sz w:val="20"/>
          <w:szCs w:val="20"/>
        </w:rPr>
        <w:fldChar w:fldCharType="separate"/>
      </w:r>
      <w:r w:rsidR="007D395B" w:rsidRPr="003E63A1">
        <w:rPr>
          <w:rFonts w:ascii="Times New Roman" w:hAnsi="Times New Roman" w:cs="Times New Roman"/>
          <w:sz w:val="20"/>
          <w:szCs w:val="24"/>
        </w:rPr>
        <w:t>(Rumbaugh, Jacobson, in Booch 2004, 40–90)</w:t>
      </w:r>
      <w:r w:rsidR="007D395B" w:rsidRPr="003E63A1">
        <w:rPr>
          <w:rFonts w:ascii="Times New Roman" w:hAnsi="Times New Roman" w:cs="Times New Roman"/>
          <w:sz w:val="20"/>
          <w:szCs w:val="20"/>
        </w:rPr>
        <w:fldChar w:fldCharType="end"/>
      </w:r>
    </w:p>
    <w:p w:rsidR="00057B3D" w:rsidRDefault="00057B3D" w:rsidP="00057B3D">
      <w:pPr>
        <w:rPr>
          <w:rFonts w:ascii="Times New Roman" w:hAnsi="Times New Roman" w:cs="Times New Roman"/>
          <w:sz w:val="20"/>
          <w:szCs w:val="20"/>
        </w:rPr>
      </w:pPr>
    </w:p>
    <w:p w:rsidR="00BD697C" w:rsidRPr="006E182F" w:rsidRDefault="00057B3D" w:rsidP="00057B3D">
      <w:pPr>
        <w:contextualSpacing/>
        <w:rPr>
          <w:rFonts w:ascii="Times New Roman" w:hAnsi="Times New Roman" w:cs="Times New Roman"/>
          <w:sz w:val="24"/>
          <w:szCs w:val="20"/>
        </w:rPr>
      </w:pPr>
      <w:r>
        <w:rPr>
          <w:rFonts w:ascii="Times New Roman" w:hAnsi="Times New Roman" w:cs="Times New Roman"/>
          <w:sz w:val="20"/>
          <w:szCs w:val="20"/>
        </w:rPr>
        <w:t>7</w:t>
      </w:r>
      <w:r w:rsidR="004A0AEC" w:rsidRPr="006E182F">
        <w:rPr>
          <w:rFonts w:ascii="Times New Roman" w:hAnsi="Times New Roman" w:cs="Times New Roman"/>
          <w:sz w:val="24"/>
          <w:szCs w:val="20"/>
        </w:rPr>
        <w:t>.4 DEFINIRANJE ARTEFAKTOV</w:t>
      </w:r>
    </w:p>
    <w:p w:rsidR="00494038" w:rsidRDefault="00494038" w:rsidP="00057B3D">
      <w:pPr>
        <w:contextualSpacing/>
        <w:jc w:val="both"/>
        <w:rPr>
          <w:rFonts w:ascii="Times New Roman" w:hAnsi="Times New Roman" w:cs="Times New Roman"/>
          <w:sz w:val="24"/>
          <w:szCs w:val="20"/>
        </w:rPr>
      </w:pPr>
      <w:r w:rsidRPr="006E182F">
        <w:rPr>
          <w:rFonts w:ascii="Times New Roman" w:hAnsi="Times New Roman" w:cs="Times New Roman"/>
          <w:sz w:val="24"/>
          <w:szCs w:val="20"/>
        </w:rPr>
        <w:t>Ko</w:t>
      </w:r>
      <w:r w:rsidR="002B6BA5">
        <w:rPr>
          <w:rFonts w:ascii="Times New Roman" w:hAnsi="Times New Roman" w:cs="Times New Roman"/>
          <w:sz w:val="24"/>
          <w:szCs w:val="20"/>
        </w:rPr>
        <w:t>t</w:t>
      </w:r>
      <w:r w:rsidRPr="006E182F">
        <w:rPr>
          <w:rFonts w:ascii="Times New Roman" w:hAnsi="Times New Roman" w:cs="Times New Roman"/>
          <w:sz w:val="24"/>
          <w:szCs w:val="20"/>
        </w:rPr>
        <w:t xml:space="preserve"> smo spoznali v petem poglavju artefakte sestavljajo produkti, dokumenti in diagrami. </w:t>
      </w:r>
      <w:r w:rsidR="00FD4407">
        <w:rPr>
          <w:rFonts w:ascii="Times New Roman" w:hAnsi="Times New Roman" w:cs="Times New Roman"/>
          <w:sz w:val="24"/>
          <w:szCs w:val="20"/>
        </w:rPr>
        <w:t xml:space="preserve">Artefakte smo razvrstili </w:t>
      </w:r>
      <w:r w:rsidR="002D77F2">
        <w:rPr>
          <w:rFonts w:ascii="Times New Roman" w:hAnsi="Times New Roman" w:cs="Times New Roman"/>
          <w:sz w:val="24"/>
          <w:szCs w:val="20"/>
        </w:rPr>
        <w:t xml:space="preserve">na podlagi literature in so zbrani </w:t>
      </w:r>
      <w:r w:rsidRPr="006E182F">
        <w:rPr>
          <w:rFonts w:ascii="Times New Roman" w:hAnsi="Times New Roman" w:cs="Times New Roman"/>
          <w:sz w:val="24"/>
          <w:szCs w:val="20"/>
        </w:rPr>
        <w:t>v PRILOGI</w:t>
      </w:r>
      <w:r w:rsidR="003020D8">
        <w:rPr>
          <w:rFonts w:ascii="Times New Roman" w:hAnsi="Times New Roman" w:cs="Times New Roman"/>
          <w:sz w:val="24"/>
          <w:szCs w:val="20"/>
        </w:rPr>
        <w:t xml:space="preserve"> C.</w:t>
      </w:r>
    </w:p>
    <w:p w:rsidR="000A357E" w:rsidRDefault="00A340D0" w:rsidP="00A340D0">
      <w:pPr>
        <w:contextualSpacing/>
        <w:jc w:val="both"/>
        <w:rPr>
          <w:rFonts w:ascii="Times New Roman" w:hAnsi="Times New Roman" w:cs="Times New Roman"/>
          <w:sz w:val="24"/>
          <w:szCs w:val="20"/>
        </w:rPr>
      </w:pPr>
      <w:r>
        <w:rPr>
          <w:rFonts w:ascii="Times New Roman" w:hAnsi="Times New Roman" w:cs="Times New Roman"/>
          <w:sz w:val="24"/>
          <w:szCs w:val="20"/>
        </w:rPr>
        <w:t>Če se razvoj nameni izdelati učno igr</w:t>
      </w:r>
      <w:r w:rsidR="00222859">
        <w:rPr>
          <w:rFonts w:ascii="Times New Roman" w:hAnsi="Times New Roman" w:cs="Times New Roman"/>
          <w:sz w:val="24"/>
          <w:szCs w:val="20"/>
        </w:rPr>
        <w:t>o mora skozi fazo, formalizacije</w:t>
      </w:r>
      <w:r>
        <w:rPr>
          <w:rFonts w:ascii="Times New Roman" w:hAnsi="Times New Roman" w:cs="Times New Roman"/>
          <w:sz w:val="24"/>
          <w:szCs w:val="20"/>
        </w:rPr>
        <w:t xml:space="preserve"> problema.</w:t>
      </w:r>
      <w:r w:rsidR="00BF1B45">
        <w:rPr>
          <w:rFonts w:ascii="Times New Roman" w:hAnsi="Times New Roman" w:cs="Times New Roman"/>
          <w:sz w:val="24"/>
          <w:szCs w:val="20"/>
        </w:rPr>
        <w:t xml:space="preserve"> </w:t>
      </w:r>
      <w:r>
        <w:rPr>
          <w:rFonts w:ascii="Times New Roman" w:hAnsi="Times New Roman" w:cs="Times New Roman"/>
          <w:sz w:val="24"/>
          <w:szCs w:val="20"/>
        </w:rPr>
        <w:t xml:space="preserve">V tej fazi se kreira dokument specifikacije učnega problem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IxzukHX3","properties":{"formattedCitation":"(Aslan in Balci 2015, 310)","plainCitation":"(Aslan in Balci 2015,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Pr>
          <w:rFonts w:ascii="Times New Roman" w:hAnsi="Times New Roman" w:cs="Times New Roman"/>
          <w:sz w:val="24"/>
          <w:szCs w:val="20"/>
        </w:rPr>
        <w:fldChar w:fldCharType="separate"/>
      </w:r>
      <w:r w:rsidRPr="00085312">
        <w:rPr>
          <w:rFonts w:ascii="Times New Roman" w:hAnsi="Times New Roman" w:cs="Times New Roman"/>
          <w:sz w:val="24"/>
        </w:rPr>
        <w:t>(Aslan in Balci 2015, 310)</w:t>
      </w:r>
      <w:r>
        <w:rPr>
          <w:rFonts w:ascii="Times New Roman" w:hAnsi="Times New Roman" w:cs="Times New Roman"/>
          <w:sz w:val="24"/>
          <w:szCs w:val="20"/>
        </w:rPr>
        <w:fldChar w:fldCharType="end"/>
      </w:r>
      <w:r>
        <w:rPr>
          <w:rFonts w:ascii="Times New Roman" w:hAnsi="Times New Roman" w:cs="Times New Roman"/>
          <w:sz w:val="24"/>
          <w:szCs w:val="20"/>
        </w:rPr>
        <w:t>.</w:t>
      </w:r>
    </w:p>
    <w:p w:rsidR="000A357E" w:rsidRDefault="00F30893" w:rsidP="00A340D0">
      <w:pPr>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w:t>
      </w:r>
      <w:r w:rsidR="006E0EC6">
        <w:rPr>
          <w:rFonts w:ascii="Times New Roman" w:hAnsi="Times New Roman" w:cs="Times New Roman"/>
          <w:sz w:val="24"/>
          <w:szCs w:val="20"/>
        </w:rPr>
        <w:t xml:space="preserve">razvoja </w:t>
      </w:r>
      <w:r w:rsidR="00F9623F">
        <w:rPr>
          <w:rFonts w:ascii="Times New Roman" w:hAnsi="Times New Roman" w:cs="Times New Roman"/>
          <w:sz w:val="24"/>
          <w:szCs w:val="20"/>
        </w:rPr>
        <w:t xml:space="preserve">koncepta katere namen je </w:t>
      </w:r>
      <w:r w:rsidR="00FC7ACE">
        <w:rPr>
          <w:rFonts w:ascii="Times New Roman" w:hAnsi="Times New Roman" w:cs="Times New Roman"/>
          <w:sz w:val="24"/>
          <w:szCs w:val="20"/>
        </w:rPr>
        <w:t xml:space="preserve">definiranje osrednje funkcionalnosti igre, predstavitev grafičnega izgleda in zgodbe. Dokumente, ki jih razvoj koncepta proizvede so: višji koncept, predlog igre (''pitch doc'') in koncept </w:t>
      </w:r>
      <w:r w:rsidR="00FC7ACE">
        <w:rPr>
          <w:rFonts w:ascii="Times New Roman" w:hAnsi="Times New Roman" w:cs="Times New Roman"/>
          <w:sz w:val="24"/>
          <w:szCs w:val="20"/>
        </w:rPr>
        <w:fldChar w:fldCharType="begin"/>
      </w:r>
      <w:r w:rsidR="00FC7ACE">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00FC7ACE">
        <w:rPr>
          <w:rFonts w:ascii="Times New Roman" w:hAnsi="Times New Roman" w:cs="Times New Roman"/>
          <w:sz w:val="24"/>
          <w:szCs w:val="20"/>
        </w:rPr>
        <w:fldChar w:fldCharType="separate"/>
      </w:r>
      <w:r w:rsidR="00FC7ACE" w:rsidRPr="00293BDA">
        <w:rPr>
          <w:rFonts w:ascii="Times New Roman" w:hAnsi="Times New Roman" w:cs="Times New Roman"/>
          <w:sz w:val="24"/>
        </w:rPr>
        <w:t>(Bates 2004, 203)</w:t>
      </w:r>
      <w:r w:rsidR="00FC7ACE">
        <w:rPr>
          <w:rFonts w:ascii="Times New Roman" w:hAnsi="Times New Roman" w:cs="Times New Roman"/>
          <w:sz w:val="24"/>
          <w:szCs w:val="20"/>
        </w:rPr>
        <w:fldChar w:fldCharType="end"/>
      </w:r>
      <w:r w:rsidR="00D75088">
        <w:rPr>
          <w:rFonts w:ascii="Times New Roman" w:hAnsi="Times New Roman" w:cs="Times New Roman"/>
          <w:sz w:val="24"/>
          <w:szCs w:val="20"/>
        </w:rPr>
        <w:t>.</w:t>
      </w:r>
      <w:r w:rsidR="00541CF8">
        <w:rPr>
          <w:rFonts w:ascii="Times New Roman" w:hAnsi="Times New Roman" w:cs="Times New Roman"/>
          <w:sz w:val="24"/>
          <w:szCs w:val="20"/>
        </w:rPr>
        <w:t xml:space="preserve"> Vsak tip dokumenta, ki predstavlja koncept ima svoj namen, zato ni potrebno, da uporabimo vseh.</w:t>
      </w:r>
      <w:r w:rsidR="009A3E58">
        <w:rPr>
          <w:rFonts w:ascii="Times New Roman" w:hAnsi="Times New Roman" w:cs="Times New Roman"/>
          <w:sz w:val="24"/>
          <w:szCs w:val="20"/>
        </w:rPr>
        <w:t xml:space="preserve"> Višji koncept služi za hitro predstavitev igre, ki bi denimo trajala do 30 sekund.</w:t>
      </w:r>
      <w:r w:rsidR="00985C43">
        <w:rPr>
          <w:rFonts w:ascii="Times New Roman" w:hAnsi="Times New Roman" w:cs="Times New Roman"/>
          <w:sz w:val="24"/>
          <w:szCs w:val="20"/>
        </w:rPr>
        <w:t xml:space="preserve"> Predlog igre je daljši dokument, ki služi za iskanje investitorjev.</w:t>
      </w:r>
      <w:r w:rsidR="00250280">
        <w:rPr>
          <w:rFonts w:ascii="Times New Roman" w:hAnsi="Times New Roman" w:cs="Times New Roman"/>
          <w:sz w:val="24"/>
          <w:szCs w:val="20"/>
        </w:rPr>
        <w:t xml:space="preserve"> Te</w:t>
      </w:r>
      <w:r w:rsidR="00703A90">
        <w:rPr>
          <w:rFonts w:ascii="Times New Roman" w:hAnsi="Times New Roman" w:cs="Times New Roman"/>
          <w:sz w:val="24"/>
          <w:szCs w:val="20"/>
        </w:rPr>
        <w:t>ga Novak (2012) imenuje koncept. P</w:t>
      </w:r>
      <w:r w:rsidR="00703A90" w:rsidRPr="006E182F">
        <w:rPr>
          <w:rFonts w:ascii="Times New Roman" w:hAnsi="Times New Roman" w:cs="Times New Roman"/>
          <w:sz w:val="24"/>
          <w:szCs w:val="20"/>
        </w:rPr>
        <w:t xml:space="preserve">omaga ravnateljstvu oceniti izvedljivost ideje </w:t>
      </w:r>
      <w:r w:rsidR="00703A90" w:rsidRPr="006E182F">
        <w:rPr>
          <w:rFonts w:ascii="Times New Roman" w:hAnsi="Times New Roman" w:cs="Times New Roman"/>
          <w:sz w:val="24"/>
          <w:szCs w:val="20"/>
        </w:rPr>
        <w:fldChar w:fldCharType="begin"/>
      </w:r>
      <w:r w:rsidR="00703A90" w:rsidRPr="006E182F">
        <w:rPr>
          <w:rFonts w:ascii="Times New Roman" w:hAnsi="Times New Roman" w:cs="Times New Roman"/>
          <w:sz w:val="24"/>
          <w:szCs w:val="20"/>
        </w:rPr>
        <w:instrText xml:space="preserve"> ADDIN ZOTERO_ITEM CSL_CITATION {"citationID":"gcd7XIwM","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703A90" w:rsidRPr="006E182F">
        <w:rPr>
          <w:rFonts w:ascii="Times New Roman" w:hAnsi="Times New Roman" w:cs="Times New Roman"/>
          <w:sz w:val="24"/>
          <w:szCs w:val="20"/>
        </w:rPr>
        <w:fldChar w:fldCharType="separate"/>
      </w:r>
      <w:r w:rsidR="00703A90" w:rsidRPr="006E182F">
        <w:rPr>
          <w:rFonts w:ascii="Times New Roman" w:hAnsi="Times New Roman" w:cs="Times New Roman"/>
          <w:sz w:val="24"/>
        </w:rPr>
        <w:t>(Novak 2012, 382)</w:t>
      </w:r>
      <w:r w:rsidR="00703A90" w:rsidRPr="006E182F">
        <w:rPr>
          <w:rFonts w:ascii="Times New Roman" w:hAnsi="Times New Roman" w:cs="Times New Roman"/>
          <w:sz w:val="24"/>
          <w:szCs w:val="20"/>
        </w:rPr>
        <w:fldChar w:fldCharType="end"/>
      </w:r>
      <w:r w:rsidR="00703A90" w:rsidRPr="006E182F">
        <w:rPr>
          <w:rFonts w:ascii="Times New Roman" w:hAnsi="Times New Roman" w:cs="Times New Roman"/>
          <w:sz w:val="24"/>
          <w:szCs w:val="20"/>
        </w:rPr>
        <w:t>.</w:t>
      </w:r>
      <w:r w:rsidR="001B2F8D">
        <w:rPr>
          <w:rFonts w:ascii="Times New Roman" w:hAnsi="Times New Roman" w:cs="Times New Roman"/>
          <w:sz w:val="24"/>
          <w:szCs w:val="20"/>
        </w:rPr>
        <w:t xml:space="preserve"> </w:t>
      </w:r>
      <w:r w:rsidR="00295984">
        <w:rPr>
          <w:rFonts w:ascii="Times New Roman" w:hAnsi="Times New Roman" w:cs="Times New Roman"/>
          <w:sz w:val="24"/>
          <w:szCs w:val="20"/>
        </w:rPr>
        <w:t>Naslednji dokument Bates (2004) imenuje koncept</w:t>
      </w:r>
      <w:r w:rsidR="000A357E">
        <w:rPr>
          <w:rFonts w:ascii="Times New Roman" w:hAnsi="Times New Roman" w:cs="Times New Roman"/>
          <w:sz w:val="24"/>
          <w:szCs w:val="20"/>
        </w:rPr>
        <w:t xml:space="preserve"> in</w:t>
      </w:r>
      <w:r w:rsidR="0010349B">
        <w:rPr>
          <w:rFonts w:ascii="Times New Roman" w:hAnsi="Times New Roman" w:cs="Times New Roman"/>
          <w:sz w:val="24"/>
          <w:szCs w:val="20"/>
        </w:rPr>
        <w:t xml:space="preserve"> </w:t>
      </w:r>
      <w:r w:rsidR="00295984">
        <w:rPr>
          <w:rFonts w:ascii="Times New Roman" w:hAnsi="Times New Roman" w:cs="Times New Roman"/>
          <w:sz w:val="24"/>
          <w:szCs w:val="20"/>
        </w:rPr>
        <w:t>je</w:t>
      </w:r>
      <w:r w:rsidR="00242090">
        <w:rPr>
          <w:rFonts w:ascii="Times New Roman" w:hAnsi="Times New Roman" w:cs="Times New Roman"/>
          <w:sz w:val="24"/>
          <w:szCs w:val="20"/>
        </w:rPr>
        <w:t xml:space="preserve"> </w:t>
      </w:r>
      <w:r w:rsidR="0088516A">
        <w:rPr>
          <w:rFonts w:ascii="Times New Roman" w:hAnsi="Times New Roman" w:cs="Times New Roman"/>
          <w:sz w:val="24"/>
          <w:szCs w:val="20"/>
        </w:rPr>
        <w:t>obsežnejši, tudi do 20 strani in zajema opis žanra, igranja,</w:t>
      </w:r>
      <w:r w:rsidR="00DF14FD">
        <w:rPr>
          <w:rFonts w:ascii="Times New Roman" w:hAnsi="Times New Roman" w:cs="Times New Roman"/>
          <w:sz w:val="24"/>
          <w:szCs w:val="20"/>
        </w:rPr>
        <w:t xml:space="preserve"> funkcionalnosti,</w:t>
      </w:r>
      <w:r w:rsidR="0088516A">
        <w:rPr>
          <w:rFonts w:ascii="Times New Roman" w:hAnsi="Times New Roman" w:cs="Times New Roman"/>
          <w:sz w:val="24"/>
          <w:szCs w:val="20"/>
        </w:rPr>
        <w:t xml:space="preserve"> zgodbe, ciljne publike, izbiro platforme, pričakovane vire, analizo konkurenčnosti, analizo tveganja in po</w:t>
      </w:r>
      <w:r w:rsidR="00614377">
        <w:rPr>
          <w:rFonts w:ascii="Times New Roman" w:hAnsi="Times New Roman" w:cs="Times New Roman"/>
          <w:sz w:val="24"/>
          <w:szCs w:val="20"/>
        </w:rPr>
        <w:t xml:space="preserve">vzetek </w:t>
      </w:r>
      <w:r w:rsidR="00614377">
        <w:rPr>
          <w:rFonts w:ascii="Times New Roman" w:hAnsi="Times New Roman" w:cs="Times New Roman"/>
          <w:sz w:val="24"/>
          <w:szCs w:val="20"/>
        </w:rPr>
        <w:fldChar w:fldCharType="begin"/>
      </w:r>
      <w:r w:rsidR="00614377">
        <w:rPr>
          <w:rFonts w:ascii="Times New Roman" w:hAnsi="Times New Roman" w:cs="Times New Roman"/>
          <w:sz w:val="24"/>
          <w:szCs w:val="20"/>
        </w:rPr>
        <w:instrText xml:space="preserve"> ADDIN ZOTERO_ITEM CSL_CITATION {"citationID":"rhjuE0hm","properties":{"formattedCitation":"(Bates 2004, 204)","plainCitation":"(Bates 2004, 204)"},"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schema":"https://github.com/citation-style-language/schema/raw/master/csl-citation.json"} </w:instrText>
      </w:r>
      <w:r w:rsidR="00614377">
        <w:rPr>
          <w:rFonts w:ascii="Times New Roman" w:hAnsi="Times New Roman" w:cs="Times New Roman"/>
          <w:sz w:val="24"/>
          <w:szCs w:val="20"/>
        </w:rPr>
        <w:fldChar w:fldCharType="separate"/>
      </w:r>
      <w:r w:rsidR="00614377" w:rsidRPr="00614377">
        <w:rPr>
          <w:rFonts w:ascii="Times New Roman" w:hAnsi="Times New Roman" w:cs="Times New Roman"/>
          <w:sz w:val="24"/>
        </w:rPr>
        <w:t>(Bates 2004, 204)</w:t>
      </w:r>
      <w:r w:rsidR="00614377">
        <w:rPr>
          <w:rFonts w:ascii="Times New Roman" w:hAnsi="Times New Roman" w:cs="Times New Roman"/>
          <w:sz w:val="24"/>
          <w:szCs w:val="20"/>
        </w:rPr>
        <w:fldChar w:fldCharType="end"/>
      </w:r>
      <w:r w:rsidR="00860A0C">
        <w:rPr>
          <w:rFonts w:ascii="Times New Roman" w:hAnsi="Times New Roman" w:cs="Times New Roman"/>
          <w:sz w:val="24"/>
          <w:szCs w:val="20"/>
        </w:rPr>
        <w:t>. Novak (2012) ga imenuje predlog igre.</w:t>
      </w:r>
      <w:r w:rsidR="00A931EE">
        <w:rPr>
          <w:rFonts w:ascii="Times New Roman" w:hAnsi="Times New Roman" w:cs="Times New Roman"/>
          <w:sz w:val="24"/>
          <w:szCs w:val="20"/>
        </w:rPr>
        <w:t xml:space="preserve"> Namen predloga</w:t>
      </w:r>
      <w:r w:rsidR="00A931EE" w:rsidRPr="006E182F">
        <w:rPr>
          <w:rFonts w:ascii="Times New Roman" w:hAnsi="Times New Roman" w:cs="Times New Roman"/>
          <w:sz w:val="24"/>
          <w:szCs w:val="20"/>
        </w:rPr>
        <w:t xml:space="preserve"> igre je predstavitev igre podjetju ali partnerju. Ta dokument se bolje posveti zgodbi in opisu likov </w:t>
      </w:r>
      <w:r w:rsidR="00A931EE" w:rsidRPr="006E182F">
        <w:rPr>
          <w:rFonts w:ascii="Times New Roman" w:hAnsi="Times New Roman" w:cs="Times New Roman"/>
          <w:sz w:val="24"/>
          <w:szCs w:val="20"/>
        </w:rPr>
        <w:fldChar w:fldCharType="begin"/>
      </w:r>
      <w:r w:rsidR="00A931EE" w:rsidRPr="006E182F">
        <w:rPr>
          <w:rFonts w:ascii="Times New Roman" w:hAnsi="Times New Roman" w:cs="Times New Roman"/>
          <w:sz w:val="24"/>
          <w:szCs w:val="20"/>
        </w:rPr>
        <w:instrText xml:space="preserve"> ADDIN ZOTERO_ITEM CSL_CITATION {"citationID":"dKER5kqU","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A931EE" w:rsidRPr="006E182F">
        <w:rPr>
          <w:rFonts w:ascii="Times New Roman" w:hAnsi="Times New Roman" w:cs="Times New Roman"/>
          <w:sz w:val="24"/>
          <w:szCs w:val="20"/>
        </w:rPr>
        <w:fldChar w:fldCharType="separate"/>
      </w:r>
      <w:r w:rsidR="00A931EE" w:rsidRPr="006E182F">
        <w:rPr>
          <w:rFonts w:ascii="Times New Roman" w:hAnsi="Times New Roman" w:cs="Times New Roman"/>
          <w:sz w:val="24"/>
        </w:rPr>
        <w:t>(Novak 2012, 387)</w:t>
      </w:r>
      <w:r w:rsidR="00A931EE" w:rsidRPr="006E182F">
        <w:rPr>
          <w:rFonts w:ascii="Times New Roman" w:hAnsi="Times New Roman" w:cs="Times New Roman"/>
          <w:sz w:val="24"/>
          <w:szCs w:val="20"/>
        </w:rPr>
        <w:fldChar w:fldCharType="end"/>
      </w:r>
      <w:r w:rsidR="00A931EE" w:rsidRPr="006E182F">
        <w:rPr>
          <w:rFonts w:ascii="Times New Roman" w:hAnsi="Times New Roman" w:cs="Times New Roman"/>
          <w:sz w:val="24"/>
          <w:szCs w:val="20"/>
        </w:rPr>
        <w:t>.</w:t>
      </w:r>
      <w:r w:rsidR="00860A0C">
        <w:rPr>
          <w:rFonts w:ascii="Times New Roman" w:hAnsi="Times New Roman" w:cs="Times New Roman"/>
          <w:sz w:val="24"/>
          <w:szCs w:val="20"/>
        </w:rPr>
        <w:t xml:space="preserve"> Zar</w:t>
      </w:r>
      <w:r w:rsidR="00C550FE">
        <w:rPr>
          <w:rFonts w:ascii="Times New Roman" w:hAnsi="Times New Roman" w:cs="Times New Roman"/>
          <w:sz w:val="24"/>
          <w:szCs w:val="20"/>
        </w:rPr>
        <w:t xml:space="preserve">adi </w:t>
      </w:r>
      <w:r w:rsidR="00860A0C">
        <w:rPr>
          <w:rFonts w:ascii="Times New Roman" w:hAnsi="Times New Roman" w:cs="Times New Roman"/>
          <w:sz w:val="24"/>
          <w:szCs w:val="20"/>
        </w:rPr>
        <w:t>zag</w:t>
      </w:r>
      <w:r w:rsidR="00C550FE">
        <w:rPr>
          <w:rFonts w:ascii="Times New Roman" w:hAnsi="Times New Roman" w:cs="Times New Roman"/>
          <w:sz w:val="24"/>
          <w:szCs w:val="20"/>
        </w:rPr>
        <w:t>otavljanja</w:t>
      </w:r>
      <w:r w:rsidR="00860A0C">
        <w:rPr>
          <w:rFonts w:ascii="Times New Roman" w:hAnsi="Times New Roman" w:cs="Times New Roman"/>
          <w:sz w:val="24"/>
          <w:szCs w:val="20"/>
        </w:rPr>
        <w:t xml:space="preserve"> konsistence bomo razvoj dokumenta koncepta razdelili v tri faze. V fazo izdelave inicialne ideje (višjega koncepta), kateremu sledi dokument koncepta igre (pitch) in</w:t>
      </w:r>
      <w:r w:rsidR="00724B8C">
        <w:rPr>
          <w:rFonts w:ascii="Times New Roman" w:hAnsi="Times New Roman" w:cs="Times New Roman"/>
          <w:sz w:val="24"/>
          <w:szCs w:val="20"/>
        </w:rPr>
        <w:t xml:space="preserve"> izdelava predloga igre.</w:t>
      </w:r>
    </w:p>
    <w:p w:rsidR="008E3A0D" w:rsidRDefault="00E561DA" w:rsidP="0072358D">
      <w:pPr>
        <w:contextualSpacing/>
        <w:jc w:val="both"/>
        <w:rPr>
          <w:rFonts w:ascii="Times New Roman" w:hAnsi="Times New Roman" w:cs="Times New Roman"/>
          <w:sz w:val="24"/>
          <w:szCs w:val="20"/>
        </w:rPr>
      </w:pPr>
      <w:r>
        <w:rPr>
          <w:rFonts w:ascii="Times New Roman" w:hAnsi="Times New Roman" w:cs="Times New Roman"/>
          <w:sz w:val="24"/>
          <w:szCs w:val="20"/>
        </w:rPr>
        <w:t>Predlog igre podpira prvi prototip</w:t>
      </w:r>
      <w:r w:rsidR="008B0896">
        <w:rPr>
          <w:rStyle w:val="Sprotnaopomba-sklic"/>
          <w:rFonts w:ascii="Times New Roman" w:hAnsi="Times New Roman" w:cs="Times New Roman"/>
          <w:sz w:val="24"/>
          <w:szCs w:val="20"/>
        </w:rPr>
        <w:footnoteReference w:id="14"/>
      </w:r>
      <w:r>
        <w:rPr>
          <w:rFonts w:ascii="Times New Roman" w:hAnsi="Times New Roman" w:cs="Times New Roman"/>
          <w:sz w:val="24"/>
          <w:szCs w:val="20"/>
        </w:rPr>
        <w:t xml:space="preserve"> igre.</w:t>
      </w:r>
      <w:r w:rsidR="00D551BA">
        <w:rPr>
          <w:rFonts w:ascii="Times New Roman" w:hAnsi="Times New Roman" w:cs="Times New Roman"/>
          <w:sz w:val="24"/>
          <w:szCs w:val="20"/>
        </w:rPr>
        <w:t xml:space="preserve"> IGDA</w:t>
      </w:r>
      <w:r w:rsidR="00EE514C">
        <w:rPr>
          <w:rStyle w:val="Sprotnaopomba-sklic"/>
          <w:rFonts w:ascii="Times New Roman" w:hAnsi="Times New Roman" w:cs="Times New Roman"/>
          <w:sz w:val="24"/>
          <w:szCs w:val="20"/>
        </w:rPr>
        <w:footnoteReference w:id="15"/>
      </w:r>
      <w:r w:rsidR="00D551BA">
        <w:rPr>
          <w:rFonts w:ascii="Times New Roman" w:hAnsi="Times New Roman" w:cs="Times New Roman"/>
          <w:sz w:val="24"/>
          <w:szCs w:val="20"/>
        </w:rPr>
        <w:t xml:space="preserve"> ga imenuje demo in predstavlja najpomembnejši material, ki ga lahko proizvedemo v tej fazi </w:t>
      </w:r>
      <w:r w:rsidR="00D551BA">
        <w:rPr>
          <w:rFonts w:ascii="Times New Roman" w:hAnsi="Times New Roman" w:cs="Times New Roman"/>
          <w:sz w:val="24"/>
          <w:szCs w:val="20"/>
        </w:rPr>
        <w:fldChar w:fldCharType="begin"/>
      </w:r>
      <w:r w:rsidR="00D551BA">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D551BA">
        <w:rPr>
          <w:rFonts w:ascii="Times New Roman" w:hAnsi="Times New Roman" w:cs="Times New Roman"/>
          <w:sz w:val="24"/>
          <w:szCs w:val="20"/>
        </w:rPr>
        <w:fldChar w:fldCharType="separate"/>
      </w:r>
      <w:r w:rsidR="00D551BA" w:rsidRPr="00D551BA">
        <w:rPr>
          <w:rFonts w:ascii="Times New Roman" w:hAnsi="Times New Roman" w:cs="Times New Roman"/>
          <w:sz w:val="24"/>
        </w:rPr>
        <w:t>(Fullerton 2014, 486)</w:t>
      </w:r>
      <w:r w:rsidR="00D551BA">
        <w:rPr>
          <w:rFonts w:ascii="Times New Roman" w:hAnsi="Times New Roman" w:cs="Times New Roman"/>
          <w:sz w:val="24"/>
          <w:szCs w:val="20"/>
        </w:rPr>
        <w:fldChar w:fldCharType="end"/>
      </w:r>
      <w:r w:rsidR="00D551BA">
        <w:rPr>
          <w:rFonts w:ascii="Times New Roman" w:hAnsi="Times New Roman" w:cs="Times New Roman"/>
          <w:sz w:val="24"/>
          <w:szCs w:val="20"/>
        </w:rPr>
        <w:t>.</w:t>
      </w:r>
      <w:r>
        <w:rPr>
          <w:rFonts w:ascii="Times New Roman" w:hAnsi="Times New Roman" w:cs="Times New Roman"/>
          <w:sz w:val="24"/>
          <w:szCs w:val="20"/>
        </w:rPr>
        <w:t xml:space="preserve"> </w:t>
      </w:r>
      <w:r w:rsidR="00507653">
        <w:rPr>
          <w:rFonts w:ascii="Times New Roman" w:hAnsi="Times New Roman" w:cs="Times New Roman"/>
          <w:sz w:val="24"/>
          <w:szCs w:val="20"/>
        </w:rPr>
        <w:t>V</w:t>
      </w:r>
      <w:r w:rsidR="00507653" w:rsidRPr="006E182F">
        <w:rPr>
          <w:rFonts w:ascii="Times New Roman" w:hAnsi="Times New Roman" w:cs="Times New Roman"/>
          <w:sz w:val="24"/>
          <w:szCs w:val="20"/>
        </w:rPr>
        <w:t xml:space="preserve">elja za </w:t>
      </w:r>
      <w:r w:rsidR="00507653" w:rsidRPr="006E182F">
        <w:rPr>
          <w:rFonts w:ascii="Times New Roman" w:hAnsi="Times New Roman" w:cs="Times New Roman"/>
          <w:sz w:val="24"/>
          <w:szCs w:val="20"/>
        </w:rPr>
        <w:lastRenderedPageBreak/>
        <w:t xml:space="preserve">dokaz delovanja koncepta in zmožnost premagovanja tehničnih zahtevnosti </w:t>
      </w:r>
      <w:r w:rsidR="00507653" w:rsidRPr="006E182F">
        <w:rPr>
          <w:rFonts w:ascii="Times New Roman" w:hAnsi="Times New Roman" w:cs="Times New Roman"/>
          <w:sz w:val="24"/>
          <w:szCs w:val="20"/>
        </w:rPr>
        <w:fldChar w:fldCharType="begin"/>
      </w:r>
      <w:r w:rsidR="00507653" w:rsidRPr="006E182F">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07653" w:rsidRPr="006E182F">
        <w:rPr>
          <w:rFonts w:ascii="Times New Roman" w:hAnsi="Times New Roman" w:cs="Times New Roman"/>
          <w:sz w:val="24"/>
          <w:szCs w:val="20"/>
        </w:rPr>
        <w:fldChar w:fldCharType="separate"/>
      </w:r>
      <w:r w:rsidR="00507653" w:rsidRPr="006E182F">
        <w:rPr>
          <w:rFonts w:ascii="Times New Roman" w:hAnsi="Times New Roman" w:cs="Times New Roman"/>
          <w:sz w:val="24"/>
        </w:rPr>
        <w:t>(Bartle 2003, 88)</w:t>
      </w:r>
      <w:r w:rsidR="00507653" w:rsidRPr="006E182F">
        <w:rPr>
          <w:rFonts w:ascii="Times New Roman" w:hAnsi="Times New Roman" w:cs="Times New Roman"/>
          <w:sz w:val="24"/>
          <w:szCs w:val="20"/>
        </w:rPr>
        <w:fldChar w:fldCharType="end"/>
      </w:r>
      <w:r w:rsidR="00507653">
        <w:rPr>
          <w:rFonts w:ascii="Times New Roman" w:hAnsi="Times New Roman" w:cs="Times New Roman"/>
          <w:sz w:val="24"/>
          <w:szCs w:val="20"/>
        </w:rPr>
        <w:t xml:space="preserve">. </w:t>
      </w:r>
      <w:r w:rsidR="00614A7D">
        <w:rPr>
          <w:rFonts w:ascii="Times New Roman" w:hAnsi="Times New Roman" w:cs="Times New Roman"/>
          <w:sz w:val="24"/>
          <w:szCs w:val="20"/>
        </w:rPr>
        <w:t>Če je dokaz koncepta uspešen se začne f</w:t>
      </w:r>
      <w:r w:rsidR="0063360A">
        <w:rPr>
          <w:rFonts w:ascii="Times New Roman" w:hAnsi="Times New Roman" w:cs="Times New Roman"/>
          <w:sz w:val="24"/>
          <w:szCs w:val="20"/>
        </w:rPr>
        <w:t xml:space="preserve">aza načrtovanja ali pred produkcija </w:t>
      </w:r>
      <w:r w:rsidR="0063360A">
        <w:rPr>
          <w:rFonts w:ascii="Times New Roman" w:hAnsi="Times New Roman" w:cs="Times New Roman"/>
          <w:sz w:val="24"/>
          <w:szCs w:val="20"/>
        </w:rPr>
        <w:fldChar w:fldCharType="begin"/>
      </w:r>
      <w:r w:rsidR="0063360A">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63360A">
        <w:rPr>
          <w:rFonts w:ascii="Times New Roman" w:hAnsi="Times New Roman" w:cs="Times New Roman"/>
          <w:sz w:val="24"/>
          <w:szCs w:val="20"/>
        </w:rPr>
        <w:fldChar w:fldCharType="separate"/>
      </w:r>
      <w:r w:rsidR="0063360A" w:rsidRPr="0063360A">
        <w:rPr>
          <w:rFonts w:ascii="Times New Roman" w:hAnsi="Times New Roman" w:cs="Times New Roman"/>
          <w:sz w:val="24"/>
        </w:rPr>
        <w:t>(Novak 2012, 353)</w:t>
      </w:r>
      <w:r w:rsidR="0063360A">
        <w:rPr>
          <w:rFonts w:ascii="Times New Roman" w:hAnsi="Times New Roman" w:cs="Times New Roman"/>
          <w:sz w:val="24"/>
          <w:szCs w:val="20"/>
        </w:rPr>
        <w:fldChar w:fldCharType="end"/>
      </w:r>
      <w:r w:rsidR="0063360A">
        <w:rPr>
          <w:rFonts w:ascii="Times New Roman" w:hAnsi="Times New Roman" w:cs="Times New Roman"/>
          <w:sz w:val="24"/>
          <w:szCs w:val="20"/>
        </w:rPr>
        <w:t>.</w:t>
      </w:r>
      <w:r w:rsidR="00747914">
        <w:rPr>
          <w:rFonts w:ascii="Times New Roman" w:hAnsi="Times New Roman" w:cs="Times New Roman"/>
          <w:sz w:val="24"/>
          <w:szCs w:val="20"/>
        </w:rPr>
        <w:t xml:space="preserve"> </w:t>
      </w:r>
      <w:r w:rsidR="00494038">
        <w:rPr>
          <w:rFonts w:ascii="Times New Roman" w:hAnsi="Times New Roman" w:cs="Times New Roman"/>
          <w:sz w:val="24"/>
          <w:szCs w:val="20"/>
        </w:rPr>
        <w:t xml:space="preserve">Cilj je izdelava načrta igre, </w:t>
      </w:r>
      <w:r w:rsidR="00984A85">
        <w:rPr>
          <w:rFonts w:ascii="Times New Roman" w:hAnsi="Times New Roman" w:cs="Times New Roman"/>
          <w:sz w:val="24"/>
          <w:szCs w:val="20"/>
        </w:rPr>
        <w:t>umetniške</w:t>
      </w:r>
      <w:r w:rsidR="00494038">
        <w:rPr>
          <w:rFonts w:ascii="Times New Roman" w:hAnsi="Times New Roman" w:cs="Times New Roman"/>
          <w:sz w:val="24"/>
          <w:szCs w:val="20"/>
        </w:rPr>
        <w:t xml:space="preserve"> biblije</w:t>
      </w:r>
      <w:r w:rsidR="00DF303F">
        <w:rPr>
          <w:rFonts w:ascii="Times New Roman" w:hAnsi="Times New Roman" w:cs="Times New Roman"/>
          <w:sz w:val="24"/>
          <w:szCs w:val="20"/>
        </w:rPr>
        <w:t xml:space="preserve">, definiranje produkcijske poti in </w:t>
      </w:r>
      <w:r w:rsidR="00602FE8">
        <w:rPr>
          <w:rFonts w:ascii="Times New Roman" w:hAnsi="Times New Roman" w:cs="Times New Roman"/>
          <w:sz w:val="24"/>
          <w:szCs w:val="20"/>
        </w:rPr>
        <w:t>stvaritev projektnega načrta.</w:t>
      </w:r>
      <w:r w:rsidR="00A878B9">
        <w:rPr>
          <w:rFonts w:ascii="Times New Roman" w:hAnsi="Times New Roman" w:cs="Times New Roman"/>
          <w:sz w:val="24"/>
          <w:szCs w:val="20"/>
        </w:rPr>
        <w:t xml:space="preserve"> </w:t>
      </w:r>
      <w:r w:rsidR="000A357E">
        <w:rPr>
          <w:rFonts w:ascii="Times New Roman" w:hAnsi="Times New Roman" w:cs="Times New Roman"/>
          <w:sz w:val="24"/>
          <w:szCs w:val="20"/>
        </w:rPr>
        <w:t xml:space="preserve">Načrt igre je najobsežnejši dokument v razvoju igre. Novak (2012) navaja, da se ta dokument konstantno posodablja. Schell (2008) pa dodaja, da se občasno posodablja in je po navadi neurejen. Na polovici projekta se ga navadno opusti, saj vsebuje igra sama vse pomembne podrobnosti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0A357E">
        <w:rPr>
          <w:rFonts w:ascii="Times New Roman" w:hAnsi="Times New Roman" w:cs="Times New Roman"/>
          <w:sz w:val="24"/>
          <w:szCs w:val="20"/>
        </w:rPr>
        <w:fldChar w:fldCharType="separate"/>
      </w:r>
      <w:r w:rsidR="000A357E" w:rsidRPr="007E7EF2">
        <w:rPr>
          <w:rFonts w:ascii="Times New Roman" w:hAnsi="Times New Roman" w:cs="Times New Roman"/>
          <w:sz w:val="24"/>
        </w:rPr>
        <w:t>(Schell 2008, 382)</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 Na podlagi načrta igre tehnična ekipa izdela tehnični dokument. Ta dokument predstavlja produkcijsko pot</w:t>
      </w:r>
      <w:r w:rsidR="006E2BD7">
        <w:rPr>
          <w:rFonts w:ascii="Times New Roman" w:hAnsi="Times New Roman" w:cs="Times New Roman"/>
          <w:sz w:val="24"/>
          <w:szCs w:val="20"/>
        </w:rPr>
        <w:t>, ki</w:t>
      </w:r>
      <w:r w:rsidR="000A357E">
        <w:rPr>
          <w:rFonts w:ascii="Times New Roman" w:hAnsi="Times New Roman" w:cs="Times New Roman"/>
          <w:sz w:val="24"/>
          <w:szCs w:val="20"/>
        </w:rPr>
        <w:t xml:space="preserve"> </w:t>
      </w:r>
      <w:r w:rsidR="006E2BD7">
        <w:rPr>
          <w:rFonts w:ascii="Times New Roman" w:hAnsi="Times New Roman" w:cs="Times New Roman"/>
          <w:sz w:val="24"/>
          <w:szCs w:val="20"/>
        </w:rPr>
        <w:t>v</w:t>
      </w:r>
      <w:r w:rsidR="000A357E">
        <w:rPr>
          <w:rFonts w:ascii="Times New Roman" w:hAnsi="Times New Roman" w:cs="Times New Roman"/>
          <w:sz w:val="24"/>
          <w:szCs w:val="20"/>
        </w:rPr>
        <w:t xml:space="preserve">zpostavi načrt kako se bo razvoj premaknil od koncepta do programske opreme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0A357E">
        <w:rPr>
          <w:rFonts w:ascii="Times New Roman" w:hAnsi="Times New Roman" w:cs="Times New Roman"/>
          <w:sz w:val="24"/>
          <w:szCs w:val="20"/>
        </w:rPr>
        <w:fldChar w:fldCharType="separate"/>
      </w:r>
      <w:r w:rsidR="000A357E" w:rsidRPr="00DD07A9">
        <w:rPr>
          <w:rFonts w:ascii="Times New Roman" w:hAnsi="Times New Roman" w:cs="Times New Roman"/>
          <w:sz w:val="24"/>
        </w:rPr>
        <w:t>(Novak 2012, 393)</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w:t>
      </w:r>
      <w:r w:rsidR="00341221">
        <w:rPr>
          <w:rFonts w:ascii="Times New Roman" w:hAnsi="Times New Roman" w:cs="Times New Roman"/>
          <w:sz w:val="24"/>
          <w:szCs w:val="20"/>
        </w:rPr>
        <w:t xml:space="preserve"> Nato sledi izdelava na</w:t>
      </w:r>
      <w:r w:rsidR="00624A7C">
        <w:rPr>
          <w:rFonts w:ascii="Times New Roman" w:hAnsi="Times New Roman" w:cs="Times New Roman"/>
          <w:sz w:val="24"/>
          <w:szCs w:val="20"/>
        </w:rPr>
        <w:t>črt</w:t>
      </w:r>
      <w:r w:rsidR="00341221">
        <w:rPr>
          <w:rFonts w:ascii="Times New Roman" w:hAnsi="Times New Roman" w:cs="Times New Roman"/>
          <w:sz w:val="24"/>
          <w:szCs w:val="20"/>
        </w:rPr>
        <w:t>a</w:t>
      </w:r>
      <w:r w:rsidR="00624A7C">
        <w:rPr>
          <w:rFonts w:ascii="Times New Roman" w:hAnsi="Times New Roman" w:cs="Times New Roman"/>
          <w:sz w:val="24"/>
          <w:szCs w:val="20"/>
        </w:rPr>
        <w:t xml:space="preserve"> projekta</w:t>
      </w:r>
      <w:r w:rsidR="00341221">
        <w:rPr>
          <w:rFonts w:ascii="Times New Roman" w:hAnsi="Times New Roman" w:cs="Times New Roman"/>
          <w:sz w:val="24"/>
          <w:szCs w:val="20"/>
        </w:rPr>
        <w:t>, ki</w:t>
      </w:r>
      <w:r w:rsidR="00624A7C">
        <w:rPr>
          <w:rFonts w:ascii="Times New Roman" w:hAnsi="Times New Roman" w:cs="Times New Roman"/>
          <w:sz w:val="24"/>
          <w:szCs w:val="20"/>
        </w:rPr>
        <w:t xml:space="preserve"> se začne</w:t>
      </w:r>
      <w:r w:rsidR="00F67AAD">
        <w:rPr>
          <w:rFonts w:ascii="Times New Roman" w:hAnsi="Times New Roman" w:cs="Times New Roman"/>
          <w:sz w:val="24"/>
          <w:szCs w:val="20"/>
        </w:rPr>
        <w:t xml:space="preserve"> izdelovati</w:t>
      </w:r>
      <w:r w:rsidR="00624A7C">
        <w:rPr>
          <w:rFonts w:ascii="Times New Roman" w:hAnsi="Times New Roman" w:cs="Times New Roman"/>
          <w:sz w:val="24"/>
          <w:szCs w:val="20"/>
        </w:rPr>
        <w:t xml:space="preserve"> po definiranju grobih nalog, ki jih podaja tehnični dokument</w:t>
      </w:r>
      <w:r w:rsidR="00F066B0">
        <w:rPr>
          <w:rFonts w:ascii="Times New Roman" w:hAnsi="Times New Roman" w:cs="Times New Roman"/>
          <w:sz w:val="24"/>
          <w:szCs w:val="20"/>
        </w:rPr>
        <w:t>. Ta dokument vsebuje načrt porabe virov, proračun, časovni načrt, in mejnike za pomoč pri spremljanju napredovanja projekta</w:t>
      </w:r>
      <w:r w:rsidR="006F7525">
        <w:rPr>
          <w:rFonts w:ascii="Times New Roman" w:hAnsi="Times New Roman" w:cs="Times New Roman"/>
          <w:sz w:val="24"/>
          <w:szCs w:val="20"/>
        </w:rPr>
        <w:t xml:space="preserve"> </w:t>
      </w:r>
      <w:r w:rsidR="006F7525">
        <w:rPr>
          <w:rFonts w:ascii="Times New Roman" w:hAnsi="Times New Roman" w:cs="Times New Roman"/>
          <w:sz w:val="24"/>
          <w:szCs w:val="20"/>
        </w:rPr>
        <w:fldChar w:fldCharType="begin"/>
      </w:r>
      <w:r w:rsidR="006F7525">
        <w:rPr>
          <w:rFonts w:ascii="Times New Roman" w:hAnsi="Times New Roman" w:cs="Times New Roman"/>
          <w:sz w:val="24"/>
          <w:szCs w:val="20"/>
        </w:rPr>
        <w:instrText xml:space="preserve"> ADDIN ZOTERO_ITEM CSL_CITATION {"citationID":"LrVXiAl5","properties":{"formattedCitation":"(Novak 2012, 394)","plainCitation":"(Novak 2012, 394)"},"citationItems":[{"id":83,"uris":["http://zotero.org/users/local/1VrTeLcH/items/ZLCN5TN2"],"uri":["http://zotero.org/users/local/1VrTeLcH/items/ZLCN5TN2"],"itemData":{"id":83,"type":"book","title":"Game Development Essentials: An Introduction 3rd Edition","author":[{"family":"Novak","given":"Jeannie"}],"issued":{"date-parts":[["2012"]]}},"locator":"394"}],"schema":"https://github.com/citation-style-language/schema/raw/master/csl-citation.json"} </w:instrText>
      </w:r>
      <w:r w:rsidR="006F7525">
        <w:rPr>
          <w:rFonts w:ascii="Times New Roman" w:hAnsi="Times New Roman" w:cs="Times New Roman"/>
          <w:sz w:val="24"/>
          <w:szCs w:val="20"/>
        </w:rPr>
        <w:fldChar w:fldCharType="separate"/>
      </w:r>
      <w:r w:rsidR="006F7525" w:rsidRPr="006F7525">
        <w:rPr>
          <w:rFonts w:ascii="Times New Roman" w:hAnsi="Times New Roman" w:cs="Times New Roman"/>
          <w:sz w:val="24"/>
        </w:rPr>
        <w:t>(Novak 2012, 394)</w:t>
      </w:r>
      <w:r w:rsidR="006F7525">
        <w:rPr>
          <w:rFonts w:ascii="Times New Roman" w:hAnsi="Times New Roman" w:cs="Times New Roman"/>
          <w:sz w:val="24"/>
          <w:szCs w:val="20"/>
        </w:rPr>
        <w:fldChar w:fldCharType="end"/>
      </w:r>
      <w:r w:rsidR="00F066B0">
        <w:rPr>
          <w:rFonts w:ascii="Times New Roman" w:hAnsi="Times New Roman" w:cs="Times New Roman"/>
          <w:sz w:val="24"/>
          <w:szCs w:val="20"/>
        </w:rPr>
        <w:t>.</w:t>
      </w:r>
    </w:p>
    <w:p w:rsidR="0072358D" w:rsidRDefault="0072358D" w:rsidP="0072358D">
      <w:pPr>
        <w:contextualSpacing/>
        <w:jc w:val="both"/>
        <w:rPr>
          <w:rFonts w:ascii="Times New Roman" w:hAnsi="Times New Roman" w:cs="Times New Roman"/>
          <w:sz w:val="24"/>
          <w:szCs w:val="20"/>
        </w:rPr>
      </w:pPr>
      <w:r>
        <w:rPr>
          <w:rFonts w:ascii="Times New Roman" w:hAnsi="Times New Roman" w:cs="Times New Roman"/>
          <w:sz w:val="24"/>
          <w:szCs w:val="20"/>
        </w:rPr>
        <w:t>Izdelava umetnikove biblije se začne v pred produkciji.</w:t>
      </w:r>
      <w:r w:rsidR="004F5477">
        <w:rPr>
          <w:rFonts w:ascii="Times New Roman" w:hAnsi="Times New Roman" w:cs="Times New Roman"/>
          <w:sz w:val="24"/>
          <w:szCs w:val="20"/>
        </w:rPr>
        <w:t xml:space="preserve"> Služi za definiranje umetniškega sloga igre </w:t>
      </w:r>
      <w:r w:rsidR="004F5477">
        <w:rPr>
          <w:rFonts w:ascii="Times New Roman" w:hAnsi="Times New Roman" w:cs="Times New Roman"/>
          <w:sz w:val="24"/>
          <w:szCs w:val="20"/>
        </w:rPr>
        <w:fldChar w:fldCharType="begin"/>
      </w:r>
      <w:r w:rsidR="004F5477">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4F5477">
        <w:rPr>
          <w:rFonts w:ascii="Times New Roman" w:hAnsi="Times New Roman" w:cs="Times New Roman"/>
          <w:sz w:val="24"/>
          <w:szCs w:val="20"/>
        </w:rPr>
        <w:fldChar w:fldCharType="separate"/>
      </w:r>
      <w:r w:rsidR="004F5477" w:rsidRPr="004F5477">
        <w:rPr>
          <w:rFonts w:ascii="Times New Roman" w:hAnsi="Times New Roman" w:cs="Times New Roman"/>
          <w:sz w:val="24"/>
        </w:rPr>
        <w:t>(Bates 2004, 208)</w:t>
      </w:r>
      <w:r w:rsidR="004F5477">
        <w:rPr>
          <w:rFonts w:ascii="Times New Roman" w:hAnsi="Times New Roman" w:cs="Times New Roman"/>
          <w:sz w:val="24"/>
          <w:szCs w:val="20"/>
        </w:rPr>
        <w:fldChar w:fldCharType="end"/>
      </w:r>
      <w:r w:rsidR="0070053F">
        <w:rPr>
          <w:rFonts w:ascii="Times New Roman" w:hAnsi="Times New Roman" w:cs="Times New Roman"/>
          <w:sz w:val="24"/>
          <w:szCs w:val="20"/>
        </w:rPr>
        <w:t>.</w:t>
      </w:r>
      <w:r w:rsidR="00B92FF8">
        <w:rPr>
          <w:rFonts w:ascii="Times New Roman" w:hAnsi="Times New Roman" w:cs="Times New Roman"/>
          <w:sz w:val="24"/>
          <w:szCs w:val="20"/>
        </w:rPr>
        <w:t xml:space="preserve"> Ker je odvisna od žanra se začne po načrtu igre </w:t>
      </w:r>
      <w:r w:rsidR="00B92FF8">
        <w:rPr>
          <w:rFonts w:ascii="Times New Roman" w:hAnsi="Times New Roman" w:cs="Times New Roman"/>
          <w:sz w:val="24"/>
          <w:szCs w:val="20"/>
        </w:rPr>
        <w:fldChar w:fldCharType="begin"/>
      </w:r>
      <w:r w:rsidR="00B92FF8">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B92FF8">
        <w:rPr>
          <w:rFonts w:ascii="Times New Roman" w:hAnsi="Times New Roman" w:cs="Times New Roman"/>
          <w:sz w:val="24"/>
          <w:szCs w:val="20"/>
        </w:rPr>
        <w:fldChar w:fldCharType="separate"/>
      </w:r>
      <w:r w:rsidR="00B92FF8" w:rsidRPr="00B92FF8">
        <w:rPr>
          <w:rFonts w:ascii="Times New Roman" w:hAnsi="Times New Roman" w:cs="Times New Roman"/>
          <w:sz w:val="24"/>
        </w:rPr>
        <w:t>(Novak 2012, 393)</w:t>
      </w:r>
      <w:r w:rsidR="00B92FF8">
        <w:rPr>
          <w:rFonts w:ascii="Times New Roman" w:hAnsi="Times New Roman" w:cs="Times New Roman"/>
          <w:sz w:val="24"/>
          <w:szCs w:val="20"/>
        </w:rPr>
        <w:fldChar w:fldCharType="end"/>
      </w:r>
      <w:r w:rsidR="00B92FF8">
        <w:rPr>
          <w:rFonts w:ascii="Times New Roman" w:hAnsi="Times New Roman" w:cs="Times New Roman"/>
          <w:sz w:val="24"/>
          <w:szCs w:val="20"/>
        </w:rPr>
        <w:t>.</w:t>
      </w:r>
      <w:r w:rsidR="00B752FD">
        <w:rPr>
          <w:rFonts w:ascii="Times New Roman" w:hAnsi="Times New Roman" w:cs="Times New Roman"/>
          <w:sz w:val="24"/>
          <w:szCs w:val="20"/>
        </w:rPr>
        <w:t xml:space="preserve"> </w:t>
      </w:r>
      <w:r>
        <w:rPr>
          <w:rFonts w:ascii="Times New Roman" w:hAnsi="Times New Roman" w:cs="Times New Roman"/>
          <w:sz w:val="24"/>
          <w:szCs w:val="20"/>
        </w:rPr>
        <w:t>U</w:t>
      </w:r>
      <w:r w:rsidRPr="006E182F">
        <w:rPr>
          <w:rFonts w:ascii="Times New Roman" w:hAnsi="Times New Roman" w:cs="Times New Roman"/>
          <w:sz w:val="24"/>
          <w:szCs w:val="20"/>
        </w:rPr>
        <w:t>metnikova biblija</w:t>
      </w:r>
      <w:r w:rsidR="00EB0EDA">
        <w:rPr>
          <w:rFonts w:ascii="Times New Roman" w:hAnsi="Times New Roman" w:cs="Times New Roman"/>
          <w:sz w:val="24"/>
          <w:szCs w:val="20"/>
        </w:rPr>
        <w:t xml:space="preserve"> se</w:t>
      </w:r>
      <w:r w:rsidRPr="006E182F">
        <w:rPr>
          <w:rFonts w:ascii="Times New Roman" w:hAnsi="Times New Roman" w:cs="Times New Roman"/>
          <w:sz w:val="24"/>
          <w:szCs w:val="20"/>
        </w:rPr>
        <w:t xml:space="preserve"> navadno gradi iterativno</w:t>
      </w:r>
      <w:r w:rsidR="00EA2C90">
        <w:rPr>
          <w:rFonts w:ascii="Times New Roman" w:hAnsi="Times New Roman" w:cs="Times New Roman"/>
          <w:sz w:val="24"/>
          <w:szCs w:val="20"/>
        </w:rPr>
        <w:t xml:space="preserve"> tudi</w:t>
      </w:r>
      <w:r w:rsidRPr="006E182F">
        <w:rPr>
          <w:rFonts w:ascii="Times New Roman" w:hAnsi="Times New Roman" w:cs="Times New Roman"/>
          <w:sz w:val="24"/>
          <w:szCs w:val="20"/>
        </w:rPr>
        <w:t xml:space="preserve"> v času produkcije</w:t>
      </w:r>
      <w:r w:rsidR="00270432">
        <w:rPr>
          <w:rFonts w:ascii="Times New Roman" w:hAnsi="Times New Roman" w:cs="Times New Roman"/>
          <w:sz w:val="24"/>
          <w:szCs w:val="20"/>
        </w:rPr>
        <w:t>, ker se je v</w:t>
      </w:r>
      <w:r w:rsidR="00FE1F1C">
        <w:rPr>
          <w:rFonts w:ascii="Times New Roman" w:hAnsi="Times New Roman" w:cs="Times New Roman"/>
          <w:sz w:val="24"/>
          <w:szCs w:val="20"/>
        </w:rPr>
        <w:t xml:space="preserve"> fazi pred produkcije </w:t>
      </w:r>
      <w:r w:rsidR="00270432">
        <w:rPr>
          <w:rFonts w:ascii="Times New Roman" w:hAnsi="Times New Roman" w:cs="Times New Roman"/>
          <w:sz w:val="24"/>
          <w:szCs w:val="20"/>
        </w:rPr>
        <w:t>še ne potrebuje</w:t>
      </w:r>
      <w:r w:rsidRPr="006E182F">
        <w:rPr>
          <w:rFonts w:ascii="Times New Roman" w:hAnsi="Times New Roman" w:cs="Times New Roman"/>
          <w:sz w:val="24"/>
          <w:szCs w:val="20"/>
        </w:rPr>
        <w:t xml:space="preserve"> </w:t>
      </w:r>
      <w:r w:rsidRPr="006E182F">
        <w:rPr>
          <w:rFonts w:ascii="Times New Roman" w:hAnsi="Times New Roman" w:cs="Times New Roman"/>
          <w:sz w:val="24"/>
          <w:szCs w:val="20"/>
        </w:rPr>
        <w:fldChar w:fldCharType="begin"/>
      </w:r>
      <w:r w:rsidRPr="006E182F">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Pr="006E182F">
        <w:rPr>
          <w:rFonts w:ascii="Times New Roman" w:hAnsi="Times New Roman" w:cs="Times New Roman"/>
          <w:sz w:val="24"/>
          <w:szCs w:val="20"/>
        </w:rPr>
        <w:fldChar w:fldCharType="separate"/>
      </w:r>
      <w:r w:rsidRPr="006E182F">
        <w:rPr>
          <w:rFonts w:ascii="Times New Roman" w:hAnsi="Times New Roman" w:cs="Times New Roman"/>
          <w:sz w:val="24"/>
        </w:rPr>
        <w:t>(Bartle 2003, 87-88)</w:t>
      </w:r>
      <w:r w:rsidRPr="006E182F">
        <w:rPr>
          <w:rFonts w:ascii="Times New Roman" w:hAnsi="Times New Roman" w:cs="Times New Roman"/>
          <w:sz w:val="24"/>
          <w:szCs w:val="20"/>
        </w:rPr>
        <w:fldChar w:fldCharType="end"/>
      </w:r>
      <w:r w:rsidRPr="006E182F">
        <w:rPr>
          <w:rFonts w:ascii="Times New Roman" w:hAnsi="Times New Roman" w:cs="Times New Roman"/>
          <w:sz w:val="24"/>
          <w:szCs w:val="20"/>
        </w:rPr>
        <w:t>.</w:t>
      </w:r>
    </w:p>
    <w:p w:rsidR="00494038" w:rsidRDefault="00494038" w:rsidP="0072358D">
      <w:pPr>
        <w:contextualSpacing/>
        <w:jc w:val="both"/>
        <w:rPr>
          <w:rFonts w:ascii="Times New Roman" w:hAnsi="Times New Roman" w:cs="Times New Roman"/>
          <w:sz w:val="24"/>
          <w:szCs w:val="20"/>
        </w:rPr>
      </w:pPr>
      <w:r>
        <w:rPr>
          <w:rFonts w:ascii="Times New Roman" w:hAnsi="Times New Roman" w:cs="Times New Roman"/>
          <w:sz w:val="24"/>
          <w:szCs w:val="20"/>
        </w:rPr>
        <w:t xml:space="preserve">Zadnje dejanje </w:t>
      </w:r>
      <w:r w:rsidR="002F422F">
        <w:rPr>
          <w:rFonts w:ascii="Times New Roman" w:hAnsi="Times New Roman" w:cs="Times New Roman"/>
          <w:sz w:val="24"/>
          <w:szCs w:val="20"/>
        </w:rPr>
        <w:t xml:space="preserve">pred produkcijske </w:t>
      </w:r>
      <w:r>
        <w:rPr>
          <w:rFonts w:ascii="Times New Roman" w:hAnsi="Times New Roman" w:cs="Times New Roman"/>
          <w:sz w:val="24"/>
          <w:szCs w:val="20"/>
        </w:rPr>
        <w:t xml:space="preserve">faze predstavlja izdelava prototip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Pr>
          <w:rFonts w:ascii="Times New Roman" w:hAnsi="Times New Roman" w:cs="Times New Roman"/>
          <w:sz w:val="24"/>
          <w:szCs w:val="20"/>
        </w:rPr>
        <w:fldChar w:fldCharType="separate"/>
      </w:r>
      <w:r w:rsidRPr="00A01B32">
        <w:rPr>
          <w:rFonts w:ascii="Times New Roman" w:hAnsi="Times New Roman" w:cs="Times New Roman"/>
          <w:sz w:val="24"/>
          <w:szCs w:val="24"/>
        </w:rPr>
        <w:t>(Bates 2004, 207–8)</w:t>
      </w:r>
      <w:r>
        <w:rPr>
          <w:rFonts w:ascii="Times New Roman" w:hAnsi="Times New Roman" w:cs="Times New Roman"/>
          <w:sz w:val="24"/>
          <w:szCs w:val="20"/>
        </w:rPr>
        <w:fldChar w:fldCharType="end"/>
      </w:r>
      <w:r w:rsidR="00E33BE9">
        <w:rPr>
          <w:rFonts w:ascii="Times New Roman" w:hAnsi="Times New Roman" w:cs="Times New Roman"/>
          <w:sz w:val="24"/>
          <w:szCs w:val="20"/>
        </w:rPr>
        <w:t xml:space="preserve">. </w:t>
      </w:r>
      <w:r w:rsidR="00507F90">
        <w:rPr>
          <w:rFonts w:ascii="Times New Roman" w:hAnsi="Times New Roman" w:cs="Times New Roman"/>
          <w:sz w:val="24"/>
          <w:szCs w:val="20"/>
        </w:rPr>
        <w:t>Ta artefakt je lahko</w:t>
      </w:r>
      <w:r w:rsidR="005906B2">
        <w:rPr>
          <w:rFonts w:ascii="Times New Roman" w:hAnsi="Times New Roman" w:cs="Times New Roman"/>
          <w:sz w:val="24"/>
          <w:szCs w:val="20"/>
        </w:rPr>
        <w:t xml:space="preserve"> analogne ali digitalne oblike. </w:t>
      </w:r>
      <w:r w:rsidR="00093359">
        <w:rPr>
          <w:rFonts w:ascii="Times New Roman" w:hAnsi="Times New Roman" w:cs="Times New Roman"/>
          <w:sz w:val="24"/>
          <w:szCs w:val="20"/>
        </w:rPr>
        <w:t>Pred izdelavo digitalnega je dobra praksa izdelava enostavnega analognega prototipa katerega namen je zagotoviti, da je igralna mehanika zabavna in prepričljiva</w:t>
      </w:r>
      <w:r w:rsidR="00944449">
        <w:rPr>
          <w:rFonts w:ascii="Times New Roman" w:hAnsi="Times New Roman" w:cs="Times New Roman"/>
          <w:sz w:val="24"/>
          <w:szCs w:val="20"/>
        </w:rPr>
        <w:t>. Končan prototip je lahko dokaz delovanja produkcijske poti od ideje do realizacije</w:t>
      </w:r>
      <w:r w:rsidR="00B532FD">
        <w:rPr>
          <w:rFonts w:ascii="Times New Roman" w:hAnsi="Times New Roman" w:cs="Times New Roman"/>
          <w:sz w:val="24"/>
          <w:szCs w:val="20"/>
        </w:rPr>
        <w:t xml:space="preserve"> </w:t>
      </w:r>
      <w:r w:rsidR="00B532FD">
        <w:rPr>
          <w:rFonts w:ascii="Times New Roman" w:hAnsi="Times New Roman" w:cs="Times New Roman"/>
          <w:sz w:val="24"/>
          <w:szCs w:val="20"/>
        </w:rPr>
        <w:fldChar w:fldCharType="begin"/>
      </w:r>
      <w:r w:rsidR="00B532FD">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B532FD">
        <w:rPr>
          <w:rFonts w:ascii="Times New Roman" w:hAnsi="Times New Roman" w:cs="Times New Roman"/>
          <w:sz w:val="24"/>
          <w:szCs w:val="20"/>
        </w:rPr>
        <w:fldChar w:fldCharType="separate"/>
      </w:r>
      <w:r w:rsidR="00B532FD" w:rsidRPr="00B532FD">
        <w:rPr>
          <w:rFonts w:ascii="Times New Roman" w:hAnsi="Times New Roman" w:cs="Times New Roman"/>
          <w:sz w:val="24"/>
        </w:rPr>
        <w:t>(Novak 2012, 354)</w:t>
      </w:r>
      <w:r w:rsidR="00B532FD">
        <w:rPr>
          <w:rFonts w:ascii="Times New Roman" w:hAnsi="Times New Roman" w:cs="Times New Roman"/>
          <w:sz w:val="24"/>
          <w:szCs w:val="20"/>
        </w:rPr>
        <w:fldChar w:fldCharType="end"/>
      </w:r>
      <w:r w:rsidR="00AA0C0D">
        <w:rPr>
          <w:rFonts w:ascii="Times New Roman" w:hAnsi="Times New Roman" w:cs="Times New Roman"/>
          <w:sz w:val="24"/>
          <w:szCs w:val="20"/>
        </w:rPr>
        <w:t>. Kot</w:t>
      </w:r>
      <w:r w:rsidR="005A4DFE">
        <w:rPr>
          <w:rFonts w:ascii="Times New Roman" w:hAnsi="Times New Roman" w:cs="Times New Roman"/>
          <w:sz w:val="24"/>
          <w:szCs w:val="20"/>
        </w:rPr>
        <w:t xml:space="preserve"> navajata Levy in  Novak (2009) </w:t>
      </w:r>
      <w:r w:rsidR="00AA0C0D">
        <w:rPr>
          <w:rFonts w:ascii="Times New Roman" w:hAnsi="Times New Roman" w:cs="Times New Roman"/>
          <w:sz w:val="24"/>
          <w:szCs w:val="20"/>
        </w:rPr>
        <w:t>se lahko produkcija začne z izdelavo prototipa, ki je groba prestava</w:t>
      </w:r>
      <w:r w:rsidR="0021157C">
        <w:rPr>
          <w:rFonts w:ascii="Times New Roman" w:hAnsi="Times New Roman" w:cs="Times New Roman"/>
          <w:sz w:val="24"/>
          <w:szCs w:val="20"/>
        </w:rPr>
        <w:t xml:space="preserve"> igre in vsebuje primer igranja.</w:t>
      </w:r>
    </w:p>
    <w:p w:rsidR="00FB4A8F" w:rsidRDefault="009016D0" w:rsidP="00CF5531">
      <w:pPr>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7D47CD">
        <w:rPr>
          <w:rFonts w:ascii="Times New Roman" w:hAnsi="Times New Roman" w:cs="Times New Roman"/>
          <w:sz w:val="24"/>
          <w:szCs w:val="20"/>
        </w:rPr>
        <w:t>V času produkcije se proizvajata dva artefakta. Sama igra ali njen fragment</w:t>
      </w:r>
      <w:r w:rsidR="000163A9">
        <w:rPr>
          <w:rFonts w:ascii="Times New Roman" w:hAnsi="Times New Roman" w:cs="Times New Roman"/>
          <w:sz w:val="24"/>
          <w:szCs w:val="20"/>
        </w:rPr>
        <w:t xml:space="preserve"> (prototip)</w:t>
      </w:r>
      <w:r w:rsidR="007D47CD">
        <w:rPr>
          <w:rFonts w:ascii="Times New Roman" w:hAnsi="Times New Roman" w:cs="Times New Roman"/>
          <w:sz w:val="24"/>
          <w:szCs w:val="20"/>
        </w:rPr>
        <w:t xml:space="preserve"> in uporabniški vodnik.</w:t>
      </w:r>
      <w:r w:rsidR="00D060DB">
        <w:rPr>
          <w:rFonts w:ascii="Times New Roman" w:hAnsi="Times New Roman" w:cs="Times New Roman"/>
          <w:sz w:val="24"/>
          <w:szCs w:val="20"/>
        </w:rPr>
        <w:t xml:space="preserve"> </w:t>
      </w:r>
      <w:r w:rsidR="00CE7754" w:rsidRPr="006E182F">
        <w:rPr>
          <w:rFonts w:ascii="Times New Roman" w:hAnsi="Times New Roman" w:cs="Times New Roman"/>
          <w:sz w:val="24"/>
          <w:szCs w:val="20"/>
        </w:rPr>
        <w:t>V praksi je priporočljivo sprotno dopolnjevanje priročnika, vzporedno z razvojem</w:t>
      </w:r>
      <w:r w:rsidR="00CD4182">
        <w:rPr>
          <w:rFonts w:ascii="Times New Roman" w:hAnsi="Times New Roman" w:cs="Times New Roman"/>
          <w:sz w:val="24"/>
          <w:szCs w:val="20"/>
        </w:rPr>
        <w:t>. Vodnik vsebuje</w:t>
      </w:r>
      <w:r w:rsidR="004C00E2">
        <w:rPr>
          <w:rFonts w:ascii="Times New Roman" w:hAnsi="Times New Roman" w:cs="Times New Roman"/>
          <w:sz w:val="24"/>
          <w:szCs w:val="20"/>
        </w:rPr>
        <w:t xml:space="preserve"> razlago igre, vodnika po namestitvi, hiter začetek in detajlno razlago fu</w:t>
      </w:r>
      <w:r w:rsidR="00412C43">
        <w:rPr>
          <w:rFonts w:ascii="Times New Roman" w:hAnsi="Times New Roman" w:cs="Times New Roman"/>
          <w:sz w:val="24"/>
          <w:szCs w:val="20"/>
        </w:rPr>
        <w:t>nkcionalnosti uporabniškega vme</w:t>
      </w:r>
      <w:r w:rsidR="004C00E2">
        <w:rPr>
          <w:rFonts w:ascii="Times New Roman" w:hAnsi="Times New Roman" w:cs="Times New Roman"/>
          <w:sz w:val="24"/>
          <w:szCs w:val="20"/>
        </w:rPr>
        <w:t>s</w:t>
      </w:r>
      <w:r w:rsidR="00412C43">
        <w:rPr>
          <w:rFonts w:ascii="Times New Roman" w:hAnsi="Times New Roman" w:cs="Times New Roman"/>
          <w:sz w:val="24"/>
          <w:szCs w:val="20"/>
        </w:rPr>
        <w:t>n</w:t>
      </w:r>
      <w:r w:rsidR="004C00E2">
        <w:rPr>
          <w:rFonts w:ascii="Times New Roman" w:hAnsi="Times New Roman" w:cs="Times New Roman"/>
          <w:sz w:val="24"/>
          <w:szCs w:val="20"/>
        </w:rPr>
        <w:t>ika</w:t>
      </w:r>
      <w:r w:rsidR="00BA3AAC">
        <w:rPr>
          <w:rFonts w:ascii="Times New Roman" w:hAnsi="Times New Roman" w:cs="Times New Roman"/>
          <w:sz w:val="24"/>
          <w:szCs w:val="20"/>
        </w:rPr>
        <w:t xml:space="preserve"> </w:t>
      </w:r>
      <w:r w:rsidR="000849C3" w:rsidRPr="006E182F">
        <w:rPr>
          <w:rFonts w:ascii="Times New Roman" w:hAnsi="Times New Roman" w:cs="Times New Roman"/>
          <w:sz w:val="24"/>
          <w:szCs w:val="20"/>
        </w:rPr>
        <w:fldChar w:fldCharType="begin"/>
      </w:r>
      <w:r w:rsidR="000849C3" w:rsidRPr="006E182F">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0849C3" w:rsidRPr="006E182F">
        <w:rPr>
          <w:rFonts w:ascii="Times New Roman" w:hAnsi="Times New Roman" w:cs="Times New Roman"/>
          <w:sz w:val="24"/>
          <w:szCs w:val="20"/>
        </w:rPr>
        <w:fldChar w:fldCharType="separate"/>
      </w:r>
      <w:r w:rsidR="000849C3" w:rsidRPr="006E182F">
        <w:rPr>
          <w:rFonts w:ascii="Times New Roman" w:hAnsi="Times New Roman" w:cs="Times New Roman"/>
          <w:sz w:val="24"/>
        </w:rPr>
        <w:t>(Rucker 2002, 6)</w:t>
      </w:r>
      <w:r w:rsidR="000849C3" w:rsidRPr="006E182F">
        <w:rPr>
          <w:rFonts w:ascii="Times New Roman" w:hAnsi="Times New Roman" w:cs="Times New Roman"/>
          <w:sz w:val="24"/>
          <w:szCs w:val="20"/>
        </w:rPr>
        <w:fldChar w:fldCharType="end"/>
      </w:r>
      <w:r w:rsidR="00676983">
        <w:rPr>
          <w:rFonts w:ascii="Times New Roman" w:hAnsi="Times New Roman" w:cs="Times New Roman"/>
          <w:sz w:val="24"/>
          <w:szCs w:val="20"/>
        </w:rPr>
        <w:t>.</w:t>
      </w:r>
    </w:p>
    <w:p w:rsidR="007123BD" w:rsidRDefault="007123BD" w:rsidP="00CF5531">
      <w:pPr>
        <w:contextualSpacing/>
        <w:jc w:val="both"/>
        <w:rPr>
          <w:rFonts w:ascii="Times New Roman" w:hAnsi="Times New Roman" w:cs="Times New Roman"/>
          <w:sz w:val="24"/>
          <w:szCs w:val="20"/>
        </w:rPr>
      </w:pPr>
      <w:r>
        <w:rPr>
          <w:rFonts w:ascii="Times New Roman" w:hAnsi="Times New Roman" w:cs="Times New Roman"/>
          <w:sz w:val="24"/>
          <w:szCs w:val="20"/>
        </w:rPr>
        <w:t>P</w:t>
      </w:r>
      <w:r w:rsidR="00DD1E61">
        <w:rPr>
          <w:rFonts w:ascii="Times New Roman" w:hAnsi="Times New Roman" w:cs="Times New Roman"/>
          <w:sz w:val="24"/>
          <w:szCs w:val="20"/>
        </w:rPr>
        <w:t xml:space="preserve">rodukciji sledi </w:t>
      </w:r>
      <w:r w:rsidR="002D1328">
        <w:rPr>
          <w:rFonts w:ascii="Times New Roman" w:hAnsi="Times New Roman" w:cs="Times New Roman"/>
          <w:sz w:val="24"/>
          <w:szCs w:val="20"/>
        </w:rPr>
        <w:t>faza testiranja.</w:t>
      </w:r>
      <w:r w:rsidR="00FC1D3A">
        <w:rPr>
          <w:rFonts w:ascii="Times New Roman" w:hAnsi="Times New Roman" w:cs="Times New Roman"/>
          <w:sz w:val="24"/>
          <w:szCs w:val="20"/>
        </w:rPr>
        <w:t xml:space="preserve"> Ta faza predstavlja zagotavljanje kakovosti</w:t>
      </w:r>
      <w:r w:rsidR="00FC1D3A">
        <w:rPr>
          <w:rStyle w:val="Sprotnaopomba-sklic"/>
          <w:rFonts w:ascii="Times New Roman" w:hAnsi="Times New Roman" w:cs="Times New Roman"/>
          <w:sz w:val="24"/>
          <w:szCs w:val="20"/>
        </w:rPr>
        <w:footnoteReference w:id="16"/>
      </w:r>
      <w:r w:rsidR="00F907E7">
        <w:rPr>
          <w:rFonts w:ascii="Times New Roman" w:hAnsi="Times New Roman" w:cs="Times New Roman"/>
          <w:sz w:val="24"/>
          <w:szCs w:val="20"/>
        </w:rPr>
        <w:t xml:space="preserve"> in skrbi, da igra zadovoljuje vse potrebe preden se izda na trg</w:t>
      </w:r>
      <w:r w:rsidR="00FF023B">
        <w:rPr>
          <w:rFonts w:ascii="Times New Roman" w:hAnsi="Times New Roman" w:cs="Times New Roman"/>
          <w:sz w:val="24"/>
          <w:szCs w:val="20"/>
        </w:rPr>
        <w:t xml:space="preserve"> </w:t>
      </w:r>
      <w:r w:rsidR="00FF023B">
        <w:rPr>
          <w:rFonts w:ascii="Times New Roman" w:hAnsi="Times New Roman" w:cs="Times New Roman"/>
          <w:sz w:val="24"/>
          <w:szCs w:val="20"/>
        </w:rPr>
        <w:fldChar w:fldCharType="begin"/>
      </w:r>
      <w:r w:rsidR="00FF023B">
        <w:rPr>
          <w:rFonts w:ascii="Times New Roman" w:hAnsi="Times New Roman" w:cs="Times New Roman"/>
          <w:sz w:val="24"/>
          <w:szCs w:val="20"/>
        </w:rPr>
        <w:instrText xml:space="preserve"> ADDIN ZOTERO_ITEM CSL_CITATION {"citationID":"VNnmgg4k","properties":{"formattedCitation":"(Levy in Novak 2009, 57)","plainCitation":"(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FF023B">
        <w:rPr>
          <w:rFonts w:ascii="Times New Roman" w:hAnsi="Times New Roman" w:cs="Times New Roman"/>
          <w:sz w:val="24"/>
          <w:szCs w:val="20"/>
        </w:rPr>
        <w:fldChar w:fldCharType="separate"/>
      </w:r>
      <w:r w:rsidR="00FF023B" w:rsidRPr="00FF023B">
        <w:rPr>
          <w:rFonts w:ascii="Times New Roman" w:hAnsi="Times New Roman" w:cs="Times New Roman"/>
          <w:sz w:val="24"/>
        </w:rPr>
        <w:t>(Levy in Novak 2009, 57)</w:t>
      </w:r>
      <w:r w:rsidR="00FF023B">
        <w:rPr>
          <w:rFonts w:ascii="Times New Roman" w:hAnsi="Times New Roman" w:cs="Times New Roman"/>
          <w:sz w:val="24"/>
          <w:szCs w:val="20"/>
        </w:rPr>
        <w:fldChar w:fldCharType="end"/>
      </w:r>
      <w:r w:rsidR="00E636E7">
        <w:rPr>
          <w:rFonts w:ascii="Times New Roman" w:hAnsi="Times New Roman" w:cs="Times New Roman"/>
          <w:sz w:val="24"/>
          <w:szCs w:val="20"/>
        </w:rPr>
        <w:t>.</w:t>
      </w:r>
      <w:r w:rsidR="00BB29BD">
        <w:rPr>
          <w:rFonts w:ascii="Times New Roman" w:hAnsi="Times New Roman" w:cs="Times New Roman"/>
          <w:sz w:val="24"/>
          <w:szCs w:val="20"/>
        </w:rPr>
        <w:t xml:space="preserve"> V tem koraku se izdelata podatkovna baza defektov in načrt testiranja.</w:t>
      </w:r>
      <w:r w:rsidR="00266A85">
        <w:rPr>
          <w:rFonts w:ascii="Times New Roman" w:hAnsi="Times New Roman" w:cs="Times New Roman"/>
          <w:sz w:val="24"/>
          <w:szCs w:val="20"/>
        </w:rPr>
        <w:t xml:space="preserve"> Po testiranju sledi faza post produkcije.</w:t>
      </w:r>
      <w:r w:rsidR="00BF7626">
        <w:rPr>
          <w:rFonts w:ascii="Times New Roman" w:hAnsi="Times New Roman" w:cs="Times New Roman"/>
          <w:sz w:val="24"/>
          <w:szCs w:val="20"/>
        </w:rPr>
        <w:t xml:space="preserve"> V tej fazi se kot artefakti pojavijo popravki, posodobitve in razširitve.</w:t>
      </w:r>
      <w:r w:rsidR="00266A85">
        <w:rPr>
          <w:rFonts w:ascii="Times New Roman" w:hAnsi="Times New Roman" w:cs="Times New Roman"/>
          <w:sz w:val="24"/>
          <w:szCs w:val="20"/>
        </w:rPr>
        <w:t xml:space="preserve"> V tej fazi so lahko izdane različne verzije programa, ki služijo kot izboljšave. Te verzije so brezplačne in so ustvarjene z aplic</w:t>
      </w:r>
      <w:r w:rsidR="00D359F9">
        <w:rPr>
          <w:rFonts w:ascii="Times New Roman" w:hAnsi="Times New Roman" w:cs="Times New Roman"/>
          <w:sz w:val="24"/>
          <w:szCs w:val="20"/>
        </w:rPr>
        <w:t>iranjem popravkov na originalno različico izdaje.</w:t>
      </w:r>
      <w:r w:rsidR="0043144C">
        <w:rPr>
          <w:rFonts w:ascii="Times New Roman" w:hAnsi="Times New Roman" w:cs="Times New Roman"/>
          <w:sz w:val="24"/>
          <w:szCs w:val="20"/>
        </w:rPr>
        <w:t xml:space="preserve"> </w:t>
      </w:r>
      <w:r w:rsidR="00527D91">
        <w:rPr>
          <w:rFonts w:ascii="Times New Roman" w:hAnsi="Times New Roman" w:cs="Times New Roman"/>
          <w:sz w:val="24"/>
          <w:szCs w:val="20"/>
        </w:rPr>
        <w:t xml:space="preserve">Popravki, so lahko aplicirani tudi z namenom reševanja ostalih produkcijskih </w:t>
      </w:r>
      <w:r w:rsidR="003B545B">
        <w:rPr>
          <w:rFonts w:ascii="Times New Roman" w:hAnsi="Times New Roman" w:cs="Times New Roman"/>
          <w:sz w:val="24"/>
          <w:szCs w:val="20"/>
        </w:rPr>
        <w:t xml:space="preserve">defektov. Posodobitve izboljšujejo originalno izdajo igre. Te so večinoma ustvarjene z namenom </w:t>
      </w:r>
      <w:r w:rsidR="002E1631">
        <w:rPr>
          <w:rFonts w:ascii="Times New Roman" w:hAnsi="Times New Roman" w:cs="Times New Roman"/>
          <w:sz w:val="24"/>
          <w:szCs w:val="20"/>
        </w:rPr>
        <w:t>po</w:t>
      </w:r>
      <w:r w:rsidR="00490047">
        <w:rPr>
          <w:rFonts w:ascii="Times New Roman" w:hAnsi="Times New Roman" w:cs="Times New Roman"/>
          <w:sz w:val="24"/>
          <w:szCs w:val="20"/>
        </w:rPr>
        <w:t>daljšanja življenjske dobe igre. Zadnji artefakt v razvoju predstavljajo razširitve.</w:t>
      </w:r>
      <w:r w:rsidR="007347F5">
        <w:rPr>
          <w:rFonts w:ascii="Times New Roman" w:hAnsi="Times New Roman" w:cs="Times New Roman"/>
          <w:sz w:val="24"/>
          <w:szCs w:val="20"/>
        </w:rPr>
        <w:t xml:space="preserve"> Včasih delujejo kot samostojne igre ali pa potrebujejo originalno igro za delovanje</w:t>
      </w:r>
      <w:r w:rsidR="00591254">
        <w:rPr>
          <w:rFonts w:ascii="Times New Roman" w:hAnsi="Times New Roman" w:cs="Times New Roman"/>
          <w:sz w:val="24"/>
          <w:szCs w:val="20"/>
        </w:rPr>
        <w:t xml:space="preserve"> </w:t>
      </w:r>
      <w:r w:rsidR="00591254">
        <w:rPr>
          <w:rFonts w:ascii="Times New Roman" w:hAnsi="Times New Roman" w:cs="Times New Roman"/>
          <w:sz w:val="24"/>
          <w:szCs w:val="20"/>
        </w:rPr>
        <w:fldChar w:fldCharType="begin"/>
      </w:r>
      <w:r w:rsidR="00591254">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00591254">
        <w:rPr>
          <w:rFonts w:ascii="Times New Roman" w:hAnsi="Times New Roman" w:cs="Times New Roman"/>
          <w:sz w:val="24"/>
          <w:szCs w:val="20"/>
        </w:rPr>
        <w:fldChar w:fldCharType="separate"/>
      </w:r>
      <w:r w:rsidR="00591254" w:rsidRPr="00591254">
        <w:rPr>
          <w:rFonts w:ascii="Times New Roman" w:hAnsi="Times New Roman" w:cs="Times New Roman"/>
          <w:sz w:val="24"/>
        </w:rPr>
        <w:t>(Novak 2012, 365)</w:t>
      </w:r>
      <w:r w:rsidR="00591254">
        <w:rPr>
          <w:rFonts w:ascii="Times New Roman" w:hAnsi="Times New Roman" w:cs="Times New Roman"/>
          <w:sz w:val="24"/>
          <w:szCs w:val="20"/>
        </w:rPr>
        <w:fldChar w:fldCharType="end"/>
      </w:r>
      <w:r w:rsidR="007347F5">
        <w:rPr>
          <w:rFonts w:ascii="Times New Roman" w:hAnsi="Times New Roman" w:cs="Times New Roman"/>
          <w:sz w:val="24"/>
          <w:szCs w:val="20"/>
        </w:rPr>
        <w:t>.</w:t>
      </w:r>
    </w:p>
    <w:p w:rsidR="00AE614B" w:rsidRDefault="00BE0E22" w:rsidP="00CF5531">
      <w:pPr>
        <w:contextualSpacing/>
        <w:jc w:val="both"/>
        <w:rPr>
          <w:rFonts w:ascii="Times New Roman" w:hAnsi="Times New Roman" w:cs="Times New Roman"/>
          <w:sz w:val="24"/>
          <w:szCs w:val="20"/>
        </w:rPr>
      </w:pPr>
      <w:r>
        <w:rPr>
          <w:rFonts w:ascii="Times New Roman" w:hAnsi="Times New Roman" w:cs="Times New Roman"/>
          <w:sz w:val="24"/>
          <w:szCs w:val="20"/>
        </w:rPr>
        <w:t>Slika 7.3 spodaj prikazuje vse dokumente, diagrame ali produkte</w:t>
      </w:r>
      <w:r w:rsidRPr="006E182F">
        <w:rPr>
          <w:rFonts w:ascii="Times New Roman" w:hAnsi="Times New Roman" w:cs="Times New Roman"/>
          <w:sz w:val="24"/>
          <w:szCs w:val="20"/>
        </w:rPr>
        <w:t>, ki predstavljajo model</w:t>
      </w:r>
      <w:r>
        <w:rPr>
          <w:rFonts w:ascii="Times New Roman" w:hAnsi="Times New Roman" w:cs="Times New Roman"/>
          <w:sz w:val="24"/>
          <w:szCs w:val="20"/>
        </w:rPr>
        <w:t xml:space="preserve"> artefaktov, ki je ustrezno kronološko razvrščen. </w:t>
      </w:r>
      <w:r w:rsidR="00F528FD" w:rsidRPr="006E182F">
        <w:rPr>
          <w:rFonts w:ascii="Times New Roman" w:hAnsi="Times New Roman" w:cs="Times New Roman"/>
          <w:sz w:val="24"/>
          <w:szCs w:val="20"/>
        </w:rPr>
        <w:t>Podjetja imajo lahko r</w:t>
      </w:r>
      <w:r w:rsidR="00901B9F" w:rsidRPr="006E182F">
        <w:rPr>
          <w:rFonts w:ascii="Times New Roman" w:hAnsi="Times New Roman" w:cs="Times New Roman"/>
          <w:sz w:val="24"/>
          <w:szCs w:val="20"/>
        </w:rPr>
        <w:t>azlične standarde dokumentacije.</w:t>
      </w:r>
      <w:r w:rsidR="00CF72C6" w:rsidRPr="006E182F">
        <w:rPr>
          <w:rFonts w:ascii="Times New Roman" w:hAnsi="Times New Roman" w:cs="Times New Roman"/>
          <w:sz w:val="24"/>
          <w:szCs w:val="20"/>
        </w:rPr>
        <w:t xml:space="preserve"> Nekatera ustvarijo več dokum</w:t>
      </w:r>
      <w:r w:rsidR="009E3166" w:rsidRPr="006E182F">
        <w:rPr>
          <w:rFonts w:ascii="Times New Roman" w:hAnsi="Times New Roman" w:cs="Times New Roman"/>
          <w:sz w:val="24"/>
          <w:szCs w:val="20"/>
        </w:rPr>
        <w:t>entov, druga manj. Navadno je dokumentacij</w:t>
      </w:r>
      <w:r w:rsidR="00835494" w:rsidRPr="006E182F">
        <w:rPr>
          <w:rFonts w:ascii="Times New Roman" w:hAnsi="Times New Roman" w:cs="Times New Roman"/>
          <w:sz w:val="24"/>
          <w:szCs w:val="20"/>
        </w:rPr>
        <w:t>a</w:t>
      </w:r>
      <w:r w:rsidR="007B714D">
        <w:rPr>
          <w:rFonts w:ascii="Times New Roman" w:hAnsi="Times New Roman" w:cs="Times New Roman"/>
          <w:sz w:val="24"/>
          <w:szCs w:val="20"/>
        </w:rPr>
        <w:t xml:space="preserve"> </w:t>
      </w:r>
      <w:r w:rsidR="00835494" w:rsidRPr="006E182F">
        <w:rPr>
          <w:rFonts w:ascii="Times New Roman" w:hAnsi="Times New Roman" w:cs="Times New Roman"/>
          <w:sz w:val="24"/>
          <w:szCs w:val="20"/>
        </w:rPr>
        <w:t>obratno proporcionalna stopnji zaupanja založnika in izkušenosti</w:t>
      </w:r>
      <w:r w:rsidR="006F57C4" w:rsidRPr="006E182F">
        <w:rPr>
          <w:rFonts w:ascii="Times New Roman" w:hAnsi="Times New Roman" w:cs="Times New Roman"/>
          <w:sz w:val="24"/>
          <w:szCs w:val="20"/>
        </w:rPr>
        <w:t xml:space="preserve"> razvojne</w:t>
      </w:r>
      <w:r w:rsidR="009E3166" w:rsidRPr="006E182F">
        <w:rPr>
          <w:rFonts w:ascii="Times New Roman" w:hAnsi="Times New Roman" w:cs="Times New Roman"/>
          <w:sz w:val="24"/>
          <w:szCs w:val="20"/>
        </w:rPr>
        <w:t xml:space="preserve"> ekipe</w:t>
      </w:r>
      <w:r w:rsidR="0064429B">
        <w:rPr>
          <w:rFonts w:ascii="Times New Roman" w:hAnsi="Times New Roman" w:cs="Times New Roman"/>
          <w:sz w:val="24"/>
          <w:szCs w:val="20"/>
        </w:rPr>
        <w:t xml:space="preserve">. </w:t>
      </w:r>
      <w:r w:rsidR="0064429B" w:rsidRPr="006E182F">
        <w:rPr>
          <w:rFonts w:ascii="Times New Roman" w:hAnsi="Times New Roman" w:cs="Times New Roman"/>
          <w:sz w:val="24"/>
          <w:szCs w:val="20"/>
        </w:rPr>
        <w:t>Ne glede na izkušnje</w:t>
      </w:r>
      <w:r w:rsidR="0064429B">
        <w:rPr>
          <w:rFonts w:ascii="Times New Roman" w:hAnsi="Times New Roman" w:cs="Times New Roman"/>
          <w:sz w:val="24"/>
          <w:szCs w:val="20"/>
        </w:rPr>
        <w:t xml:space="preserve"> ekipe, </w:t>
      </w:r>
      <w:r w:rsidR="0064429B" w:rsidRPr="006E182F">
        <w:rPr>
          <w:rFonts w:ascii="Times New Roman" w:hAnsi="Times New Roman" w:cs="Times New Roman"/>
          <w:sz w:val="24"/>
          <w:szCs w:val="20"/>
        </w:rPr>
        <w:t>dobra dokumentacija pripomore k boljšem razvoju</w:t>
      </w:r>
      <w:r w:rsidR="00546781">
        <w:rPr>
          <w:rFonts w:ascii="Times New Roman" w:hAnsi="Times New Roman" w:cs="Times New Roman"/>
          <w:sz w:val="24"/>
          <w:szCs w:val="20"/>
        </w:rPr>
        <w:t xml:space="preserve"> </w:t>
      </w:r>
      <w:r w:rsidR="00546781" w:rsidRPr="006E182F">
        <w:rPr>
          <w:rFonts w:ascii="Times New Roman" w:hAnsi="Times New Roman" w:cs="Times New Roman"/>
          <w:sz w:val="24"/>
          <w:szCs w:val="20"/>
        </w:rPr>
        <w:fldChar w:fldCharType="begin"/>
      </w:r>
      <w:r w:rsidR="00546781" w:rsidRPr="006E182F">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546781" w:rsidRPr="006E182F">
        <w:rPr>
          <w:rFonts w:ascii="Times New Roman" w:hAnsi="Times New Roman" w:cs="Times New Roman"/>
          <w:sz w:val="24"/>
          <w:szCs w:val="20"/>
        </w:rPr>
        <w:fldChar w:fldCharType="separate"/>
      </w:r>
      <w:r w:rsidR="00546781" w:rsidRPr="006E182F">
        <w:rPr>
          <w:rFonts w:ascii="Times New Roman" w:hAnsi="Times New Roman" w:cs="Times New Roman"/>
          <w:sz w:val="24"/>
        </w:rPr>
        <w:t>(III 2004, 319)</w:t>
      </w:r>
      <w:r w:rsidR="00546781" w:rsidRPr="006E182F">
        <w:rPr>
          <w:rFonts w:ascii="Times New Roman" w:hAnsi="Times New Roman" w:cs="Times New Roman"/>
          <w:sz w:val="24"/>
          <w:szCs w:val="20"/>
        </w:rPr>
        <w:fldChar w:fldCharType="end"/>
      </w:r>
      <w:r w:rsidR="00D610B1" w:rsidRPr="006E182F">
        <w:rPr>
          <w:rFonts w:ascii="Times New Roman" w:hAnsi="Times New Roman" w:cs="Times New Roman"/>
          <w:sz w:val="24"/>
          <w:szCs w:val="20"/>
        </w:rPr>
        <w:t>.</w:t>
      </w:r>
    </w:p>
    <w:p w:rsidR="0046718F" w:rsidRDefault="0046718F" w:rsidP="00262C13">
      <w:pPr>
        <w:contextualSpacing/>
        <w:jc w:val="center"/>
        <w:rPr>
          <w:rFonts w:ascii="Times New Roman" w:hAnsi="Times New Roman" w:cs="Times New Roman"/>
          <w:sz w:val="20"/>
          <w:szCs w:val="20"/>
        </w:rPr>
      </w:pPr>
    </w:p>
    <w:p w:rsidR="00262C13" w:rsidRPr="006E1013" w:rsidRDefault="00863A5B" w:rsidP="00262C13">
      <w:pPr>
        <w:contextualSpacing/>
        <w:jc w:val="center"/>
        <w:rPr>
          <w:rFonts w:ascii="Times New Roman" w:hAnsi="Times New Roman" w:cs="Times New Roman"/>
          <w:sz w:val="20"/>
          <w:szCs w:val="20"/>
        </w:rPr>
      </w:pPr>
      <w:r>
        <w:rPr>
          <w:rFonts w:ascii="Times New Roman" w:hAnsi="Times New Roman" w:cs="Times New Roman"/>
          <w:sz w:val="20"/>
          <w:szCs w:val="20"/>
        </w:rPr>
        <w:lastRenderedPageBreak/>
        <w:t>Slika 7.3</w:t>
      </w:r>
      <w:r w:rsidR="00262C13" w:rsidRPr="006E1013">
        <w:rPr>
          <w:rFonts w:ascii="Times New Roman" w:hAnsi="Times New Roman" w:cs="Times New Roman"/>
          <w:sz w:val="20"/>
          <w:szCs w:val="20"/>
        </w:rPr>
        <w:t xml:space="preserve"> artef</w:t>
      </w:r>
      <w:r w:rsidR="00262C13">
        <w:rPr>
          <w:rFonts w:ascii="Times New Roman" w:hAnsi="Times New Roman" w:cs="Times New Roman"/>
          <w:sz w:val="20"/>
          <w:szCs w:val="20"/>
        </w:rPr>
        <w:t>akti pri razvoju video iger</w:t>
      </w:r>
    </w:p>
    <w:p w:rsidR="00262C13" w:rsidRPr="006E1013" w:rsidRDefault="0047676A" w:rsidP="00262C13">
      <w:pPr>
        <w:contextualSpacing/>
        <w:jc w:val="center"/>
        <w:rPr>
          <w:rFonts w:ascii="Times New Roman" w:hAnsi="Times New Roman" w:cs="Times New Roman"/>
          <w:sz w:val="20"/>
          <w:szCs w:val="20"/>
        </w:rPr>
      </w:pPr>
      <w:r w:rsidRPr="0047676A">
        <w:rPr>
          <w:rFonts w:ascii="Times New Roman" w:hAnsi="Times New Roman" w:cs="Times New Roman"/>
          <w:noProof/>
          <w:sz w:val="20"/>
          <w:szCs w:val="20"/>
          <w:lang w:eastAsia="sl-SI"/>
        </w:rPr>
        <w:drawing>
          <wp:inline distT="0" distB="0" distL="0" distR="0" wp14:anchorId="4692102E" wp14:editId="7340E1E8">
            <wp:extent cx="2740122" cy="2804795"/>
            <wp:effectExtent l="0" t="0" r="3175"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744331" cy="2809104"/>
                    </a:xfrm>
                    <a:prstGeom prst="rect">
                      <a:avLst/>
                    </a:prstGeom>
                  </pic:spPr>
                </pic:pic>
              </a:graphicData>
            </a:graphic>
          </wp:inline>
        </w:drawing>
      </w:r>
    </w:p>
    <w:p w:rsidR="00262C13" w:rsidRDefault="00262C13" w:rsidP="00262C13">
      <w:pPr>
        <w:contextualSpacing/>
        <w:jc w:val="center"/>
        <w:rPr>
          <w:rFonts w:ascii="Times New Roman" w:hAnsi="Times New Roman" w:cs="Times New Roman"/>
          <w:sz w:val="20"/>
          <w:szCs w:val="20"/>
        </w:rPr>
      </w:pPr>
      <w:r w:rsidRPr="006E1013">
        <w:rPr>
          <w:rFonts w:ascii="Times New Roman" w:hAnsi="Times New Roman" w:cs="Times New Roman"/>
          <w:sz w:val="20"/>
          <w:szCs w:val="20"/>
        </w:rPr>
        <w:t>Vir: la</w:t>
      </w:r>
      <w:r w:rsidRPr="00E84D92">
        <w:rPr>
          <w:rFonts w:ascii="Times New Roman" w:hAnsi="Times New Roman" w:cs="Times New Roman"/>
          <w:sz w:val="20"/>
          <w:szCs w:val="20"/>
        </w:rPr>
        <w:t>st</w:t>
      </w:r>
      <w:r w:rsidRPr="006E1013">
        <w:rPr>
          <w:rFonts w:ascii="Times New Roman" w:hAnsi="Times New Roman" w:cs="Times New Roman"/>
          <w:sz w:val="20"/>
          <w:szCs w:val="20"/>
        </w:rPr>
        <w:t>en</w:t>
      </w:r>
    </w:p>
    <w:p w:rsidR="002B2151" w:rsidRDefault="002B2151" w:rsidP="00351C23">
      <w:pPr>
        <w:contextualSpacing/>
        <w:rPr>
          <w:rFonts w:ascii="Times New Roman" w:hAnsi="Times New Roman" w:cs="Times New Roman"/>
          <w:sz w:val="24"/>
          <w:szCs w:val="20"/>
        </w:rPr>
      </w:pPr>
    </w:p>
    <w:p w:rsidR="00986EA9" w:rsidRDefault="00351C23" w:rsidP="00F4028F">
      <w:pPr>
        <w:contextualSpacing/>
        <w:jc w:val="both"/>
        <w:rPr>
          <w:rFonts w:ascii="Times New Roman" w:hAnsi="Times New Roman" w:cs="Times New Roman"/>
          <w:sz w:val="24"/>
          <w:szCs w:val="20"/>
        </w:rPr>
      </w:pPr>
      <w:r w:rsidRPr="00FB16C8">
        <w:rPr>
          <w:rFonts w:ascii="Times New Roman" w:hAnsi="Times New Roman" w:cs="Times New Roman"/>
          <w:sz w:val="24"/>
          <w:szCs w:val="20"/>
        </w:rPr>
        <w:t>7.5 DEFINIRANJE PROCESNEGA MODELA</w:t>
      </w:r>
    </w:p>
    <w:p w:rsidR="00CB0D02" w:rsidRDefault="001F2457" w:rsidP="002038CC">
      <w:pPr>
        <w:contextualSpacing/>
        <w:jc w:val="both"/>
        <w:rPr>
          <w:rFonts w:ascii="Times New Roman" w:hAnsi="Times New Roman" w:cs="Times New Roman"/>
          <w:sz w:val="24"/>
          <w:szCs w:val="20"/>
        </w:rPr>
      </w:pPr>
      <w:r>
        <w:rPr>
          <w:rFonts w:ascii="Times New Roman" w:hAnsi="Times New Roman" w:cs="Times New Roman"/>
          <w:sz w:val="24"/>
          <w:szCs w:val="20"/>
        </w:rPr>
        <w:t>Slika 7.4</w:t>
      </w:r>
      <w:r w:rsidR="008B26B9">
        <w:rPr>
          <w:rFonts w:ascii="Times New Roman" w:hAnsi="Times New Roman" w:cs="Times New Roman"/>
          <w:sz w:val="24"/>
          <w:szCs w:val="20"/>
        </w:rPr>
        <w:t xml:space="preserve"> </w:t>
      </w:r>
      <w:r>
        <w:rPr>
          <w:rFonts w:ascii="Times New Roman" w:hAnsi="Times New Roman" w:cs="Times New Roman"/>
          <w:sz w:val="24"/>
          <w:szCs w:val="20"/>
        </w:rPr>
        <w:t>defini</w:t>
      </w:r>
      <w:r w:rsidR="00550CEA">
        <w:rPr>
          <w:rFonts w:ascii="Times New Roman" w:hAnsi="Times New Roman" w:cs="Times New Roman"/>
          <w:sz w:val="24"/>
          <w:szCs w:val="20"/>
        </w:rPr>
        <w:t xml:space="preserve">ra procesni model za video igre. </w:t>
      </w:r>
      <w:r w:rsidR="00C44BEC">
        <w:rPr>
          <w:rFonts w:ascii="Times New Roman" w:hAnsi="Times New Roman" w:cs="Times New Roman"/>
          <w:sz w:val="24"/>
          <w:szCs w:val="20"/>
        </w:rPr>
        <w:t xml:space="preserve">Bela stanja predstavljajo fazo razvoja koncepta, ki </w:t>
      </w:r>
      <w:r w:rsidR="003C5E63">
        <w:rPr>
          <w:rFonts w:ascii="Times New Roman" w:hAnsi="Times New Roman" w:cs="Times New Roman"/>
          <w:sz w:val="24"/>
          <w:szCs w:val="20"/>
        </w:rPr>
        <w:t xml:space="preserve">se konča </w:t>
      </w:r>
      <w:r w:rsidR="0076104A">
        <w:rPr>
          <w:rFonts w:ascii="Times New Roman" w:hAnsi="Times New Roman" w:cs="Times New Roman"/>
          <w:sz w:val="24"/>
          <w:szCs w:val="20"/>
        </w:rPr>
        <w:t xml:space="preserve">z </w:t>
      </w:r>
      <w:r w:rsidR="003C5E63">
        <w:rPr>
          <w:rFonts w:ascii="Times New Roman" w:hAnsi="Times New Roman" w:cs="Times New Roman"/>
          <w:sz w:val="24"/>
          <w:szCs w:val="20"/>
        </w:rPr>
        <w:t>do</w:t>
      </w:r>
      <w:r w:rsidR="0005224F">
        <w:rPr>
          <w:rFonts w:ascii="Times New Roman" w:hAnsi="Times New Roman" w:cs="Times New Roman"/>
          <w:sz w:val="24"/>
          <w:szCs w:val="20"/>
        </w:rPr>
        <w:t>kazovanjem koncepta</w:t>
      </w:r>
      <w:r w:rsidR="008E2C66">
        <w:rPr>
          <w:rFonts w:ascii="Times New Roman" w:hAnsi="Times New Roman" w:cs="Times New Roman"/>
          <w:sz w:val="24"/>
          <w:szCs w:val="20"/>
        </w:rPr>
        <w:t xml:space="preserve">. </w:t>
      </w:r>
      <w:r w:rsidR="00CE4F0D">
        <w:rPr>
          <w:rFonts w:ascii="Times New Roman" w:hAnsi="Times New Roman" w:cs="Times New Roman"/>
          <w:sz w:val="24"/>
          <w:szCs w:val="20"/>
        </w:rPr>
        <w:t>Slednj</w:t>
      </w:r>
      <w:r w:rsidR="0005224F">
        <w:rPr>
          <w:rFonts w:ascii="Times New Roman" w:hAnsi="Times New Roman" w:cs="Times New Roman"/>
          <w:sz w:val="24"/>
          <w:szCs w:val="20"/>
        </w:rPr>
        <w:t>ega</w:t>
      </w:r>
      <w:r w:rsidR="00A65895">
        <w:rPr>
          <w:rFonts w:ascii="Times New Roman" w:hAnsi="Times New Roman" w:cs="Times New Roman"/>
          <w:sz w:val="24"/>
          <w:szCs w:val="20"/>
        </w:rPr>
        <w:t xml:space="preserve"> predstavlja</w:t>
      </w:r>
      <w:r w:rsidR="0098119A">
        <w:rPr>
          <w:rFonts w:ascii="Times New Roman" w:hAnsi="Times New Roman" w:cs="Times New Roman"/>
          <w:sz w:val="24"/>
          <w:szCs w:val="20"/>
        </w:rPr>
        <w:t xml:space="preserve"> prototip in velja za</w:t>
      </w:r>
      <w:r w:rsidR="00A65895">
        <w:rPr>
          <w:rFonts w:ascii="Times New Roman" w:hAnsi="Times New Roman" w:cs="Times New Roman"/>
          <w:sz w:val="24"/>
          <w:szCs w:val="20"/>
        </w:rPr>
        <w:t xml:space="preserve"> poenostavljeno različico igre. Oblikovalci iger jih uporabljajo za testiranje funkcionalnosti</w:t>
      </w:r>
      <w:r w:rsidR="00366BAC">
        <w:rPr>
          <w:rFonts w:ascii="Times New Roman" w:hAnsi="Times New Roman" w:cs="Times New Roman"/>
          <w:sz w:val="24"/>
          <w:szCs w:val="20"/>
        </w:rPr>
        <w:t xml:space="preserve"> </w:t>
      </w:r>
      <w:r w:rsidR="00366BAC">
        <w:rPr>
          <w:rFonts w:ascii="Times New Roman" w:hAnsi="Times New Roman" w:cs="Times New Roman"/>
          <w:sz w:val="24"/>
          <w:szCs w:val="20"/>
        </w:rPr>
        <w:fldChar w:fldCharType="begin"/>
      </w:r>
      <w:r w:rsidR="00366BAC">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6BAC">
        <w:rPr>
          <w:rFonts w:ascii="Times New Roman" w:hAnsi="Times New Roman" w:cs="Times New Roman"/>
          <w:sz w:val="24"/>
          <w:szCs w:val="20"/>
        </w:rPr>
        <w:fldChar w:fldCharType="separate"/>
      </w:r>
      <w:r w:rsidR="00366BAC" w:rsidRPr="00366BAC">
        <w:rPr>
          <w:rFonts w:ascii="Times New Roman" w:hAnsi="Times New Roman" w:cs="Times New Roman"/>
          <w:sz w:val="24"/>
        </w:rPr>
        <w:t>(Adams 2013, 49)</w:t>
      </w:r>
      <w:r w:rsidR="00366BAC">
        <w:rPr>
          <w:rFonts w:ascii="Times New Roman" w:hAnsi="Times New Roman" w:cs="Times New Roman"/>
          <w:sz w:val="24"/>
          <w:szCs w:val="20"/>
        </w:rPr>
        <w:fldChar w:fldCharType="end"/>
      </w:r>
      <w:r w:rsidR="002C2CF3">
        <w:rPr>
          <w:rFonts w:ascii="Times New Roman" w:hAnsi="Times New Roman" w:cs="Times New Roman"/>
          <w:sz w:val="24"/>
          <w:szCs w:val="20"/>
        </w:rPr>
        <w:t>.</w:t>
      </w:r>
      <w:r w:rsidR="0023486E">
        <w:rPr>
          <w:rFonts w:ascii="Times New Roman" w:hAnsi="Times New Roman" w:cs="Times New Roman"/>
          <w:sz w:val="24"/>
          <w:szCs w:val="20"/>
        </w:rPr>
        <w:t xml:space="preserve"> Uporaben je tudi za dokazovanje izvedljivosti idej, saj predstavlja delujoči model ideje</w:t>
      </w:r>
      <w:r w:rsidR="00EF0695">
        <w:rPr>
          <w:rFonts w:ascii="Times New Roman" w:hAnsi="Times New Roman" w:cs="Times New Roman"/>
          <w:sz w:val="24"/>
          <w:szCs w:val="20"/>
        </w:rPr>
        <w:t>. Z njim si omogočimo formalizacijo ideje in izolacijo problemov</w:t>
      </w:r>
      <w:r w:rsidR="0023486E">
        <w:rPr>
          <w:rFonts w:ascii="Times New Roman" w:hAnsi="Times New Roman" w:cs="Times New Roman"/>
          <w:sz w:val="24"/>
          <w:szCs w:val="20"/>
        </w:rPr>
        <w:t xml:space="preserve"> </w:t>
      </w:r>
      <w:r w:rsidR="0023486E">
        <w:rPr>
          <w:rFonts w:ascii="Times New Roman" w:hAnsi="Times New Roman" w:cs="Times New Roman"/>
          <w:sz w:val="24"/>
          <w:szCs w:val="20"/>
        </w:rPr>
        <w:fldChar w:fldCharType="begin"/>
      </w:r>
      <w:r w:rsidR="0023486E">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23486E">
        <w:rPr>
          <w:rFonts w:ascii="Times New Roman" w:hAnsi="Times New Roman" w:cs="Times New Roman"/>
          <w:sz w:val="24"/>
          <w:szCs w:val="20"/>
        </w:rPr>
        <w:fldChar w:fldCharType="separate"/>
      </w:r>
      <w:r w:rsidR="0023486E" w:rsidRPr="0023486E">
        <w:rPr>
          <w:rFonts w:ascii="Times New Roman" w:hAnsi="Times New Roman" w:cs="Times New Roman"/>
          <w:sz w:val="24"/>
        </w:rPr>
        <w:t>(Fullerton 2014, 197)</w:t>
      </w:r>
      <w:r w:rsidR="0023486E">
        <w:rPr>
          <w:rFonts w:ascii="Times New Roman" w:hAnsi="Times New Roman" w:cs="Times New Roman"/>
          <w:sz w:val="24"/>
          <w:szCs w:val="20"/>
        </w:rPr>
        <w:fldChar w:fldCharType="end"/>
      </w:r>
      <w:r w:rsidR="0023486E">
        <w:rPr>
          <w:rFonts w:ascii="Times New Roman" w:hAnsi="Times New Roman" w:cs="Times New Roman"/>
          <w:sz w:val="24"/>
          <w:szCs w:val="20"/>
        </w:rPr>
        <w:t>.</w:t>
      </w:r>
      <w:r w:rsidR="00166AD6">
        <w:rPr>
          <w:rFonts w:ascii="Times New Roman" w:hAnsi="Times New Roman" w:cs="Times New Roman"/>
          <w:sz w:val="24"/>
          <w:szCs w:val="20"/>
        </w:rPr>
        <w:t xml:space="preserve"> Prvi prototip, ki služi za dokazovanje izvedljivosti ideje je prvi mejnik s katerim se konča prva faza razvoja.</w:t>
      </w:r>
      <w:r w:rsidR="00E82C00">
        <w:rPr>
          <w:rFonts w:ascii="Times New Roman" w:hAnsi="Times New Roman" w:cs="Times New Roman"/>
          <w:sz w:val="24"/>
          <w:szCs w:val="20"/>
        </w:rPr>
        <w:t xml:space="preserve"> V tem procesnem modelu se prototip pojavi že zgodaj v konceptualni fazi, ki dokazuje delovanje ideje preden</w:t>
      </w:r>
      <w:r w:rsidR="00FB3D6D">
        <w:rPr>
          <w:rFonts w:ascii="Times New Roman" w:hAnsi="Times New Roman" w:cs="Times New Roman"/>
          <w:sz w:val="24"/>
          <w:szCs w:val="20"/>
        </w:rPr>
        <w:t xml:space="preserve"> se začne dolga faza načrtov</w:t>
      </w:r>
      <w:r w:rsidR="00327239">
        <w:rPr>
          <w:rFonts w:ascii="Times New Roman" w:hAnsi="Times New Roman" w:cs="Times New Roman"/>
          <w:sz w:val="24"/>
          <w:szCs w:val="20"/>
        </w:rPr>
        <w:t>anja. Ta lahko traja več mesecev</w:t>
      </w:r>
      <w:r w:rsidR="00FB3D6D">
        <w:rPr>
          <w:rFonts w:ascii="Times New Roman" w:hAnsi="Times New Roman" w:cs="Times New Roman"/>
          <w:sz w:val="24"/>
          <w:szCs w:val="20"/>
        </w:rPr>
        <w:t xml:space="preserve"> </w:t>
      </w:r>
      <w:r w:rsidR="00FB3D6D">
        <w:rPr>
          <w:rFonts w:ascii="Times New Roman" w:hAnsi="Times New Roman" w:cs="Times New Roman"/>
          <w:sz w:val="24"/>
          <w:szCs w:val="20"/>
        </w:rPr>
        <w:fldChar w:fldCharType="begin"/>
      </w:r>
      <w:r w:rsidR="00FB3D6D">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FB3D6D">
        <w:rPr>
          <w:rFonts w:ascii="Times New Roman" w:hAnsi="Times New Roman" w:cs="Times New Roman"/>
          <w:sz w:val="24"/>
          <w:szCs w:val="20"/>
        </w:rPr>
        <w:fldChar w:fldCharType="separate"/>
      </w:r>
      <w:r w:rsidR="00FB3D6D" w:rsidRPr="00FB3D6D">
        <w:rPr>
          <w:rFonts w:ascii="Times New Roman" w:hAnsi="Times New Roman" w:cs="Times New Roman"/>
          <w:sz w:val="24"/>
        </w:rPr>
        <w:t>(Adams 2013, 49)</w:t>
      </w:r>
      <w:r w:rsidR="00FB3D6D">
        <w:rPr>
          <w:rFonts w:ascii="Times New Roman" w:hAnsi="Times New Roman" w:cs="Times New Roman"/>
          <w:sz w:val="24"/>
          <w:szCs w:val="20"/>
        </w:rPr>
        <w:fldChar w:fldCharType="end"/>
      </w:r>
      <w:r w:rsidR="00FB3D6D">
        <w:rPr>
          <w:rFonts w:ascii="Times New Roman" w:hAnsi="Times New Roman" w:cs="Times New Roman"/>
          <w:sz w:val="24"/>
          <w:szCs w:val="20"/>
        </w:rPr>
        <w:t>.</w:t>
      </w:r>
    </w:p>
    <w:p w:rsidR="00E82C00" w:rsidRDefault="001D595E" w:rsidP="002038CC">
      <w:pPr>
        <w:contextualSpacing/>
        <w:jc w:val="both"/>
        <w:rPr>
          <w:rFonts w:ascii="Times New Roman" w:hAnsi="Times New Roman" w:cs="Times New Roman"/>
          <w:sz w:val="24"/>
          <w:szCs w:val="20"/>
        </w:rPr>
      </w:pPr>
      <w:r>
        <w:rPr>
          <w:rFonts w:ascii="Times New Roman" w:hAnsi="Times New Roman" w:cs="Times New Roman"/>
          <w:sz w:val="24"/>
          <w:szCs w:val="20"/>
        </w:rPr>
        <w:t>Proces se nadaljuje v zeleno stanje, ki predstavlja pred produkcijo</w:t>
      </w:r>
      <w:r w:rsidR="00E6380C">
        <w:rPr>
          <w:rFonts w:ascii="Times New Roman" w:hAnsi="Times New Roman" w:cs="Times New Roman"/>
          <w:sz w:val="24"/>
          <w:szCs w:val="20"/>
        </w:rPr>
        <w:t>. J</w:t>
      </w:r>
      <w:r w:rsidR="0091550B">
        <w:rPr>
          <w:rFonts w:ascii="Times New Roman" w:hAnsi="Times New Roman" w:cs="Times New Roman"/>
          <w:sz w:val="24"/>
          <w:szCs w:val="20"/>
        </w:rPr>
        <w:t xml:space="preserve">e proces, ki si ga je industrija iger sposodila od filmske industrije. </w:t>
      </w:r>
      <w:r w:rsidR="00C35A23">
        <w:rPr>
          <w:rFonts w:ascii="Times New Roman" w:hAnsi="Times New Roman" w:cs="Times New Roman"/>
          <w:sz w:val="24"/>
          <w:szCs w:val="20"/>
        </w:rPr>
        <w:t xml:space="preserve">Ta </w:t>
      </w:r>
      <w:r w:rsidR="00F238B5">
        <w:rPr>
          <w:rFonts w:ascii="Times New Roman" w:hAnsi="Times New Roman" w:cs="Times New Roman"/>
          <w:sz w:val="24"/>
          <w:szCs w:val="20"/>
        </w:rPr>
        <w:t>se navadno konča</w:t>
      </w:r>
      <w:r w:rsidR="00D37B67">
        <w:rPr>
          <w:rFonts w:ascii="Times New Roman" w:hAnsi="Times New Roman" w:cs="Times New Roman"/>
          <w:sz w:val="24"/>
          <w:szCs w:val="20"/>
        </w:rPr>
        <w:t>, ko je investitor</w:t>
      </w:r>
      <w:r w:rsidR="00F238B5">
        <w:rPr>
          <w:rFonts w:ascii="Times New Roman" w:hAnsi="Times New Roman" w:cs="Times New Roman"/>
          <w:sz w:val="24"/>
          <w:szCs w:val="20"/>
        </w:rPr>
        <w:t xml:space="preserve"> že videl igralno različico igre in je</w:t>
      </w:r>
      <w:r w:rsidR="00D37B67">
        <w:rPr>
          <w:rFonts w:ascii="Times New Roman" w:hAnsi="Times New Roman" w:cs="Times New Roman"/>
          <w:sz w:val="24"/>
          <w:szCs w:val="20"/>
        </w:rPr>
        <w:t xml:space="preserve"> zadovoljen z ekipo in delom</w:t>
      </w:r>
      <w:r w:rsidR="0084309E">
        <w:rPr>
          <w:rFonts w:ascii="Times New Roman" w:hAnsi="Times New Roman" w:cs="Times New Roman"/>
          <w:sz w:val="24"/>
          <w:szCs w:val="20"/>
        </w:rPr>
        <w:t>.</w:t>
      </w:r>
      <w:r w:rsidR="002B33F4">
        <w:rPr>
          <w:rFonts w:ascii="Times New Roman" w:hAnsi="Times New Roman" w:cs="Times New Roman"/>
          <w:sz w:val="24"/>
          <w:szCs w:val="20"/>
        </w:rPr>
        <w:t xml:space="preserve"> </w:t>
      </w:r>
      <w:r w:rsidR="003E36FA">
        <w:rPr>
          <w:rFonts w:ascii="Times New Roman" w:hAnsi="Times New Roman" w:cs="Times New Roman"/>
          <w:sz w:val="24"/>
          <w:szCs w:val="20"/>
        </w:rPr>
        <w:t>Če p</w:t>
      </w:r>
      <w:r w:rsidR="002B33F4">
        <w:rPr>
          <w:rFonts w:ascii="Times New Roman" w:hAnsi="Times New Roman" w:cs="Times New Roman"/>
          <w:sz w:val="24"/>
          <w:szCs w:val="20"/>
        </w:rPr>
        <w:t>rojektu poda zeleno luč</w:t>
      </w:r>
      <w:r w:rsidR="00543CD8">
        <w:rPr>
          <w:rFonts w:ascii="Times New Roman" w:hAnsi="Times New Roman" w:cs="Times New Roman"/>
          <w:sz w:val="24"/>
          <w:szCs w:val="20"/>
        </w:rPr>
        <w:t xml:space="preserve"> </w:t>
      </w:r>
      <w:r w:rsidR="002B33F4">
        <w:rPr>
          <w:rFonts w:ascii="Times New Roman" w:hAnsi="Times New Roman" w:cs="Times New Roman"/>
          <w:sz w:val="24"/>
          <w:szCs w:val="20"/>
        </w:rPr>
        <w:t>se začne</w:t>
      </w:r>
      <w:r w:rsidR="00543CD8">
        <w:rPr>
          <w:rFonts w:ascii="Times New Roman" w:hAnsi="Times New Roman" w:cs="Times New Roman"/>
          <w:sz w:val="24"/>
          <w:szCs w:val="20"/>
        </w:rPr>
        <w:t xml:space="preserve"> produkcijska faza</w:t>
      </w:r>
      <w:r w:rsidR="00D85C2E">
        <w:rPr>
          <w:rFonts w:ascii="Times New Roman" w:hAnsi="Times New Roman" w:cs="Times New Roman"/>
          <w:sz w:val="24"/>
          <w:szCs w:val="20"/>
        </w:rPr>
        <w:t xml:space="preserve"> </w:t>
      </w:r>
      <w:r w:rsidR="00D37B67">
        <w:rPr>
          <w:rFonts w:ascii="Times New Roman" w:hAnsi="Times New Roman" w:cs="Times New Roman"/>
          <w:sz w:val="24"/>
          <w:szCs w:val="20"/>
        </w:rPr>
        <w:fldChar w:fldCharType="begin"/>
      </w:r>
      <w:r w:rsidR="00D37B67">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00D37B67">
        <w:rPr>
          <w:rFonts w:ascii="Times New Roman" w:hAnsi="Times New Roman" w:cs="Times New Roman"/>
          <w:sz w:val="24"/>
          <w:szCs w:val="20"/>
        </w:rPr>
        <w:fldChar w:fldCharType="separate"/>
      </w:r>
      <w:r w:rsidR="00D37B67" w:rsidRPr="00D37B67">
        <w:rPr>
          <w:rFonts w:ascii="Times New Roman" w:hAnsi="Times New Roman" w:cs="Times New Roman"/>
          <w:sz w:val="24"/>
        </w:rPr>
        <w:t>(Adams 2013, 46)</w:t>
      </w:r>
      <w:r w:rsidR="00D37B67">
        <w:rPr>
          <w:rFonts w:ascii="Times New Roman" w:hAnsi="Times New Roman" w:cs="Times New Roman"/>
          <w:sz w:val="24"/>
          <w:szCs w:val="20"/>
        </w:rPr>
        <w:fldChar w:fldCharType="end"/>
      </w:r>
      <w:r w:rsidR="00E82C00">
        <w:rPr>
          <w:rFonts w:ascii="Times New Roman" w:hAnsi="Times New Roman" w:cs="Times New Roman"/>
          <w:sz w:val="24"/>
          <w:szCs w:val="20"/>
        </w:rPr>
        <w:t>.</w:t>
      </w:r>
    </w:p>
    <w:p w:rsidR="003125CB" w:rsidRDefault="00A82921" w:rsidP="002038CC">
      <w:pPr>
        <w:contextualSpacing/>
        <w:jc w:val="both"/>
        <w:rPr>
          <w:rFonts w:ascii="Times New Roman" w:hAnsi="Times New Roman" w:cs="Times New Roman"/>
          <w:sz w:val="24"/>
          <w:szCs w:val="20"/>
        </w:rPr>
      </w:pPr>
      <w:r>
        <w:rPr>
          <w:rFonts w:ascii="Times New Roman" w:hAnsi="Times New Roman" w:cs="Times New Roman"/>
          <w:sz w:val="24"/>
          <w:szCs w:val="20"/>
        </w:rPr>
        <w:t>Produkcijska faza se odvija med fazami načrtovanja, prototipa in evaluacije</w:t>
      </w:r>
      <w:r w:rsidR="00DB0798">
        <w:rPr>
          <w:rFonts w:ascii="Times New Roman" w:hAnsi="Times New Roman" w:cs="Times New Roman"/>
          <w:sz w:val="24"/>
          <w:szCs w:val="20"/>
        </w:rPr>
        <w:t xml:space="preserve"> </w:t>
      </w:r>
      <w:r w:rsidR="00DB0798">
        <w:rPr>
          <w:rFonts w:ascii="Times New Roman" w:hAnsi="Times New Roman" w:cs="Times New Roman"/>
          <w:sz w:val="24"/>
          <w:szCs w:val="20"/>
        </w:rPr>
        <w:fldChar w:fldCharType="begin"/>
      </w:r>
      <w:r w:rsidR="00DB0798">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DB0798">
        <w:rPr>
          <w:rFonts w:ascii="Times New Roman" w:hAnsi="Times New Roman" w:cs="Times New Roman"/>
          <w:sz w:val="24"/>
          <w:szCs w:val="20"/>
        </w:rPr>
        <w:fldChar w:fldCharType="separate"/>
      </w:r>
      <w:r w:rsidR="00DB0798" w:rsidRPr="00F348F7">
        <w:rPr>
          <w:rFonts w:ascii="Times New Roman" w:hAnsi="Times New Roman" w:cs="Times New Roman"/>
          <w:sz w:val="24"/>
        </w:rPr>
        <w:t>(Novak 2012, 367)</w:t>
      </w:r>
      <w:r w:rsidR="00DB0798">
        <w:rPr>
          <w:rFonts w:ascii="Times New Roman" w:hAnsi="Times New Roman" w:cs="Times New Roman"/>
          <w:sz w:val="24"/>
          <w:szCs w:val="20"/>
        </w:rPr>
        <w:fldChar w:fldCharType="end"/>
      </w:r>
      <w:r>
        <w:rPr>
          <w:rFonts w:ascii="Times New Roman" w:hAnsi="Times New Roman" w:cs="Times New Roman"/>
          <w:sz w:val="24"/>
          <w:szCs w:val="20"/>
        </w:rPr>
        <w:t>.</w:t>
      </w:r>
      <w:r w:rsidR="00015FCB">
        <w:rPr>
          <w:rFonts w:ascii="Times New Roman" w:hAnsi="Times New Roman" w:cs="Times New Roman"/>
          <w:sz w:val="24"/>
          <w:szCs w:val="20"/>
        </w:rPr>
        <w:t xml:space="preserve"> Fullerton (2014) jo opisuje kot iterativni proces med testiranjem igr</w:t>
      </w:r>
      <w:r w:rsidR="002C6881">
        <w:rPr>
          <w:rFonts w:ascii="Times New Roman" w:hAnsi="Times New Roman" w:cs="Times New Roman"/>
          <w:sz w:val="24"/>
          <w:szCs w:val="20"/>
        </w:rPr>
        <w:t>anja, evalvacije in revidiranja.</w:t>
      </w:r>
      <w:r w:rsidR="000B1483">
        <w:rPr>
          <w:rFonts w:ascii="Times New Roman" w:hAnsi="Times New Roman" w:cs="Times New Roman"/>
          <w:sz w:val="24"/>
          <w:szCs w:val="20"/>
        </w:rPr>
        <w:t xml:space="preserve"> </w:t>
      </w:r>
      <w:r w:rsidR="00F92E84">
        <w:rPr>
          <w:rFonts w:ascii="Times New Roman" w:hAnsi="Times New Roman" w:cs="Times New Roman"/>
          <w:sz w:val="24"/>
          <w:szCs w:val="20"/>
        </w:rPr>
        <w:t>V našem modelu se testiranje igranja izvaja v stanju evalvacije</w:t>
      </w:r>
      <w:r w:rsidR="005D5C70">
        <w:rPr>
          <w:rFonts w:ascii="Times New Roman" w:hAnsi="Times New Roman" w:cs="Times New Roman"/>
          <w:sz w:val="24"/>
          <w:szCs w:val="20"/>
        </w:rPr>
        <w:t xml:space="preserve">. </w:t>
      </w:r>
      <w:r w:rsidR="009078E2">
        <w:rPr>
          <w:rFonts w:ascii="Times New Roman" w:hAnsi="Times New Roman" w:cs="Times New Roman"/>
          <w:sz w:val="24"/>
          <w:szCs w:val="20"/>
        </w:rPr>
        <w:t xml:space="preserve">Po načrtovanju se izvede izgradnja prototipa. V fazi evalvacije ekipa igro testira in se odloči ali se vrne v fazo načrtovanja in nadgradi prototip. </w:t>
      </w:r>
      <w:r w:rsidR="006617E9">
        <w:rPr>
          <w:rFonts w:ascii="Times New Roman" w:hAnsi="Times New Roman" w:cs="Times New Roman"/>
          <w:sz w:val="24"/>
          <w:szCs w:val="20"/>
        </w:rPr>
        <w:t>Ta proces se izvaja dokler igra ne predstavlja več prototipa ampak končno igro</w:t>
      </w:r>
      <w:r w:rsidR="00C17FBB">
        <w:rPr>
          <w:rFonts w:ascii="Times New Roman" w:hAnsi="Times New Roman" w:cs="Times New Roman"/>
          <w:sz w:val="24"/>
          <w:szCs w:val="20"/>
        </w:rPr>
        <w:t>. Vsaka iteracija mora imeti svoj cikel razvoja skupaj z načrtovanjem potreb, artefaktov in urnika</w:t>
      </w:r>
      <w:r w:rsidR="00F348F7">
        <w:rPr>
          <w:rFonts w:ascii="Times New Roman" w:hAnsi="Times New Roman" w:cs="Times New Roman"/>
          <w:sz w:val="24"/>
          <w:szCs w:val="20"/>
        </w:rPr>
        <w:t xml:space="preserve"> </w:t>
      </w:r>
      <w:r w:rsidR="00F348F7">
        <w:rPr>
          <w:rFonts w:ascii="Times New Roman" w:hAnsi="Times New Roman" w:cs="Times New Roman"/>
          <w:sz w:val="24"/>
          <w:szCs w:val="20"/>
        </w:rPr>
        <w:fldChar w:fldCharType="begin"/>
      </w:r>
      <w:r w:rsidR="00A67633">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F348F7">
        <w:rPr>
          <w:rFonts w:ascii="Times New Roman" w:hAnsi="Times New Roman" w:cs="Times New Roman"/>
          <w:sz w:val="24"/>
          <w:szCs w:val="20"/>
        </w:rPr>
        <w:fldChar w:fldCharType="separate"/>
      </w:r>
      <w:r w:rsidR="00F348F7" w:rsidRPr="00F348F7">
        <w:rPr>
          <w:rFonts w:ascii="Times New Roman" w:hAnsi="Times New Roman" w:cs="Times New Roman"/>
          <w:sz w:val="24"/>
        </w:rPr>
        <w:t>(Novak 2012, 367)</w:t>
      </w:r>
      <w:r w:rsidR="00F348F7">
        <w:rPr>
          <w:rFonts w:ascii="Times New Roman" w:hAnsi="Times New Roman" w:cs="Times New Roman"/>
          <w:sz w:val="24"/>
          <w:szCs w:val="20"/>
        </w:rPr>
        <w:fldChar w:fldCharType="end"/>
      </w:r>
      <w:r w:rsidR="00B26FB9">
        <w:rPr>
          <w:rFonts w:ascii="Times New Roman" w:hAnsi="Times New Roman" w:cs="Times New Roman"/>
          <w:sz w:val="24"/>
          <w:szCs w:val="20"/>
        </w:rPr>
        <w:t>, z</w:t>
      </w:r>
      <w:r w:rsidR="00F41751">
        <w:rPr>
          <w:rFonts w:ascii="Times New Roman" w:hAnsi="Times New Roman" w:cs="Times New Roman"/>
          <w:sz w:val="24"/>
          <w:szCs w:val="20"/>
        </w:rPr>
        <w:t>ato ima model na sliki 7.4 v produkcijski fazi</w:t>
      </w:r>
      <w:r w:rsidR="005D3A3C">
        <w:rPr>
          <w:rFonts w:ascii="Times New Roman" w:hAnsi="Times New Roman" w:cs="Times New Roman"/>
          <w:sz w:val="24"/>
          <w:szCs w:val="20"/>
        </w:rPr>
        <w:t xml:space="preserve"> dva stanja (načrtovanje iteracij, </w:t>
      </w:r>
      <w:r w:rsidR="00F41751">
        <w:rPr>
          <w:rFonts w:ascii="Times New Roman" w:hAnsi="Times New Roman" w:cs="Times New Roman"/>
          <w:sz w:val="24"/>
          <w:szCs w:val="20"/>
        </w:rPr>
        <w:t>izbire orodij</w:t>
      </w:r>
      <w:r w:rsidR="005D3A3C">
        <w:rPr>
          <w:rFonts w:ascii="Times New Roman" w:hAnsi="Times New Roman" w:cs="Times New Roman"/>
          <w:sz w:val="24"/>
          <w:szCs w:val="20"/>
        </w:rPr>
        <w:t>)</w:t>
      </w:r>
      <w:r w:rsidR="00F41751">
        <w:rPr>
          <w:rFonts w:ascii="Times New Roman" w:hAnsi="Times New Roman" w:cs="Times New Roman"/>
          <w:sz w:val="24"/>
          <w:szCs w:val="20"/>
        </w:rPr>
        <w:t>, ki vsebujeta prakse</w:t>
      </w:r>
      <w:r w:rsidR="00C42FAB">
        <w:rPr>
          <w:rFonts w:ascii="Times New Roman" w:hAnsi="Times New Roman" w:cs="Times New Roman"/>
          <w:sz w:val="24"/>
          <w:szCs w:val="20"/>
        </w:rPr>
        <w:t xml:space="preserve"> in orodja</w:t>
      </w:r>
      <w:r w:rsidR="00F41751">
        <w:rPr>
          <w:rFonts w:ascii="Times New Roman" w:hAnsi="Times New Roman" w:cs="Times New Roman"/>
          <w:sz w:val="24"/>
          <w:szCs w:val="20"/>
        </w:rPr>
        <w:t>, ki podpirajo te potrebe.</w:t>
      </w:r>
      <w:r w:rsidR="00681432">
        <w:rPr>
          <w:rFonts w:ascii="Times New Roman" w:hAnsi="Times New Roman" w:cs="Times New Roman"/>
          <w:sz w:val="24"/>
          <w:szCs w:val="20"/>
        </w:rPr>
        <w:t xml:space="preserve"> </w:t>
      </w:r>
      <w:r w:rsidR="000836E4">
        <w:rPr>
          <w:rFonts w:ascii="Times New Roman" w:hAnsi="Times New Roman" w:cs="Times New Roman"/>
          <w:sz w:val="24"/>
          <w:szCs w:val="20"/>
        </w:rPr>
        <w:t>Stanja produkcije so</w:t>
      </w:r>
      <w:r w:rsidR="00A14DB4">
        <w:rPr>
          <w:rFonts w:ascii="Times New Roman" w:hAnsi="Times New Roman" w:cs="Times New Roman"/>
          <w:sz w:val="24"/>
          <w:szCs w:val="20"/>
        </w:rPr>
        <w:t xml:space="preserve"> označena z rdečo barvo</w:t>
      </w:r>
      <w:r w:rsidR="008D1D24">
        <w:rPr>
          <w:rFonts w:ascii="Times New Roman" w:hAnsi="Times New Roman" w:cs="Times New Roman"/>
          <w:sz w:val="24"/>
          <w:szCs w:val="20"/>
        </w:rPr>
        <w:t xml:space="preserve"> </w:t>
      </w:r>
      <w:r w:rsidR="00A14DB4">
        <w:rPr>
          <w:rFonts w:ascii="Times New Roman" w:hAnsi="Times New Roman" w:cs="Times New Roman"/>
          <w:sz w:val="24"/>
          <w:szCs w:val="20"/>
        </w:rPr>
        <w:t>in se odvija</w:t>
      </w:r>
      <w:r w:rsidR="00543D55">
        <w:rPr>
          <w:rFonts w:ascii="Times New Roman" w:hAnsi="Times New Roman" w:cs="Times New Roman"/>
          <w:sz w:val="24"/>
          <w:szCs w:val="20"/>
        </w:rPr>
        <w:t>jo</w:t>
      </w:r>
      <w:r w:rsidR="00A14DB4">
        <w:rPr>
          <w:rFonts w:ascii="Times New Roman" w:hAnsi="Times New Roman" w:cs="Times New Roman"/>
          <w:sz w:val="24"/>
          <w:szCs w:val="20"/>
        </w:rPr>
        <w:t xml:space="preserve"> iterativno dokler igra ni končna.</w:t>
      </w:r>
      <w:r w:rsidR="00E129F6">
        <w:rPr>
          <w:rFonts w:ascii="Times New Roman" w:hAnsi="Times New Roman" w:cs="Times New Roman"/>
          <w:sz w:val="24"/>
          <w:szCs w:val="20"/>
        </w:rPr>
        <w:t xml:space="preserve"> </w:t>
      </w:r>
      <w:r w:rsidR="0028598A">
        <w:rPr>
          <w:rFonts w:ascii="Times New Roman" w:hAnsi="Times New Roman" w:cs="Times New Roman"/>
          <w:sz w:val="24"/>
          <w:szCs w:val="20"/>
        </w:rPr>
        <w:t>Vzporedno</w:t>
      </w:r>
      <w:r w:rsidR="0047528B">
        <w:rPr>
          <w:rFonts w:ascii="Times New Roman" w:hAnsi="Times New Roman" w:cs="Times New Roman"/>
          <w:sz w:val="24"/>
          <w:szCs w:val="20"/>
        </w:rPr>
        <w:t xml:space="preserve"> se v produkciji odvijata</w:t>
      </w:r>
      <w:r w:rsidR="00F20A50">
        <w:rPr>
          <w:rFonts w:ascii="Times New Roman" w:hAnsi="Times New Roman" w:cs="Times New Roman"/>
          <w:sz w:val="24"/>
          <w:szCs w:val="20"/>
        </w:rPr>
        <w:t xml:space="preserve"> tudi</w:t>
      </w:r>
      <w:r w:rsidR="0047528B">
        <w:rPr>
          <w:rFonts w:ascii="Times New Roman" w:hAnsi="Times New Roman" w:cs="Times New Roman"/>
          <w:sz w:val="24"/>
          <w:szCs w:val="20"/>
        </w:rPr>
        <w:t xml:space="preserve"> procesa posodabljanja</w:t>
      </w:r>
      <w:r w:rsidR="0084008C">
        <w:rPr>
          <w:rFonts w:ascii="Times New Roman" w:hAnsi="Times New Roman" w:cs="Times New Roman"/>
          <w:sz w:val="24"/>
          <w:szCs w:val="20"/>
        </w:rPr>
        <w:t xml:space="preserve"> baze defektov in dokumentacije.</w:t>
      </w:r>
      <w:r w:rsidR="003E1C3A">
        <w:rPr>
          <w:rFonts w:ascii="Times New Roman" w:hAnsi="Times New Roman" w:cs="Times New Roman"/>
          <w:sz w:val="24"/>
          <w:szCs w:val="20"/>
        </w:rPr>
        <w:t xml:space="preserve"> Baza defektov je označena z vijolično barvo </w:t>
      </w:r>
      <w:r w:rsidR="00990E78">
        <w:rPr>
          <w:rFonts w:ascii="Times New Roman" w:hAnsi="Times New Roman" w:cs="Times New Roman"/>
          <w:sz w:val="24"/>
          <w:szCs w:val="20"/>
        </w:rPr>
        <w:t>in</w:t>
      </w:r>
      <w:r w:rsidR="003E1C3A">
        <w:rPr>
          <w:rFonts w:ascii="Times New Roman" w:hAnsi="Times New Roman" w:cs="Times New Roman"/>
          <w:sz w:val="24"/>
          <w:szCs w:val="20"/>
        </w:rPr>
        <w:t xml:space="preserve"> predstavlja aktivnost, ki se </w:t>
      </w:r>
      <w:r w:rsidR="00303421">
        <w:rPr>
          <w:rFonts w:ascii="Times New Roman" w:hAnsi="Times New Roman" w:cs="Times New Roman"/>
          <w:sz w:val="24"/>
          <w:szCs w:val="20"/>
        </w:rPr>
        <w:t>izvaja v več fazah (produkcija, testiranje</w:t>
      </w:r>
      <w:r w:rsidR="003E1C3A">
        <w:rPr>
          <w:rFonts w:ascii="Times New Roman" w:hAnsi="Times New Roman" w:cs="Times New Roman"/>
          <w:sz w:val="24"/>
          <w:szCs w:val="20"/>
        </w:rPr>
        <w:t>, post</w:t>
      </w:r>
      <w:r w:rsidR="004963DC">
        <w:rPr>
          <w:rFonts w:ascii="Times New Roman" w:hAnsi="Times New Roman" w:cs="Times New Roman"/>
          <w:sz w:val="24"/>
          <w:szCs w:val="20"/>
        </w:rPr>
        <w:t xml:space="preserve"> </w:t>
      </w:r>
      <w:r w:rsidR="00303421">
        <w:rPr>
          <w:rFonts w:ascii="Times New Roman" w:hAnsi="Times New Roman" w:cs="Times New Roman"/>
          <w:sz w:val="24"/>
          <w:szCs w:val="20"/>
        </w:rPr>
        <w:t>produkcija</w:t>
      </w:r>
      <w:r w:rsidR="003E1C3A">
        <w:rPr>
          <w:rFonts w:ascii="Times New Roman" w:hAnsi="Times New Roman" w:cs="Times New Roman"/>
          <w:sz w:val="24"/>
          <w:szCs w:val="20"/>
        </w:rPr>
        <w:t>)</w:t>
      </w:r>
      <w:r w:rsidR="00F4038C">
        <w:rPr>
          <w:rFonts w:ascii="Times New Roman" w:hAnsi="Times New Roman" w:cs="Times New Roman"/>
          <w:sz w:val="24"/>
          <w:szCs w:val="20"/>
        </w:rPr>
        <w:t>.</w:t>
      </w:r>
    </w:p>
    <w:p w:rsidR="00330663" w:rsidRDefault="008448F5" w:rsidP="00330663">
      <w:pPr>
        <w:jc w:val="both"/>
        <w:rPr>
          <w:rFonts w:ascii="Times New Roman" w:hAnsi="Times New Roman" w:cs="Times New Roman"/>
          <w:sz w:val="24"/>
          <w:szCs w:val="20"/>
        </w:rPr>
      </w:pPr>
      <w:r>
        <w:rPr>
          <w:rFonts w:ascii="Times New Roman" w:hAnsi="Times New Roman" w:cs="Times New Roman"/>
          <w:sz w:val="24"/>
          <w:szCs w:val="20"/>
        </w:rPr>
        <w:lastRenderedPageBreak/>
        <w:t xml:space="preserve">Fazo testiranja predstavljajo modra stanja. </w:t>
      </w:r>
      <w:r w:rsidR="00F46274">
        <w:rPr>
          <w:rFonts w:ascii="Times New Roman" w:hAnsi="Times New Roman" w:cs="Times New Roman"/>
          <w:sz w:val="24"/>
          <w:szCs w:val="20"/>
        </w:rPr>
        <w:t xml:space="preserve">V fazo testiranja preidemo, ko igra predstavlja končni izdelek </w:t>
      </w:r>
      <w:r w:rsidR="00657A97">
        <w:rPr>
          <w:rFonts w:ascii="Times New Roman" w:hAnsi="Times New Roman" w:cs="Times New Roman"/>
          <w:sz w:val="24"/>
          <w:szCs w:val="20"/>
        </w:rPr>
        <w:t xml:space="preserve">ali </w:t>
      </w:r>
      <w:r w:rsidR="00303495">
        <w:rPr>
          <w:rFonts w:ascii="Times New Roman" w:hAnsi="Times New Roman" w:cs="Times New Roman"/>
          <w:sz w:val="24"/>
          <w:szCs w:val="20"/>
        </w:rPr>
        <w:t>če nas na to obvezujejo pogodbene obveznosti</w:t>
      </w:r>
      <w:r w:rsidR="00B90602">
        <w:rPr>
          <w:rFonts w:ascii="Times New Roman" w:hAnsi="Times New Roman" w:cs="Times New Roman"/>
          <w:sz w:val="24"/>
          <w:szCs w:val="20"/>
        </w:rPr>
        <w:t xml:space="preserve"> </w:t>
      </w:r>
      <w:r w:rsidR="00657A97">
        <w:rPr>
          <w:rFonts w:ascii="Times New Roman" w:hAnsi="Times New Roman" w:cs="Times New Roman"/>
          <w:sz w:val="24"/>
          <w:szCs w:val="20"/>
        </w:rPr>
        <w:t>s strani investitorja</w:t>
      </w:r>
      <w:r w:rsidR="00EC1AF4">
        <w:rPr>
          <w:rFonts w:ascii="Times New Roman" w:hAnsi="Times New Roman" w:cs="Times New Roman"/>
          <w:sz w:val="24"/>
          <w:szCs w:val="20"/>
        </w:rPr>
        <w:t>.</w:t>
      </w:r>
      <w:r w:rsidR="00E51980">
        <w:rPr>
          <w:rFonts w:ascii="Times New Roman" w:hAnsi="Times New Roman" w:cs="Times New Roman"/>
          <w:sz w:val="24"/>
          <w:szCs w:val="20"/>
        </w:rPr>
        <w:t xml:space="preserve"> Ta faza se deli na alfa in beta f</w:t>
      </w:r>
      <w:r w:rsidR="00862837">
        <w:rPr>
          <w:rFonts w:ascii="Times New Roman" w:hAnsi="Times New Roman" w:cs="Times New Roman"/>
          <w:sz w:val="24"/>
          <w:szCs w:val="20"/>
        </w:rPr>
        <w:t>azo testiranja. Alfa stremi</w:t>
      </w:r>
      <w:r w:rsidR="00580204">
        <w:rPr>
          <w:rFonts w:ascii="Times New Roman" w:hAnsi="Times New Roman" w:cs="Times New Roman"/>
          <w:sz w:val="24"/>
          <w:szCs w:val="20"/>
        </w:rPr>
        <w:t xml:space="preserve"> k zaklepanju funkcionalnosti medtem, ko se beta faza osredotoča na poliranje igre in reševanje defektov </w:t>
      </w:r>
      <w:r w:rsidR="00580204">
        <w:rPr>
          <w:rFonts w:ascii="Times New Roman" w:hAnsi="Times New Roman" w:cs="Times New Roman"/>
          <w:sz w:val="24"/>
          <w:szCs w:val="20"/>
        </w:rPr>
        <w:fldChar w:fldCharType="begin"/>
      </w:r>
      <w:r w:rsidR="00580204">
        <w:rPr>
          <w:rFonts w:ascii="Times New Roman" w:hAnsi="Times New Roman" w:cs="Times New Roman"/>
          <w:sz w:val="24"/>
          <w:szCs w:val="20"/>
        </w:rPr>
        <w:instrText xml:space="preserve"> ADDIN ZOTERO_ITEM CSL_CITATION {"citationID":"dSwOCl8E","properties":{"formattedCitation":"{\\rtf (Levy in Novak 2009, 52\\uc0\\u8211{}53)}","plainCitation":"(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580204">
        <w:rPr>
          <w:rFonts w:ascii="Times New Roman" w:hAnsi="Times New Roman" w:cs="Times New Roman"/>
          <w:sz w:val="24"/>
          <w:szCs w:val="20"/>
        </w:rPr>
        <w:fldChar w:fldCharType="separate"/>
      </w:r>
      <w:r w:rsidR="00580204" w:rsidRPr="00580204">
        <w:rPr>
          <w:rFonts w:ascii="Times New Roman" w:hAnsi="Times New Roman" w:cs="Times New Roman"/>
          <w:sz w:val="24"/>
          <w:szCs w:val="24"/>
        </w:rPr>
        <w:t>(Levy in Novak 2009, 52–53)</w:t>
      </w:r>
      <w:r w:rsidR="00580204">
        <w:rPr>
          <w:rFonts w:ascii="Times New Roman" w:hAnsi="Times New Roman" w:cs="Times New Roman"/>
          <w:sz w:val="24"/>
          <w:szCs w:val="20"/>
        </w:rPr>
        <w:fldChar w:fldCharType="end"/>
      </w:r>
      <w:r w:rsidR="000D5DF6">
        <w:rPr>
          <w:rFonts w:ascii="Times New Roman" w:hAnsi="Times New Roman" w:cs="Times New Roman"/>
          <w:sz w:val="24"/>
          <w:szCs w:val="20"/>
        </w:rPr>
        <w:t>.</w:t>
      </w:r>
      <w:r w:rsidR="006B709E">
        <w:rPr>
          <w:rFonts w:ascii="Times New Roman" w:hAnsi="Times New Roman" w:cs="Times New Roman"/>
          <w:sz w:val="24"/>
          <w:szCs w:val="20"/>
        </w:rPr>
        <w:t xml:space="preserve"> </w:t>
      </w:r>
      <w:r w:rsidR="00DB73BA">
        <w:rPr>
          <w:rFonts w:ascii="Times New Roman" w:hAnsi="Times New Roman" w:cs="Times New Roman"/>
          <w:sz w:val="24"/>
          <w:szCs w:val="20"/>
        </w:rPr>
        <w:t>V obeh faza se proces nadaljuje iterativno dokler obstajajo defekti</w:t>
      </w:r>
      <w:r w:rsidR="007F6AF0">
        <w:rPr>
          <w:rFonts w:ascii="Times New Roman" w:hAnsi="Times New Roman" w:cs="Times New Roman"/>
          <w:sz w:val="24"/>
          <w:szCs w:val="20"/>
        </w:rPr>
        <w:t xml:space="preserve"> ali dokler ti niso označeni za nepomembne</w:t>
      </w:r>
      <w:r w:rsidR="000F004E">
        <w:rPr>
          <w:rFonts w:ascii="Times New Roman" w:hAnsi="Times New Roman" w:cs="Times New Roman"/>
          <w:sz w:val="24"/>
          <w:szCs w:val="20"/>
        </w:rPr>
        <w:t xml:space="preserve"> (WNF</w:t>
      </w:r>
      <w:r w:rsidR="000F004E">
        <w:rPr>
          <w:rStyle w:val="Sprotnaopomba-sklic"/>
          <w:rFonts w:ascii="Times New Roman" w:hAnsi="Times New Roman" w:cs="Times New Roman"/>
          <w:sz w:val="24"/>
          <w:szCs w:val="20"/>
        </w:rPr>
        <w:footnoteReference w:id="17"/>
      </w:r>
      <w:r w:rsidR="000F004E">
        <w:rPr>
          <w:rFonts w:ascii="Times New Roman" w:hAnsi="Times New Roman" w:cs="Times New Roman"/>
          <w:sz w:val="24"/>
          <w:szCs w:val="20"/>
        </w:rPr>
        <w:t>, NAB</w:t>
      </w:r>
      <w:r w:rsidR="00C85AC8">
        <w:rPr>
          <w:rStyle w:val="Sprotnaopomba-sklic"/>
          <w:rFonts w:ascii="Times New Roman" w:hAnsi="Times New Roman" w:cs="Times New Roman"/>
          <w:sz w:val="24"/>
          <w:szCs w:val="20"/>
        </w:rPr>
        <w:footnoteReference w:id="18"/>
      </w:r>
      <w:r w:rsidR="000F004E">
        <w:rPr>
          <w:rFonts w:ascii="Times New Roman" w:hAnsi="Times New Roman" w:cs="Times New Roman"/>
          <w:sz w:val="24"/>
          <w:szCs w:val="20"/>
        </w:rPr>
        <w:t>)</w:t>
      </w:r>
      <w:r w:rsidR="00A67633">
        <w:rPr>
          <w:rFonts w:ascii="Times New Roman" w:hAnsi="Times New Roman" w:cs="Times New Roman"/>
          <w:sz w:val="24"/>
          <w:szCs w:val="20"/>
        </w:rPr>
        <w:t xml:space="preserve"> </w:t>
      </w:r>
      <w:r w:rsidR="00A67633">
        <w:rPr>
          <w:rFonts w:ascii="Times New Roman" w:hAnsi="Times New Roman" w:cs="Times New Roman"/>
          <w:sz w:val="24"/>
          <w:szCs w:val="20"/>
        </w:rPr>
        <w:fldChar w:fldCharType="begin"/>
      </w:r>
      <w:r w:rsidR="00A67633">
        <w:rPr>
          <w:rFonts w:ascii="Times New Roman" w:hAnsi="Times New Roman" w:cs="Times New Roman"/>
          <w:sz w:val="24"/>
          <w:szCs w:val="20"/>
        </w:rPr>
        <w:instrText xml:space="preserve"> ADDIN ZOTERO_ITEM CSL_CITATION {"citationID":"bDfu0O7F","properties":{"formattedCitation":"(Levy in Novak 2009, 103)","plainCitation":"(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A67633">
        <w:rPr>
          <w:rFonts w:ascii="Times New Roman" w:hAnsi="Times New Roman" w:cs="Times New Roman"/>
          <w:sz w:val="24"/>
          <w:szCs w:val="20"/>
        </w:rPr>
        <w:fldChar w:fldCharType="separate"/>
      </w:r>
      <w:r w:rsidR="00A67633" w:rsidRPr="00A67633">
        <w:rPr>
          <w:rFonts w:ascii="Times New Roman" w:hAnsi="Times New Roman" w:cs="Times New Roman"/>
          <w:sz w:val="24"/>
        </w:rPr>
        <w:t>(Levy in Novak 2009, 103)</w:t>
      </w:r>
      <w:r w:rsidR="00A67633">
        <w:rPr>
          <w:rFonts w:ascii="Times New Roman" w:hAnsi="Times New Roman" w:cs="Times New Roman"/>
          <w:sz w:val="24"/>
          <w:szCs w:val="20"/>
        </w:rPr>
        <w:fldChar w:fldCharType="end"/>
      </w:r>
      <w:r w:rsidR="00C36A12">
        <w:rPr>
          <w:rFonts w:ascii="Times New Roman" w:hAnsi="Times New Roman" w:cs="Times New Roman"/>
          <w:sz w:val="24"/>
          <w:szCs w:val="20"/>
        </w:rPr>
        <w:t>, zato lahko v procesu pridemo do i</w:t>
      </w:r>
      <w:r w:rsidR="00181BBD">
        <w:rPr>
          <w:rFonts w:ascii="Times New Roman" w:hAnsi="Times New Roman" w:cs="Times New Roman"/>
          <w:sz w:val="24"/>
          <w:szCs w:val="20"/>
        </w:rPr>
        <w:t>zdaje tudi preko baze defektov.</w:t>
      </w:r>
      <w:r w:rsidR="00C10B38">
        <w:rPr>
          <w:rFonts w:ascii="Times New Roman" w:hAnsi="Times New Roman" w:cs="Times New Roman"/>
          <w:sz w:val="24"/>
          <w:szCs w:val="20"/>
        </w:rPr>
        <w:t xml:space="preserve"> </w:t>
      </w:r>
      <w:r w:rsidR="000B7C09">
        <w:rPr>
          <w:rFonts w:ascii="Times New Roman" w:hAnsi="Times New Roman" w:cs="Times New Roman"/>
          <w:sz w:val="24"/>
          <w:szCs w:val="20"/>
        </w:rPr>
        <w:t>Izdaja pr</w:t>
      </w:r>
      <w:r w:rsidR="002F64E2">
        <w:rPr>
          <w:rFonts w:ascii="Times New Roman" w:hAnsi="Times New Roman" w:cs="Times New Roman"/>
          <w:sz w:val="24"/>
          <w:szCs w:val="20"/>
        </w:rPr>
        <w:t>edstavlja zadnjo fazo v procesu in je v modelu označena z rumeno barvo</w:t>
      </w:r>
      <w:r w:rsidR="00343A3B">
        <w:rPr>
          <w:rFonts w:ascii="Times New Roman" w:hAnsi="Times New Roman" w:cs="Times New Roman"/>
          <w:sz w:val="24"/>
          <w:szCs w:val="20"/>
        </w:rPr>
        <w:t>.</w:t>
      </w:r>
      <w:r w:rsidR="00A82264">
        <w:rPr>
          <w:rFonts w:ascii="Times New Roman" w:hAnsi="Times New Roman" w:cs="Times New Roman"/>
          <w:sz w:val="24"/>
          <w:szCs w:val="20"/>
        </w:rPr>
        <w:t xml:space="preserve"> </w:t>
      </w:r>
      <w:r w:rsidR="00AB7AB4">
        <w:rPr>
          <w:rFonts w:ascii="Times New Roman" w:hAnsi="Times New Roman" w:cs="Times New Roman"/>
          <w:sz w:val="24"/>
          <w:szCs w:val="20"/>
        </w:rPr>
        <w:t>Izdelava</w:t>
      </w:r>
      <w:r w:rsidR="00A82264">
        <w:rPr>
          <w:rFonts w:ascii="Times New Roman" w:hAnsi="Times New Roman" w:cs="Times New Roman"/>
          <w:sz w:val="24"/>
          <w:szCs w:val="20"/>
        </w:rPr>
        <w:t xml:space="preserve"> popravkov</w:t>
      </w:r>
      <w:r w:rsidR="00111E68">
        <w:rPr>
          <w:rFonts w:ascii="Times New Roman" w:hAnsi="Times New Roman" w:cs="Times New Roman"/>
          <w:sz w:val="24"/>
          <w:szCs w:val="20"/>
        </w:rPr>
        <w:t xml:space="preserve"> </w:t>
      </w:r>
      <w:r w:rsidR="002179CF">
        <w:rPr>
          <w:rFonts w:ascii="Times New Roman" w:hAnsi="Times New Roman" w:cs="Times New Roman"/>
          <w:sz w:val="24"/>
          <w:szCs w:val="20"/>
        </w:rPr>
        <w:t>po končani igri</w:t>
      </w:r>
      <w:r w:rsidR="0069484E">
        <w:rPr>
          <w:rFonts w:ascii="Times New Roman" w:hAnsi="Times New Roman" w:cs="Times New Roman"/>
          <w:sz w:val="24"/>
          <w:szCs w:val="20"/>
        </w:rPr>
        <w:t xml:space="preserve"> </w:t>
      </w:r>
      <w:r w:rsidR="00AB7AB4">
        <w:rPr>
          <w:rFonts w:ascii="Times New Roman" w:hAnsi="Times New Roman" w:cs="Times New Roman"/>
          <w:sz w:val="24"/>
          <w:szCs w:val="20"/>
        </w:rPr>
        <w:t>je skoraj neizogibno</w:t>
      </w:r>
      <w:r w:rsidR="007D2A9F">
        <w:rPr>
          <w:rFonts w:ascii="Times New Roman" w:hAnsi="Times New Roman" w:cs="Times New Roman"/>
          <w:sz w:val="24"/>
          <w:szCs w:val="20"/>
        </w:rPr>
        <w:t xml:space="preserve">. Vzrok ne leži nujno v </w:t>
      </w:r>
      <w:r w:rsidR="000C1E60">
        <w:rPr>
          <w:rFonts w:ascii="Times New Roman" w:hAnsi="Times New Roman" w:cs="Times New Roman"/>
          <w:sz w:val="24"/>
          <w:szCs w:val="20"/>
        </w:rPr>
        <w:t>rani izdaji temveč v tisoče različnih strojnih konfiguracij</w:t>
      </w:r>
      <w:r w:rsidR="00A63FA0">
        <w:rPr>
          <w:rFonts w:ascii="Times New Roman" w:hAnsi="Times New Roman" w:cs="Times New Roman"/>
          <w:sz w:val="24"/>
          <w:szCs w:val="20"/>
        </w:rPr>
        <w:t>ah</w:t>
      </w:r>
      <w:r w:rsidR="000C1E60">
        <w:rPr>
          <w:rFonts w:ascii="Times New Roman" w:hAnsi="Times New Roman" w:cs="Times New Roman"/>
          <w:sz w:val="24"/>
          <w:szCs w:val="20"/>
        </w:rPr>
        <w:t xml:space="preserve"> k</w:t>
      </w:r>
      <w:r w:rsidR="00D202EE">
        <w:rPr>
          <w:rFonts w:ascii="Times New Roman" w:hAnsi="Times New Roman" w:cs="Times New Roman"/>
          <w:sz w:val="24"/>
          <w:szCs w:val="20"/>
        </w:rPr>
        <w:t xml:space="preserve">atere je nemogoče </w:t>
      </w:r>
      <w:r w:rsidR="007E148C">
        <w:rPr>
          <w:rFonts w:ascii="Times New Roman" w:hAnsi="Times New Roman" w:cs="Times New Roman"/>
          <w:sz w:val="24"/>
          <w:szCs w:val="20"/>
        </w:rPr>
        <w:t xml:space="preserve"> v celoti </w:t>
      </w:r>
      <w:r w:rsidR="00855855">
        <w:rPr>
          <w:rFonts w:ascii="Times New Roman" w:hAnsi="Times New Roman" w:cs="Times New Roman"/>
          <w:sz w:val="24"/>
          <w:szCs w:val="20"/>
        </w:rPr>
        <w:t>predvideti in testirati</w:t>
      </w:r>
      <w:r w:rsidR="000B4DB7">
        <w:rPr>
          <w:rFonts w:ascii="Times New Roman" w:hAnsi="Times New Roman" w:cs="Times New Roman"/>
          <w:sz w:val="24"/>
          <w:szCs w:val="20"/>
        </w:rPr>
        <w:t xml:space="preserve">. </w:t>
      </w:r>
      <w:r w:rsidR="0030408C">
        <w:rPr>
          <w:rFonts w:ascii="Times New Roman" w:hAnsi="Times New Roman" w:cs="Times New Roman"/>
          <w:sz w:val="24"/>
          <w:szCs w:val="20"/>
        </w:rPr>
        <w:t>Prav tako</w:t>
      </w:r>
      <w:r w:rsidR="003B0260">
        <w:rPr>
          <w:rFonts w:ascii="Times New Roman" w:hAnsi="Times New Roman" w:cs="Times New Roman"/>
          <w:sz w:val="24"/>
          <w:szCs w:val="20"/>
        </w:rPr>
        <w:t xml:space="preserve"> kot popravki predstavljajo posodobitve majhne projekte</w:t>
      </w:r>
      <w:r w:rsidR="0030408C">
        <w:rPr>
          <w:rFonts w:ascii="Times New Roman" w:hAnsi="Times New Roman" w:cs="Times New Roman"/>
          <w:sz w:val="24"/>
          <w:szCs w:val="20"/>
        </w:rPr>
        <w:t xml:space="preserve">, ki zahtevajo načrtovanje mejnikov, testiranja in druge elemente dobrih praks </w:t>
      </w:r>
      <w:r w:rsidR="0030408C">
        <w:rPr>
          <w:rFonts w:ascii="Times New Roman" w:hAnsi="Times New Roman" w:cs="Times New Roman"/>
          <w:sz w:val="24"/>
          <w:szCs w:val="20"/>
        </w:rPr>
        <w:fldChar w:fldCharType="begin"/>
      </w:r>
      <w:r w:rsidR="0030408C">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30408C">
        <w:rPr>
          <w:rFonts w:ascii="Times New Roman" w:hAnsi="Times New Roman" w:cs="Times New Roman"/>
          <w:sz w:val="24"/>
          <w:szCs w:val="20"/>
        </w:rPr>
        <w:fldChar w:fldCharType="separate"/>
      </w:r>
      <w:r w:rsidR="0030408C" w:rsidRPr="0030408C">
        <w:rPr>
          <w:rFonts w:ascii="Times New Roman" w:hAnsi="Times New Roman" w:cs="Times New Roman"/>
          <w:sz w:val="24"/>
        </w:rPr>
        <w:t>(Bates 2004, 216)</w:t>
      </w:r>
      <w:r w:rsidR="0030408C">
        <w:rPr>
          <w:rFonts w:ascii="Times New Roman" w:hAnsi="Times New Roman" w:cs="Times New Roman"/>
          <w:sz w:val="24"/>
          <w:szCs w:val="20"/>
        </w:rPr>
        <w:fldChar w:fldCharType="end"/>
      </w:r>
      <w:r w:rsidR="00BF5F70">
        <w:rPr>
          <w:rFonts w:ascii="Times New Roman" w:hAnsi="Times New Roman" w:cs="Times New Roman"/>
          <w:sz w:val="24"/>
          <w:szCs w:val="20"/>
        </w:rPr>
        <w:t xml:space="preserve">. Procesni model to zagotavlja, saj se ob potrebi po posodobitvah (nadgradnje, popravki, razširitve) ponovno </w:t>
      </w:r>
      <w:r w:rsidR="00586F14">
        <w:rPr>
          <w:rFonts w:ascii="Times New Roman" w:hAnsi="Times New Roman" w:cs="Times New Roman"/>
          <w:sz w:val="24"/>
          <w:szCs w:val="20"/>
        </w:rPr>
        <w:t>začne iterativni proces razvoja.</w:t>
      </w:r>
      <w:r w:rsidR="005B4524">
        <w:rPr>
          <w:rFonts w:ascii="Times New Roman" w:hAnsi="Times New Roman" w:cs="Times New Roman"/>
          <w:sz w:val="24"/>
          <w:szCs w:val="20"/>
        </w:rPr>
        <w:t xml:space="preserve"> Proces razvoja ig</w:t>
      </w:r>
      <w:r w:rsidR="00564E81">
        <w:rPr>
          <w:rFonts w:ascii="Times New Roman" w:hAnsi="Times New Roman" w:cs="Times New Roman"/>
          <w:sz w:val="24"/>
          <w:szCs w:val="20"/>
        </w:rPr>
        <w:t>r</w:t>
      </w:r>
      <w:r w:rsidR="005B4524">
        <w:rPr>
          <w:rFonts w:ascii="Times New Roman" w:hAnsi="Times New Roman" w:cs="Times New Roman"/>
          <w:sz w:val="24"/>
          <w:szCs w:val="20"/>
        </w:rPr>
        <w:t>e</w:t>
      </w:r>
      <w:r w:rsidR="00564E81">
        <w:rPr>
          <w:rFonts w:ascii="Times New Roman" w:hAnsi="Times New Roman" w:cs="Times New Roman"/>
          <w:sz w:val="24"/>
          <w:szCs w:val="20"/>
        </w:rPr>
        <w:t xml:space="preserve"> se tako nikoli ne konča.</w:t>
      </w:r>
      <w:r w:rsidR="005B4524">
        <w:rPr>
          <w:rFonts w:ascii="Times New Roman" w:hAnsi="Times New Roman" w:cs="Times New Roman"/>
          <w:sz w:val="24"/>
          <w:szCs w:val="20"/>
        </w:rPr>
        <w:t xml:space="preserve"> </w:t>
      </w:r>
      <w:r w:rsidR="007C7E96">
        <w:rPr>
          <w:rFonts w:ascii="Times New Roman" w:hAnsi="Times New Roman" w:cs="Times New Roman"/>
          <w:sz w:val="24"/>
          <w:szCs w:val="20"/>
        </w:rPr>
        <w:t>Razvijalci kljub izdanem produktu na podlagi povratnih informacij objavljajo popravke in včas</w:t>
      </w:r>
      <w:r w:rsidR="00F70F44">
        <w:rPr>
          <w:rFonts w:ascii="Times New Roman" w:hAnsi="Times New Roman" w:cs="Times New Roman"/>
          <w:sz w:val="24"/>
          <w:szCs w:val="20"/>
        </w:rPr>
        <w:t>ih celo dodajo funkcionalnosti</w:t>
      </w:r>
      <w:r w:rsidR="00F61C46">
        <w:rPr>
          <w:rFonts w:ascii="Times New Roman" w:hAnsi="Times New Roman" w:cs="Times New Roman"/>
          <w:sz w:val="24"/>
          <w:szCs w:val="20"/>
        </w:rPr>
        <w:t xml:space="preserve"> </w:t>
      </w:r>
      <w:r w:rsidR="00F61C46">
        <w:rPr>
          <w:rFonts w:ascii="Times New Roman" w:hAnsi="Times New Roman" w:cs="Times New Roman"/>
          <w:sz w:val="24"/>
          <w:szCs w:val="20"/>
        </w:rPr>
        <w:fldChar w:fldCharType="begin"/>
      </w:r>
      <w:r w:rsidR="00F61C46">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00F61C46">
        <w:rPr>
          <w:rFonts w:ascii="Times New Roman" w:hAnsi="Times New Roman" w:cs="Times New Roman"/>
          <w:sz w:val="24"/>
          <w:szCs w:val="20"/>
        </w:rPr>
        <w:fldChar w:fldCharType="separate"/>
      </w:r>
      <w:r w:rsidR="00F61C46" w:rsidRPr="00F61C46">
        <w:rPr>
          <w:rFonts w:ascii="Times New Roman" w:hAnsi="Times New Roman" w:cs="Times New Roman"/>
          <w:sz w:val="24"/>
        </w:rPr>
        <w:t>(Fullerton 2014, 421)</w:t>
      </w:r>
      <w:r w:rsidR="00F61C46">
        <w:rPr>
          <w:rFonts w:ascii="Times New Roman" w:hAnsi="Times New Roman" w:cs="Times New Roman"/>
          <w:sz w:val="24"/>
          <w:szCs w:val="20"/>
        </w:rPr>
        <w:fldChar w:fldCharType="end"/>
      </w:r>
      <w:r w:rsidR="00F70F44">
        <w:rPr>
          <w:rFonts w:ascii="Times New Roman" w:hAnsi="Times New Roman" w:cs="Times New Roman"/>
          <w:sz w:val="24"/>
          <w:szCs w:val="20"/>
        </w:rPr>
        <w:t>.</w:t>
      </w:r>
    </w:p>
    <w:p w:rsidR="00020482" w:rsidRPr="00330663" w:rsidRDefault="001F2457" w:rsidP="00330663">
      <w:pPr>
        <w:jc w:val="center"/>
        <w:rPr>
          <w:rFonts w:ascii="Times New Roman" w:hAnsi="Times New Roman" w:cs="Times New Roman"/>
          <w:sz w:val="20"/>
          <w:szCs w:val="20"/>
        </w:rPr>
      </w:pPr>
      <w:r>
        <w:rPr>
          <w:rFonts w:ascii="Times New Roman" w:hAnsi="Times New Roman" w:cs="Times New Roman"/>
          <w:sz w:val="20"/>
          <w:szCs w:val="20"/>
        </w:rPr>
        <w:t>7.4</w:t>
      </w:r>
      <w:r w:rsidR="00BB036B">
        <w:rPr>
          <w:rFonts w:ascii="Times New Roman" w:hAnsi="Times New Roman" w:cs="Times New Roman"/>
          <w:sz w:val="20"/>
          <w:szCs w:val="20"/>
        </w:rPr>
        <w:t xml:space="preserve"> </w:t>
      </w:r>
      <w:r w:rsidR="002B2151">
        <w:rPr>
          <w:rFonts w:ascii="Times New Roman" w:hAnsi="Times New Roman" w:cs="Times New Roman"/>
          <w:sz w:val="20"/>
          <w:szCs w:val="20"/>
        </w:rPr>
        <w:t>P</w:t>
      </w:r>
      <w:r w:rsidR="00D0676C" w:rsidRPr="00D0676C">
        <w:rPr>
          <w:rFonts w:ascii="Times New Roman" w:hAnsi="Times New Roman" w:cs="Times New Roman"/>
          <w:sz w:val="20"/>
          <w:szCs w:val="20"/>
        </w:rPr>
        <w:t>rocesni model</w:t>
      </w:r>
      <w:r w:rsidR="00070A7D">
        <w:rPr>
          <w:rFonts w:ascii="Times New Roman" w:hAnsi="Times New Roman" w:cs="Times New Roman"/>
          <w:sz w:val="20"/>
          <w:szCs w:val="20"/>
        </w:rPr>
        <w:t xml:space="preserve"> za video igre</w:t>
      </w:r>
      <w:r w:rsidR="005D3FBB">
        <w:rPr>
          <w:rFonts w:ascii="Times New Roman" w:hAnsi="Times New Roman" w:cs="Times New Roman"/>
          <w:sz w:val="24"/>
          <w:szCs w:val="20"/>
        </w:rPr>
        <w:br/>
      </w:r>
      <w:r w:rsidR="00865B64" w:rsidRPr="00865B64">
        <w:rPr>
          <w:rFonts w:ascii="Times New Roman" w:hAnsi="Times New Roman" w:cs="Times New Roman"/>
          <w:noProof/>
          <w:sz w:val="20"/>
          <w:szCs w:val="20"/>
          <w:lang w:eastAsia="sl-SI"/>
        </w:rPr>
        <w:drawing>
          <wp:inline distT="0" distB="0" distL="0" distR="0" wp14:anchorId="16A5F8B3" wp14:editId="1A6A8312">
            <wp:extent cx="5537038" cy="4778829"/>
            <wp:effectExtent l="0" t="0" r="6985" b="317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541064" cy="4782303"/>
                    </a:xfrm>
                    <a:prstGeom prst="rect">
                      <a:avLst/>
                    </a:prstGeom>
                  </pic:spPr>
                </pic:pic>
              </a:graphicData>
            </a:graphic>
          </wp:inline>
        </w:drawing>
      </w:r>
      <w:r w:rsidR="00330663">
        <w:rPr>
          <w:rFonts w:ascii="Times New Roman" w:hAnsi="Times New Roman" w:cs="Times New Roman"/>
          <w:sz w:val="20"/>
          <w:szCs w:val="20"/>
        </w:rPr>
        <w:br/>
      </w:r>
      <w:r w:rsidR="00020482" w:rsidRPr="0060793C">
        <w:rPr>
          <w:rFonts w:ascii="Times New Roman" w:hAnsi="Times New Roman" w:cs="Times New Roman"/>
          <w:sz w:val="20"/>
          <w:szCs w:val="20"/>
        </w:rPr>
        <w:t>Vir: lasten</w:t>
      </w:r>
    </w:p>
    <w:p w:rsidR="001B2C0C" w:rsidRDefault="00B61CF6" w:rsidP="001B2C0C">
      <w:pPr>
        <w:contextualSpacing/>
        <w:jc w:val="both"/>
        <w:rPr>
          <w:rFonts w:ascii="Times New Roman" w:hAnsi="Times New Roman" w:cs="Times New Roman"/>
          <w:sz w:val="24"/>
          <w:szCs w:val="20"/>
        </w:rPr>
      </w:pPr>
      <w:r w:rsidRPr="0060793C">
        <w:rPr>
          <w:rFonts w:ascii="Times New Roman" w:hAnsi="Times New Roman" w:cs="Times New Roman"/>
          <w:sz w:val="24"/>
          <w:szCs w:val="20"/>
        </w:rPr>
        <w:lastRenderedPageBreak/>
        <w:t>7.5 IZBIRA ORODIJ</w:t>
      </w:r>
    </w:p>
    <w:p w:rsidR="008A269F" w:rsidRDefault="002379C1" w:rsidP="000C57EC">
      <w:pPr>
        <w:contextualSpacing/>
        <w:jc w:val="both"/>
        <w:rPr>
          <w:rFonts w:ascii="Times New Roman" w:hAnsi="Times New Roman" w:cs="Times New Roman"/>
          <w:sz w:val="24"/>
          <w:szCs w:val="20"/>
        </w:rPr>
      </w:pPr>
      <w:r>
        <w:rPr>
          <w:rFonts w:ascii="Times New Roman" w:hAnsi="Times New Roman" w:cs="Times New Roman"/>
          <w:sz w:val="24"/>
          <w:szCs w:val="20"/>
        </w:rPr>
        <w:t>Izbira</w:t>
      </w:r>
      <w:r w:rsidR="00870D0D">
        <w:rPr>
          <w:rFonts w:ascii="Times New Roman" w:hAnsi="Times New Roman" w:cs="Times New Roman"/>
          <w:sz w:val="24"/>
          <w:szCs w:val="20"/>
        </w:rPr>
        <w:t xml:space="preserve"> se odvija</w:t>
      </w:r>
      <w:r w:rsidR="0046513E">
        <w:rPr>
          <w:rFonts w:ascii="Times New Roman" w:hAnsi="Times New Roman" w:cs="Times New Roman"/>
          <w:sz w:val="24"/>
          <w:szCs w:val="20"/>
        </w:rPr>
        <w:t xml:space="preserve"> v času produkcije ali post produkcije (posodobitve)</w:t>
      </w:r>
      <w:r w:rsidR="00870D0D">
        <w:rPr>
          <w:rFonts w:ascii="Times New Roman" w:hAnsi="Times New Roman" w:cs="Times New Roman"/>
          <w:sz w:val="24"/>
          <w:szCs w:val="20"/>
        </w:rPr>
        <w:t xml:space="preserve"> pred vsakim začetkom </w:t>
      </w:r>
      <w:r w:rsidR="000F625F">
        <w:rPr>
          <w:rFonts w:ascii="Times New Roman" w:hAnsi="Times New Roman" w:cs="Times New Roman"/>
          <w:sz w:val="24"/>
          <w:szCs w:val="20"/>
        </w:rPr>
        <w:t>iteracije razvoja</w:t>
      </w:r>
      <w:r w:rsidR="00FE5866">
        <w:rPr>
          <w:rFonts w:ascii="Times New Roman" w:hAnsi="Times New Roman" w:cs="Times New Roman"/>
          <w:sz w:val="24"/>
          <w:szCs w:val="20"/>
        </w:rPr>
        <w:t>.</w:t>
      </w:r>
      <w:r w:rsidR="009752FB">
        <w:rPr>
          <w:rFonts w:ascii="Times New Roman" w:hAnsi="Times New Roman" w:cs="Times New Roman"/>
          <w:sz w:val="24"/>
          <w:szCs w:val="20"/>
        </w:rPr>
        <w:t xml:space="preserve"> </w:t>
      </w:r>
      <w:r w:rsidR="00593F08">
        <w:rPr>
          <w:rFonts w:ascii="Times New Roman" w:hAnsi="Times New Roman" w:cs="Times New Roman"/>
          <w:sz w:val="24"/>
          <w:szCs w:val="20"/>
        </w:rPr>
        <w:t xml:space="preserve">Ta korak omogočata agilno modeliranje in modelno usmerjen </w:t>
      </w:r>
      <w:r w:rsidR="0066020D">
        <w:rPr>
          <w:rFonts w:ascii="Times New Roman" w:hAnsi="Times New Roman" w:cs="Times New Roman"/>
          <w:sz w:val="24"/>
          <w:szCs w:val="20"/>
        </w:rPr>
        <w:t>inženiring v stanjih načrtovanja</w:t>
      </w:r>
      <w:r w:rsidR="00997961">
        <w:rPr>
          <w:rFonts w:ascii="Times New Roman" w:hAnsi="Times New Roman" w:cs="Times New Roman"/>
          <w:sz w:val="24"/>
          <w:szCs w:val="20"/>
        </w:rPr>
        <w:t xml:space="preserve"> iteracij</w:t>
      </w:r>
      <w:r w:rsidR="00726EFC">
        <w:rPr>
          <w:rFonts w:ascii="Times New Roman" w:hAnsi="Times New Roman" w:cs="Times New Roman"/>
          <w:sz w:val="24"/>
          <w:szCs w:val="20"/>
        </w:rPr>
        <w:t>e</w:t>
      </w:r>
      <w:r w:rsidR="0066020D">
        <w:rPr>
          <w:rFonts w:ascii="Times New Roman" w:hAnsi="Times New Roman" w:cs="Times New Roman"/>
          <w:sz w:val="24"/>
          <w:szCs w:val="20"/>
        </w:rPr>
        <w:t xml:space="preserve"> in izbire</w:t>
      </w:r>
      <w:r w:rsidR="008153DC">
        <w:rPr>
          <w:rFonts w:ascii="Times New Roman" w:hAnsi="Times New Roman" w:cs="Times New Roman"/>
          <w:sz w:val="24"/>
          <w:szCs w:val="20"/>
        </w:rPr>
        <w:t xml:space="preserve"> orod</w:t>
      </w:r>
      <w:r w:rsidR="0066020D">
        <w:rPr>
          <w:rFonts w:ascii="Times New Roman" w:hAnsi="Times New Roman" w:cs="Times New Roman"/>
          <w:sz w:val="24"/>
          <w:szCs w:val="20"/>
        </w:rPr>
        <w:t>i</w:t>
      </w:r>
      <w:r w:rsidR="008153DC">
        <w:rPr>
          <w:rFonts w:ascii="Times New Roman" w:hAnsi="Times New Roman" w:cs="Times New Roman"/>
          <w:sz w:val="24"/>
          <w:szCs w:val="20"/>
        </w:rPr>
        <w:t>j</w:t>
      </w:r>
      <w:r w:rsidR="002A3406">
        <w:rPr>
          <w:rFonts w:ascii="Times New Roman" w:hAnsi="Times New Roman" w:cs="Times New Roman"/>
          <w:sz w:val="24"/>
          <w:szCs w:val="20"/>
        </w:rPr>
        <w:t>.</w:t>
      </w:r>
      <w:r w:rsidR="00AE3D13">
        <w:rPr>
          <w:rFonts w:ascii="Times New Roman" w:hAnsi="Times New Roman" w:cs="Times New Roman"/>
          <w:sz w:val="24"/>
          <w:szCs w:val="20"/>
        </w:rPr>
        <w:t xml:space="preserve"> Orodja niso determinirana vendar se izbirajo po po</w:t>
      </w:r>
      <w:r w:rsidR="00161F30">
        <w:rPr>
          <w:rFonts w:ascii="Times New Roman" w:hAnsi="Times New Roman" w:cs="Times New Roman"/>
          <w:sz w:val="24"/>
          <w:szCs w:val="20"/>
        </w:rPr>
        <w:t>trebi projekta ali same naloge.</w:t>
      </w:r>
      <w:r w:rsidR="00C7475C">
        <w:rPr>
          <w:rFonts w:ascii="Times New Roman" w:hAnsi="Times New Roman" w:cs="Times New Roman"/>
          <w:sz w:val="24"/>
          <w:szCs w:val="20"/>
        </w:rPr>
        <w:t xml:space="preserve"> Tukaj se tudi izrazi v praksi, da se</w:t>
      </w:r>
      <w:r w:rsidR="0089402D">
        <w:rPr>
          <w:rFonts w:ascii="Times New Roman" w:hAnsi="Times New Roman" w:cs="Times New Roman"/>
          <w:sz w:val="24"/>
          <w:szCs w:val="20"/>
        </w:rPr>
        <w:t xml:space="preserve"> z aplikacijo AM v proces </w:t>
      </w:r>
      <w:r w:rsidR="00C7475C">
        <w:rPr>
          <w:rFonts w:ascii="Times New Roman" w:hAnsi="Times New Roman" w:cs="Times New Roman"/>
          <w:sz w:val="24"/>
          <w:szCs w:val="20"/>
        </w:rPr>
        <w:t>modelira</w:t>
      </w:r>
      <w:r w:rsidR="0089402D">
        <w:rPr>
          <w:rFonts w:ascii="Times New Roman" w:hAnsi="Times New Roman" w:cs="Times New Roman"/>
          <w:sz w:val="24"/>
          <w:szCs w:val="20"/>
        </w:rPr>
        <w:t xml:space="preserve"> več</w:t>
      </w:r>
      <w:r w:rsidR="00C7475C">
        <w:rPr>
          <w:rFonts w:ascii="Times New Roman" w:hAnsi="Times New Roman" w:cs="Times New Roman"/>
          <w:sz w:val="24"/>
          <w:szCs w:val="20"/>
        </w:rPr>
        <w:t xml:space="preserve"> kot prej. V vsakem koraku aplikacije AM je cilj pridobiti globlje razumevanje enega ali več perspektiv sistema</w:t>
      </w:r>
      <w:r w:rsidR="00526675">
        <w:rPr>
          <w:rFonts w:ascii="Times New Roman" w:hAnsi="Times New Roman" w:cs="Times New Roman"/>
          <w:sz w:val="24"/>
          <w:szCs w:val="20"/>
        </w:rPr>
        <w:t xml:space="preserve"> in s tem prakso, ki nam ustreza</w:t>
      </w:r>
      <w:r w:rsidR="00C7475C">
        <w:rPr>
          <w:rFonts w:ascii="Times New Roman" w:hAnsi="Times New Roman" w:cs="Times New Roman"/>
          <w:sz w:val="24"/>
          <w:szCs w:val="20"/>
        </w:rPr>
        <w:t xml:space="preserve"> </w:t>
      </w:r>
      <w:r w:rsidR="00C7475C">
        <w:rPr>
          <w:rFonts w:ascii="Times New Roman" w:hAnsi="Times New Roman" w:cs="Times New Roman"/>
          <w:sz w:val="24"/>
          <w:szCs w:val="20"/>
        </w:rPr>
        <w:fldChar w:fldCharType="begin"/>
      </w:r>
      <w:r w:rsidR="00C7475C">
        <w:rPr>
          <w:rFonts w:ascii="Times New Roman" w:hAnsi="Times New Roman" w:cs="Times New Roman"/>
          <w:sz w:val="24"/>
          <w:szCs w:val="20"/>
        </w:rPr>
        <w:instrText xml:space="preserve"> ADDIN ZOTERO_ITEM CSL_CITATION {"citationID":"o6aARaD5","properties":{"formattedCitation":"(Ambler 2002, 9)","plainCitation":"(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00C7475C">
        <w:rPr>
          <w:rFonts w:ascii="Times New Roman" w:hAnsi="Times New Roman" w:cs="Times New Roman"/>
          <w:sz w:val="24"/>
          <w:szCs w:val="20"/>
        </w:rPr>
        <w:fldChar w:fldCharType="separate"/>
      </w:r>
      <w:r w:rsidR="00C7475C" w:rsidRPr="00C7475C">
        <w:rPr>
          <w:rFonts w:ascii="Times New Roman" w:hAnsi="Times New Roman" w:cs="Times New Roman"/>
          <w:sz w:val="24"/>
        </w:rPr>
        <w:t>(Ambler 2002, 9)</w:t>
      </w:r>
      <w:r w:rsidR="00C7475C">
        <w:rPr>
          <w:rFonts w:ascii="Times New Roman" w:hAnsi="Times New Roman" w:cs="Times New Roman"/>
          <w:sz w:val="24"/>
          <w:szCs w:val="20"/>
        </w:rPr>
        <w:fldChar w:fldCharType="end"/>
      </w:r>
      <w:r w:rsidR="00C7475C">
        <w:rPr>
          <w:rFonts w:ascii="Times New Roman" w:hAnsi="Times New Roman" w:cs="Times New Roman"/>
          <w:sz w:val="24"/>
          <w:szCs w:val="20"/>
        </w:rPr>
        <w:t>.</w:t>
      </w:r>
      <w:r w:rsidR="005C354C">
        <w:rPr>
          <w:rFonts w:ascii="Times New Roman" w:hAnsi="Times New Roman" w:cs="Times New Roman"/>
          <w:sz w:val="24"/>
          <w:szCs w:val="20"/>
        </w:rPr>
        <w:t xml:space="preserve"> V razvoju video iger obstajajo neke osrednje usmeritve, ki omogočajo uspeh projektov</w:t>
      </w:r>
      <w:r w:rsidR="008D2F6B">
        <w:rPr>
          <w:rFonts w:ascii="Times New Roman" w:hAnsi="Times New Roman" w:cs="Times New Roman"/>
          <w:sz w:val="24"/>
          <w:szCs w:val="20"/>
        </w:rPr>
        <w:t>.</w:t>
      </w:r>
    </w:p>
    <w:p w:rsidR="00B61CF6" w:rsidRDefault="00610E4B" w:rsidP="000C57EC">
      <w:pPr>
        <w:contextualSpacing/>
        <w:jc w:val="both"/>
        <w:rPr>
          <w:rFonts w:ascii="Times New Roman" w:hAnsi="Times New Roman" w:cs="Times New Roman"/>
          <w:sz w:val="24"/>
          <w:szCs w:val="20"/>
        </w:rPr>
      </w:pPr>
      <w:r>
        <w:rPr>
          <w:rFonts w:ascii="Times New Roman" w:hAnsi="Times New Roman" w:cs="Times New Roman"/>
          <w:sz w:val="24"/>
          <w:szCs w:val="20"/>
        </w:rPr>
        <w:t>P</w:t>
      </w:r>
      <w:r w:rsidR="00FF4A15">
        <w:rPr>
          <w:rFonts w:ascii="Times New Roman" w:hAnsi="Times New Roman" w:cs="Times New Roman"/>
          <w:sz w:val="24"/>
          <w:szCs w:val="20"/>
        </w:rPr>
        <w:t>otrebno</w:t>
      </w:r>
      <w:r>
        <w:rPr>
          <w:rFonts w:ascii="Times New Roman" w:hAnsi="Times New Roman" w:cs="Times New Roman"/>
          <w:sz w:val="24"/>
          <w:szCs w:val="20"/>
        </w:rPr>
        <w:t xml:space="preserve"> je</w:t>
      </w:r>
      <w:r w:rsidR="0055240C">
        <w:rPr>
          <w:rFonts w:ascii="Times New Roman" w:hAnsi="Times New Roman" w:cs="Times New Roman"/>
          <w:sz w:val="24"/>
          <w:szCs w:val="20"/>
        </w:rPr>
        <w:t xml:space="preserve"> zagotoviti: </w:t>
      </w:r>
      <w:r w:rsidR="009F5831">
        <w:rPr>
          <w:rFonts w:ascii="Times New Roman" w:hAnsi="Times New Roman" w:cs="Times New Roman"/>
          <w:sz w:val="24"/>
          <w:szCs w:val="20"/>
        </w:rPr>
        <w:t>načrt projekta</w:t>
      </w:r>
      <w:r w:rsidR="0055240C">
        <w:rPr>
          <w:rFonts w:ascii="Times New Roman" w:hAnsi="Times New Roman" w:cs="Times New Roman"/>
          <w:sz w:val="24"/>
          <w:szCs w:val="20"/>
        </w:rPr>
        <w:t>, razumljiv tehnični in časovni načrt</w:t>
      </w:r>
      <w:r w:rsidR="000535B3">
        <w:rPr>
          <w:rFonts w:ascii="Times New Roman" w:hAnsi="Times New Roman" w:cs="Times New Roman"/>
          <w:sz w:val="24"/>
          <w:szCs w:val="20"/>
        </w:rPr>
        <w:t>, razumevanje tveganj in znanje ponastavitve projekta v težavah</w:t>
      </w:r>
      <w:r w:rsidR="00C6747F">
        <w:rPr>
          <w:rFonts w:ascii="Times New Roman" w:hAnsi="Times New Roman" w:cs="Times New Roman"/>
          <w:sz w:val="24"/>
          <w:szCs w:val="20"/>
        </w:rPr>
        <w:t xml:space="preserve"> </w:t>
      </w:r>
      <w:r w:rsidR="00C6747F">
        <w:rPr>
          <w:rFonts w:ascii="Times New Roman" w:hAnsi="Times New Roman" w:cs="Times New Roman"/>
          <w:sz w:val="24"/>
          <w:szCs w:val="20"/>
        </w:rPr>
        <w:fldChar w:fldCharType="begin"/>
      </w:r>
      <w:r w:rsidR="00C6747F">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C6747F">
        <w:rPr>
          <w:rFonts w:ascii="Times New Roman" w:hAnsi="Times New Roman" w:cs="Times New Roman"/>
          <w:sz w:val="24"/>
          <w:szCs w:val="20"/>
        </w:rPr>
        <w:fldChar w:fldCharType="separate"/>
      </w:r>
      <w:r w:rsidR="00C6747F" w:rsidRPr="00C6747F">
        <w:rPr>
          <w:rFonts w:ascii="Times New Roman" w:hAnsi="Times New Roman" w:cs="Times New Roman"/>
          <w:sz w:val="24"/>
        </w:rPr>
        <w:t>(Bates 2004, 219)</w:t>
      </w:r>
      <w:r w:rsidR="00C6747F">
        <w:rPr>
          <w:rFonts w:ascii="Times New Roman" w:hAnsi="Times New Roman" w:cs="Times New Roman"/>
          <w:sz w:val="24"/>
          <w:szCs w:val="20"/>
        </w:rPr>
        <w:fldChar w:fldCharType="end"/>
      </w:r>
      <w:r w:rsidR="00923314">
        <w:rPr>
          <w:rFonts w:ascii="Times New Roman" w:hAnsi="Times New Roman" w:cs="Times New Roman"/>
          <w:sz w:val="24"/>
          <w:szCs w:val="20"/>
        </w:rPr>
        <w:t>, ki predstavljajo bolj tehnične usmeritve. Ne tehnične predstavljajo: vzdrževanje komunikacije (z ekipo in vodstvom), sledenje stroškom,</w:t>
      </w:r>
      <w:r w:rsidR="00234BF3">
        <w:rPr>
          <w:rFonts w:ascii="Times New Roman" w:hAnsi="Times New Roman" w:cs="Times New Roman"/>
          <w:sz w:val="24"/>
          <w:szCs w:val="20"/>
        </w:rPr>
        <w:t xml:space="preserve"> vzdrževanje ekipnega duha in identitete</w:t>
      </w:r>
      <w:r w:rsidR="00FF7763">
        <w:rPr>
          <w:rFonts w:ascii="Times New Roman" w:hAnsi="Times New Roman" w:cs="Times New Roman"/>
          <w:sz w:val="24"/>
          <w:szCs w:val="20"/>
        </w:rPr>
        <w:t xml:space="preserve"> </w:t>
      </w:r>
      <w:r w:rsidR="00FF7763">
        <w:rPr>
          <w:rFonts w:ascii="Times New Roman" w:hAnsi="Times New Roman" w:cs="Times New Roman"/>
          <w:sz w:val="24"/>
          <w:szCs w:val="20"/>
        </w:rPr>
        <w:fldChar w:fldCharType="begin"/>
      </w:r>
      <w:r w:rsidR="00FF7763">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FF7763">
        <w:rPr>
          <w:rFonts w:ascii="Times New Roman" w:hAnsi="Times New Roman" w:cs="Times New Roman"/>
          <w:sz w:val="24"/>
          <w:szCs w:val="20"/>
        </w:rPr>
        <w:fldChar w:fldCharType="separate"/>
      </w:r>
      <w:r w:rsidR="00FF7763" w:rsidRPr="00FF7763">
        <w:rPr>
          <w:rFonts w:ascii="Times New Roman" w:hAnsi="Times New Roman" w:cs="Times New Roman"/>
          <w:sz w:val="24"/>
        </w:rPr>
        <w:t>(Bates 2004, 213)</w:t>
      </w:r>
      <w:r w:rsidR="00FF7763">
        <w:rPr>
          <w:rFonts w:ascii="Times New Roman" w:hAnsi="Times New Roman" w:cs="Times New Roman"/>
          <w:sz w:val="24"/>
          <w:szCs w:val="20"/>
        </w:rPr>
        <w:fldChar w:fldCharType="end"/>
      </w:r>
      <w:r w:rsidR="00234BF3">
        <w:rPr>
          <w:rFonts w:ascii="Times New Roman" w:hAnsi="Times New Roman" w:cs="Times New Roman"/>
          <w:sz w:val="24"/>
          <w:szCs w:val="20"/>
        </w:rPr>
        <w:t>.</w:t>
      </w:r>
      <w:r w:rsidR="00A84453">
        <w:rPr>
          <w:rFonts w:ascii="Times New Roman" w:hAnsi="Times New Roman" w:cs="Times New Roman"/>
          <w:sz w:val="24"/>
          <w:szCs w:val="20"/>
        </w:rPr>
        <w:t xml:space="preserve"> Vse te usmeritve lahko zadovoljimo z izbiro pravega orodja</w:t>
      </w:r>
      <w:r w:rsidR="00DB5F3B">
        <w:rPr>
          <w:rFonts w:ascii="Times New Roman" w:hAnsi="Times New Roman" w:cs="Times New Roman"/>
          <w:sz w:val="24"/>
          <w:szCs w:val="20"/>
        </w:rPr>
        <w:t xml:space="preserve"> ali več njih</w:t>
      </w:r>
      <w:r w:rsidR="00A84453">
        <w:rPr>
          <w:rFonts w:ascii="Times New Roman" w:hAnsi="Times New Roman" w:cs="Times New Roman"/>
          <w:sz w:val="24"/>
          <w:szCs w:val="20"/>
        </w:rPr>
        <w:t>. Če pa se orodje ne izkaže za pravo v na</w:t>
      </w:r>
      <w:r w:rsidR="00A01A7F">
        <w:rPr>
          <w:rFonts w:ascii="Times New Roman" w:hAnsi="Times New Roman" w:cs="Times New Roman"/>
          <w:sz w:val="24"/>
          <w:szCs w:val="20"/>
        </w:rPr>
        <w:t>slednji iteraciji izberemo drugega</w:t>
      </w:r>
      <w:r w:rsidR="00A84453">
        <w:rPr>
          <w:rFonts w:ascii="Times New Roman" w:hAnsi="Times New Roman" w:cs="Times New Roman"/>
          <w:sz w:val="24"/>
          <w:szCs w:val="20"/>
        </w:rPr>
        <w:t>.</w:t>
      </w:r>
    </w:p>
    <w:p w:rsidR="00CE557F" w:rsidRDefault="00517196" w:rsidP="000C57EC">
      <w:pPr>
        <w:contextualSpacing/>
        <w:jc w:val="both"/>
        <w:rPr>
          <w:rFonts w:ascii="Times New Roman" w:hAnsi="Times New Roman" w:cs="Times New Roman"/>
          <w:sz w:val="24"/>
          <w:szCs w:val="20"/>
        </w:rPr>
      </w:pPr>
      <w:r>
        <w:rPr>
          <w:rFonts w:ascii="Times New Roman" w:hAnsi="Times New Roman" w:cs="Times New Roman"/>
          <w:sz w:val="24"/>
          <w:szCs w:val="20"/>
        </w:rPr>
        <w:t>Pri načrtovanju razvoja</w:t>
      </w:r>
      <w:r w:rsidR="00171AF9">
        <w:rPr>
          <w:rFonts w:ascii="Times New Roman" w:hAnsi="Times New Roman" w:cs="Times New Roman"/>
          <w:sz w:val="24"/>
          <w:szCs w:val="20"/>
        </w:rPr>
        <w:t xml:space="preserve"> </w:t>
      </w:r>
      <w:r w:rsidR="00123C7C">
        <w:rPr>
          <w:rFonts w:ascii="Times New Roman" w:hAnsi="Times New Roman" w:cs="Times New Roman"/>
          <w:sz w:val="24"/>
          <w:szCs w:val="20"/>
        </w:rPr>
        <w:t xml:space="preserve">je priporočljiva fragmentacija večjih nalog v manjše </w:t>
      </w:r>
      <w:r w:rsidR="004862FA">
        <w:rPr>
          <w:rFonts w:ascii="Times New Roman" w:hAnsi="Times New Roman" w:cs="Times New Roman"/>
          <w:sz w:val="24"/>
          <w:szCs w:val="20"/>
        </w:rPr>
        <w:t>obvladljive</w:t>
      </w:r>
      <w:r w:rsidR="00123C7C">
        <w:rPr>
          <w:rFonts w:ascii="Times New Roman" w:hAnsi="Times New Roman" w:cs="Times New Roman"/>
          <w:sz w:val="24"/>
          <w:szCs w:val="20"/>
        </w:rPr>
        <w:t xml:space="preserve"> naloge</w:t>
      </w:r>
      <w:r w:rsidR="00821CFB">
        <w:rPr>
          <w:rFonts w:ascii="Times New Roman" w:hAnsi="Times New Roman" w:cs="Times New Roman"/>
          <w:sz w:val="24"/>
          <w:szCs w:val="20"/>
        </w:rPr>
        <w:t xml:space="preserve"> </w:t>
      </w:r>
      <w:r w:rsidR="00821CFB">
        <w:rPr>
          <w:rFonts w:ascii="Times New Roman" w:hAnsi="Times New Roman" w:cs="Times New Roman"/>
          <w:sz w:val="24"/>
          <w:szCs w:val="20"/>
        </w:rPr>
        <w:fldChar w:fldCharType="begin"/>
      </w:r>
      <w:r w:rsidR="00821CFB">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821CFB">
        <w:rPr>
          <w:rFonts w:ascii="Times New Roman" w:hAnsi="Times New Roman" w:cs="Times New Roman"/>
          <w:sz w:val="24"/>
          <w:szCs w:val="20"/>
        </w:rPr>
        <w:fldChar w:fldCharType="separate"/>
      </w:r>
      <w:r w:rsidR="00821CFB" w:rsidRPr="00821CFB">
        <w:rPr>
          <w:rFonts w:ascii="Times New Roman" w:hAnsi="Times New Roman" w:cs="Times New Roman"/>
          <w:sz w:val="24"/>
        </w:rPr>
        <w:t>(Bates 2004, 212)</w:t>
      </w:r>
      <w:r w:rsidR="00821CFB">
        <w:rPr>
          <w:rFonts w:ascii="Times New Roman" w:hAnsi="Times New Roman" w:cs="Times New Roman"/>
          <w:sz w:val="24"/>
          <w:szCs w:val="20"/>
        </w:rPr>
        <w:fldChar w:fldCharType="end"/>
      </w:r>
      <w:r w:rsidR="00AE1C26">
        <w:rPr>
          <w:rFonts w:ascii="Times New Roman" w:hAnsi="Times New Roman" w:cs="Times New Roman"/>
          <w:sz w:val="24"/>
          <w:szCs w:val="20"/>
        </w:rPr>
        <w:t>.</w:t>
      </w:r>
      <w:r w:rsidR="00FA1A85">
        <w:rPr>
          <w:rFonts w:ascii="Times New Roman" w:hAnsi="Times New Roman" w:cs="Times New Roman"/>
          <w:sz w:val="24"/>
          <w:szCs w:val="20"/>
        </w:rPr>
        <w:t xml:space="preserve"> Za takšno opravilo je priporočljiva uporaba</w:t>
      </w:r>
      <w:r w:rsidR="00A14887">
        <w:rPr>
          <w:rFonts w:ascii="Times New Roman" w:hAnsi="Times New Roman" w:cs="Times New Roman"/>
          <w:sz w:val="24"/>
          <w:szCs w:val="20"/>
        </w:rPr>
        <w:t xml:space="preserve"> Scrum praks. Večina podjetij je</w:t>
      </w:r>
      <w:r w:rsidR="00AB049E">
        <w:rPr>
          <w:rFonts w:ascii="Times New Roman" w:hAnsi="Times New Roman" w:cs="Times New Roman"/>
          <w:sz w:val="24"/>
          <w:szCs w:val="20"/>
        </w:rPr>
        <w:t xml:space="preserve"> </w:t>
      </w:r>
      <w:r w:rsidR="00A14887">
        <w:rPr>
          <w:rFonts w:ascii="Times New Roman" w:hAnsi="Times New Roman" w:cs="Times New Roman"/>
          <w:sz w:val="24"/>
          <w:szCs w:val="20"/>
        </w:rPr>
        <w:t>posvojila Scrum metodologijo</w:t>
      </w:r>
      <w:r w:rsidR="001D7D5B">
        <w:rPr>
          <w:rFonts w:ascii="Times New Roman" w:hAnsi="Times New Roman" w:cs="Times New Roman"/>
          <w:sz w:val="24"/>
          <w:szCs w:val="20"/>
        </w:rPr>
        <w:t xml:space="preserve"> v različnih oblikah</w:t>
      </w:r>
      <w:r w:rsidR="002E30CE">
        <w:rPr>
          <w:rFonts w:ascii="Times New Roman" w:hAnsi="Times New Roman" w:cs="Times New Roman"/>
          <w:sz w:val="24"/>
          <w:szCs w:val="20"/>
        </w:rPr>
        <w:t>.</w:t>
      </w:r>
      <w:r w:rsidR="00CE557F">
        <w:rPr>
          <w:rFonts w:ascii="Times New Roman" w:hAnsi="Times New Roman" w:cs="Times New Roman"/>
          <w:sz w:val="24"/>
          <w:szCs w:val="20"/>
        </w:rPr>
        <w:t xml:space="preserve"> Dr. Lennart E. Nacke za Novak (2012) navaja:</w:t>
      </w:r>
    </w:p>
    <w:p w:rsidR="00CE557F" w:rsidRDefault="00CE557F" w:rsidP="000C57EC">
      <w:pPr>
        <w:contextualSpacing/>
        <w:jc w:val="both"/>
        <w:rPr>
          <w:rFonts w:ascii="Times New Roman" w:hAnsi="Times New Roman" w:cs="Times New Roman"/>
          <w:sz w:val="24"/>
          <w:szCs w:val="20"/>
        </w:rPr>
      </w:pPr>
    </w:p>
    <w:p w:rsidR="000C4F02" w:rsidRPr="00FB24AE" w:rsidRDefault="00CE557F" w:rsidP="009D4DF7">
      <w:pPr>
        <w:ind w:left="708"/>
        <w:contextualSpacing/>
        <w:jc w:val="both"/>
        <w:rPr>
          <w:rFonts w:ascii="Times New Roman" w:hAnsi="Times New Roman" w:cs="Times New Roman"/>
          <w:i/>
          <w:sz w:val="24"/>
          <w:szCs w:val="20"/>
        </w:rPr>
      </w:pPr>
      <w:r w:rsidRPr="00FB24AE">
        <w:rPr>
          <w:rFonts w:ascii="Times New Roman" w:hAnsi="Times New Roman" w:cs="Times New Roman"/>
          <w:i/>
          <w:sz w:val="24"/>
          <w:szCs w:val="20"/>
        </w:rPr>
        <w:t>V naši ekipi smo dodali samolepilne liste na tablo za spremljanje nalog, kar omogoča izogibanje presežku poročanja in vizualno predstavo napredka posameznikov ali njihovih težav vsem v razvoju.</w:t>
      </w:r>
      <w:r w:rsidR="00F4016F" w:rsidRPr="00FB24AE">
        <w:rPr>
          <w:rFonts w:ascii="Times New Roman" w:hAnsi="Times New Roman" w:cs="Times New Roman"/>
          <w:i/>
          <w:sz w:val="24"/>
          <w:szCs w:val="20"/>
        </w:rPr>
        <w:t xml:space="preserve"> Dr. Lennart E. Nacke.</w:t>
      </w:r>
      <w:r w:rsidR="006075B4" w:rsidRPr="00FB24AE">
        <w:rPr>
          <w:rFonts w:ascii="Times New Roman" w:hAnsi="Times New Roman" w:cs="Times New Roman"/>
          <w:i/>
          <w:sz w:val="24"/>
          <w:szCs w:val="20"/>
        </w:rPr>
        <w:t xml:space="preserve"> </w:t>
      </w:r>
    </w:p>
    <w:p w:rsidR="00E8429A" w:rsidRDefault="00E8429A" w:rsidP="000C57EC">
      <w:pPr>
        <w:contextualSpacing/>
        <w:jc w:val="both"/>
        <w:rPr>
          <w:rFonts w:ascii="Times New Roman" w:hAnsi="Times New Roman" w:cs="Times New Roman"/>
          <w:sz w:val="24"/>
          <w:szCs w:val="20"/>
        </w:rPr>
      </w:pPr>
    </w:p>
    <w:p w:rsidR="0026716E" w:rsidRDefault="00F2317B" w:rsidP="000C57EC">
      <w:pPr>
        <w:contextualSpacing/>
        <w:jc w:val="both"/>
        <w:rPr>
          <w:rFonts w:ascii="Times New Roman" w:hAnsi="Times New Roman" w:cs="Times New Roman"/>
          <w:sz w:val="24"/>
          <w:szCs w:val="20"/>
        </w:rPr>
      </w:pPr>
      <w:r>
        <w:rPr>
          <w:rFonts w:ascii="Times New Roman" w:hAnsi="Times New Roman" w:cs="Times New Roman"/>
          <w:sz w:val="24"/>
          <w:szCs w:val="20"/>
        </w:rPr>
        <w:t xml:space="preserve">To nakazuje na uporabo hibrida </w:t>
      </w:r>
      <w:r w:rsidR="00DA1EC6">
        <w:rPr>
          <w:rFonts w:ascii="Times New Roman" w:hAnsi="Times New Roman" w:cs="Times New Roman"/>
          <w:sz w:val="24"/>
          <w:szCs w:val="20"/>
        </w:rPr>
        <w:t>Sc</w:t>
      </w:r>
      <w:r w:rsidR="00FB0866">
        <w:rPr>
          <w:rFonts w:ascii="Times New Roman" w:hAnsi="Times New Roman" w:cs="Times New Roman"/>
          <w:sz w:val="24"/>
          <w:szCs w:val="20"/>
        </w:rPr>
        <w:t>rum in Kanban metodologij</w:t>
      </w:r>
      <w:r w:rsidR="007B6991">
        <w:rPr>
          <w:rFonts w:ascii="Times New Roman" w:hAnsi="Times New Roman" w:cs="Times New Roman"/>
          <w:sz w:val="24"/>
          <w:szCs w:val="20"/>
        </w:rPr>
        <w:t>e</w:t>
      </w:r>
      <w:r w:rsidR="00FB0866">
        <w:rPr>
          <w:rFonts w:ascii="Times New Roman" w:hAnsi="Times New Roman" w:cs="Times New Roman"/>
          <w:sz w:val="24"/>
          <w:szCs w:val="20"/>
        </w:rPr>
        <w:t>, ki jo</w:t>
      </w:r>
      <w:r w:rsidR="00DA1EC6">
        <w:rPr>
          <w:rFonts w:ascii="Times New Roman" w:hAnsi="Times New Roman" w:cs="Times New Roman"/>
          <w:sz w:val="24"/>
          <w:szCs w:val="20"/>
        </w:rPr>
        <w:t xml:space="preserve"> predstavita </w:t>
      </w:r>
      <w:r w:rsidR="009D4DF7">
        <w:rPr>
          <w:rFonts w:ascii="Times New Roman" w:hAnsi="Times New Roman" w:cs="Times New Roman"/>
          <w:sz w:val="24"/>
          <w:szCs w:val="20"/>
        </w:rPr>
        <w:t>Yilmaz in O'Connor</w:t>
      </w:r>
      <w:r w:rsidR="00DA1EC6">
        <w:rPr>
          <w:rFonts w:ascii="Times New Roman" w:hAnsi="Times New Roman" w:cs="Times New Roman"/>
          <w:sz w:val="24"/>
          <w:szCs w:val="20"/>
        </w:rPr>
        <w:t xml:space="preserve">. </w:t>
      </w:r>
      <w:r w:rsidR="00121540">
        <w:rPr>
          <w:rFonts w:ascii="Times New Roman" w:hAnsi="Times New Roman" w:cs="Times New Roman"/>
          <w:sz w:val="24"/>
          <w:szCs w:val="20"/>
        </w:rPr>
        <w:t>Imenovan</w:t>
      </w:r>
      <w:r w:rsidR="00DA46FD">
        <w:rPr>
          <w:rFonts w:ascii="Times New Roman" w:hAnsi="Times New Roman" w:cs="Times New Roman"/>
          <w:sz w:val="24"/>
          <w:szCs w:val="20"/>
        </w:rPr>
        <w:t>a</w:t>
      </w:r>
      <w:r w:rsidR="00121540">
        <w:rPr>
          <w:rFonts w:ascii="Times New Roman" w:hAnsi="Times New Roman" w:cs="Times New Roman"/>
          <w:sz w:val="24"/>
          <w:szCs w:val="20"/>
        </w:rPr>
        <w:t xml:space="preserve"> Scrumban, </w:t>
      </w:r>
      <w:r w:rsidR="009D4DF7">
        <w:rPr>
          <w:rFonts w:ascii="Times New Roman" w:hAnsi="Times New Roman" w:cs="Times New Roman"/>
          <w:sz w:val="24"/>
          <w:szCs w:val="20"/>
        </w:rPr>
        <w:t>omogoča, da so deležniki razvojnega proces</w:t>
      </w:r>
      <w:r w:rsidR="00631352">
        <w:rPr>
          <w:rFonts w:ascii="Times New Roman" w:hAnsi="Times New Roman" w:cs="Times New Roman"/>
          <w:sz w:val="24"/>
          <w:szCs w:val="20"/>
        </w:rPr>
        <w:t xml:space="preserve">a socialno povezani kar omogoča </w:t>
      </w:r>
      <w:r w:rsidR="009D4DF7">
        <w:rPr>
          <w:rFonts w:ascii="Times New Roman" w:hAnsi="Times New Roman" w:cs="Times New Roman"/>
          <w:sz w:val="24"/>
          <w:szCs w:val="20"/>
        </w:rPr>
        <w:t>motivacijo v efektivno uporabo</w:t>
      </w:r>
      <w:r w:rsidR="00631352">
        <w:rPr>
          <w:rFonts w:ascii="Times New Roman" w:hAnsi="Times New Roman" w:cs="Times New Roman"/>
          <w:sz w:val="24"/>
          <w:szCs w:val="20"/>
        </w:rPr>
        <w:t xml:space="preserve"> </w:t>
      </w:r>
      <w:r w:rsidR="0094230C">
        <w:rPr>
          <w:rFonts w:ascii="Times New Roman" w:hAnsi="Times New Roman" w:cs="Times New Roman"/>
          <w:sz w:val="24"/>
          <w:szCs w:val="20"/>
        </w:rPr>
        <w:t>njihovih spret</w:t>
      </w:r>
      <w:r w:rsidR="00631352">
        <w:rPr>
          <w:rFonts w:ascii="Times New Roman" w:hAnsi="Times New Roman" w:cs="Times New Roman"/>
          <w:sz w:val="24"/>
          <w:szCs w:val="20"/>
        </w:rPr>
        <w:t>nosti</w:t>
      </w:r>
      <w:r w:rsidR="00393253">
        <w:rPr>
          <w:rFonts w:ascii="Times New Roman" w:hAnsi="Times New Roman" w:cs="Times New Roman"/>
          <w:sz w:val="24"/>
          <w:szCs w:val="20"/>
        </w:rPr>
        <w:t xml:space="preserve"> </w:t>
      </w:r>
      <w:r w:rsidR="00393253">
        <w:rPr>
          <w:rFonts w:ascii="Times New Roman" w:hAnsi="Times New Roman" w:cs="Times New Roman"/>
          <w:sz w:val="24"/>
          <w:szCs w:val="20"/>
        </w:rPr>
        <w:fldChar w:fldCharType="begin"/>
      </w:r>
      <w:r w:rsidR="00393253">
        <w:rPr>
          <w:rFonts w:ascii="Times New Roman" w:hAnsi="Times New Roman" w:cs="Times New Roman"/>
          <w:sz w:val="24"/>
          <w:szCs w:val="20"/>
        </w:rPr>
        <w:instrText xml:space="preserve"> ADDIN ZOTERO_ITEM CSL_CITATION {"citationID":"ua7XiRtU","properties":{"formattedCitation":"{\\rtf (Yilmaz in O\\uc0\\u8217{}Connor 2016, 23:237)}","plainCitation":"(Yilmaz in O’Connor 2016, 23:237)"},"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7"}],"schema":"https://github.com/citation-style-language/schema/raw/master/csl-citation.json"} </w:instrText>
      </w:r>
      <w:r w:rsidR="00393253">
        <w:rPr>
          <w:rFonts w:ascii="Times New Roman" w:hAnsi="Times New Roman" w:cs="Times New Roman"/>
          <w:sz w:val="24"/>
          <w:szCs w:val="20"/>
        </w:rPr>
        <w:fldChar w:fldCharType="separate"/>
      </w:r>
      <w:r w:rsidR="00393253" w:rsidRPr="00393253">
        <w:rPr>
          <w:rFonts w:ascii="Times New Roman" w:hAnsi="Times New Roman" w:cs="Times New Roman"/>
          <w:sz w:val="24"/>
          <w:szCs w:val="24"/>
        </w:rPr>
        <w:t>(Yilmaz in O’</w:t>
      </w:r>
      <w:r w:rsidR="00393253">
        <w:rPr>
          <w:rFonts w:ascii="Times New Roman" w:hAnsi="Times New Roman" w:cs="Times New Roman"/>
          <w:sz w:val="24"/>
          <w:szCs w:val="24"/>
        </w:rPr>
        <w:t xml:space="preserve">Connor 2016, </w:t>
      </w:r>
      <w:r w:rsidR="00393253" w:rsidRPr="00393253">
        <w:rPr>
          <w:rFonts w:ascii="Times New Roman" w:hAnsi="Times New Roman" w:cs="Times New Roman"/>
          <w:sz w:val="24"/>
          <w:szCs w:val="24"/>
        </w:rPr>
        <w:t>237)</w:t>
      </w:r>
      <w:r w:rsidR="00393253">
        <w:rPr>
          <w:rFonts w:ascii="Times New Roman" w:hAnsi="Times New Roman" w:cs="Times New Roman"/>
          <w:sz w:val="24"/>
          <w:szCs w:val="20"/>
        </w:rPr>
        <w:fldChar w:fldCharType="end"/>
      </w:r>
      <w:r w:rsidR="00321F0F">
        <w:rPr>
          <w:rFonts w:ascii="Times New Roman" w:hAnsi="Times New Roman" w:cs="Times New Roman"/>
          <w:sz w:val="24"/>
          <w:szCs w:val="20"/>
        </w:rPr>
        <w:t>.</w:t>
      </w:r>
      <w:r w:rsidR="00B030BD">
        <w:rPr>
          <w:rFonts w:ascii="Times New Roman" w:hAnsi="Times New Roman" w:cs="Times New Roman"/>
          <w:sz w:val="24"/>
          <w:szCs w:val="20"/>
        </w:rPr>
        <w:t xml:space="preserve"> </w:t>
      </w:r>
      <w:r w:rsidR="002D3DAC">
        <w:rPr>
          <w:rFonts w:ascii="Times New Roman" w:hAnsi="Times New Roman" w:cs="Times New Roman"/>
          <w:sz w:val="24"/>
          <w:szCs w:val="20"/>
        </w:rPr>
        <w:t>Kanban dimenzija metodologije</w:t>
      </w:r>
      <w:r w:rsidR="000734E0">
        <w:rPr>
          <w:rFonts w:ascii="Times New Roman" w:hAnsi="Times New Roman" w:cs="Times New Roman"/>
          <w:sz w:val="24"/>
          <w:szCs w:val="20"/>
        </w:rPr>
        <w:t xml:space="preserve"> omogoča, da</w:t>
      </w:r>
      <w:r w:rsidR="000A060D">
        <w:rPr>
          <w:rFonts w:ascii="Times New Roman" w:hAnsi="Times New Roman" w:cs="Times New Roman"/>
          <w:sz w:val="24"/>
          <w:szCs w:val="20"/>
        </w:rPr>
        <w:t xml:space="preserve"> </w:t>
      </w:r>
      <w:r w:rsidR="006B1C55">
        <w:rPr>
          <w:rFonts w:ascii="Times New Roman" w:hAnsi="Times New Roman" w:cs="Times New Roman"/>
          <w:sz w:val="24"/>
          <w:szCs w:val="20"/>
        </w:rPr>
        <w:t>imamo v vsakem trenutku znanje koliko dela je v delovnem toku in na podlagi obrem</w:t>
      </w:r>
      <w:r w:rsidR="004B7B75">
        <w:rPr>
          <w:rFonts w:ascii="Times New Roman" w:hAnsi="Times New Roman" w:cs="Times New Roman"/>
          <w:sz w:val="24"/>
          <w:szCs w:val="20"/>
        </w:rPr>
        <w:t>enitve lahko izračuna</w:t>
      </w:r>
      <w:r w:rsidR="00153F00">
        <w:rPr>
          <w:rFonts w:ascii="Times New Roman" w:hAnsi="Times New Roman" w:cs="Times New Roman"/>
          <w:sz w:val="24"/>
          <w:szCs w:val="20"/>
        </w:rPr>
        <w:t>mo stroške in napredek projekta</w:t>
      </w:r>
      <w:r w:rsidR="00A53294">
        <w:rPr>
          <w:rFonts w:ascii="Times New Roman" w:hAnsi="Times New Roman" w:cs="Times New Roman"/>
          <w:sz w:val="24"/>
          <w:szCs w:val="20"/>
        </w:rPr>
        <w:t>,</w:t>
      </w:r>
      <w:r w:rsidR="00153F00">
        <w:rPr>
          <w:rFonts w:ascii="Times New Roman" w:hAnsi="Times New Roman" w:cs="Times New Roman"/>
          <w:sz w:val="24"/>
          <w:szCs w:val="20"/>
        </w:rPr>
        <w:t xml:space="preserve"> medtem</w:t>
      </w:r>
      <w:r w:rsidR="00A53294">
        <w:rPr>
          <w:rFonts w:ascii="Times New Roman" w:hAnsi="Times New Roman" w:cs="Times New Roman"/>
          <w:sz w:val="24"/>
          <w:szCs w:val="20"/>
        </w:rPr>
        <w:t>,</w:t>
      </w:r>
      <w:r w:rsidR="00153F00">
        <w:rPr>
          <w:rFonts w:ascii="Times New Roman" w:hAnsi="Times New Roman" w:cs="Times New Roman"/>
          <w:sz w:val="24"/>
          <w:szCs w:val="20"/>
        </w:rPr>
        <w:t xml:space="preserve"> ko Srum dimenzija</w:t>
      </w:r>
      <w:r w:rsidR="00E43212">
        <w:rPr>
          <w:rFonts w:ascii="Times New Roman" w:hAnsi="Times New Roman" w:cs="Times New Roman"/>
          <w:sz w:val="24"/>
          <w:szCs w:val="20"/>
        </w:rPr>
        <w:t xml:space="preserve"> omogoča</w:t>
      </w:r>
      <w:r w:rsidR="00153F00">
        <w:rPr>
          <w:rFonts w:ascii="Times New Roman" w:hAnsi="Times New Roman" w:cs="Times New Roman"/>
          <w:sz w:val="24"/>
          <w:szCs w:val="20"/>
        </w:rPr>
        <w:t xml:space="preserve"> </w:t>
      </w:r>
      <w:r w:rsidR="00D72731">
        <w:rPr>
          <w:rFonts w:ascii="Times New Roman" w:hAnsi="Times New Roman" w:cs="Times New Roman"/>
          <w:sz w:val="24"/>
          <w:szCs w:val="20"/>
        </w:rPr>
        <w:t xml:space="preserve">temeljito vodenje projekta in </w:t>
      </w:r>
      <w:r w:rsidR="000B65B3">
        <w:rPr>
          <w:rFonts w:ascii="Times New Roman" w:hAnsi="Times New Roman" w:cs="Times New Roman"/>
          <w:sz w:val="24"/>
          <w:szCs w:val="20"/>
        </w:rPr>
        <w:t>fragmentacijo</w:t>
      </w:r>
      <w:r w:rsidR="00D72731">
        <w:rPr>
          <w:rFonts w:ascii="Times New Roman" w:hAnsi="Times New Roman" w:cs="Times New Roman"/>
          <w:sz w:val="24"/>
          <w:szCs w:val="20"/>
        </w:rPr>
        <w:t xml:space="preserve"> celotnega</w:t>
      </w:r>
      <w:r w:rsidR="00653191">
        <w:rPr>
          <w:rFonts w:ascii="Times New Roman" w:hAnsi="Times New Roman" w:cs="Times New Roman"/>
          <w:sz w:val="24"/>
          <w:szCs w:val="20"/>
        </w:rPr>
        <w:t xml:space="preserve"> projekta</w:t>
      </w:r>
      <w:r w:rsidR="00E91DB7">
        <w:rPr>
          <w:rFonts w:ascii="Times New Roman" w:hAnsi="Times New Roman" w:cs="Times New Roman"/>
          <w:sz w:val="24"/>
          <w:szCs w:val="20"/>
        </w:rPr>
        <w:t xml:space="preserve"> na obvladujoče naloge</w:t>
      </w:r>
      <w:r w:rsidR="00D25598">
        <w:rPr>
          <w:rFonts w:ascii="Times New Roman" w:hAnsi="Times New Roman" w:cs="Times New Roman"/>
          <w:sz w:val="24"/>
          <w:szCs w:val="20"/>
        </w:rPr>
        <w:t xml:space="preserve"> z uporabo zgodb.</w:t>
      </w:r>
    </w:p>
    <w:p w:rsidR="00126A47" w:rsidRDefault="00537F51" w:rsidP="000C57EC">
      <w:pPr>
        <w:contextualSpacing/>
        <w:jc w:val="both"/>
        <w:rPr>
          <w:rFonts w:ascii="Times New Roman" w:hAnsi="Times New Roman" w:cs="Times New Roman"/>
          <w:sz w:val="24"/>
          <w:szCs w:val="20"/>
        </w:rPr>
      </w:pPr>
      <w:r>
        <w:rPr>
          <w:rFonts w:ascii="Times New Roman" w:hAnsi="Times New Roman" w:cs="Times New Roman"/>
          <w:sz w:val="24"/>
          <w:szCs w:val="20"/>
        </w:rPr>
        <w:t xml:space="preserve">Načrtovanje </w:t>
      </w:r>
      <w:r w:rsidR="005665EC">
        <w:rPr>
          <w:rFonts w:ascii="Times New Roman" w:hAnsi="Times New Roman" w:cs="Times New Roman"/>
          <w:sz w:val="24"/>
          <w:szCs w:val="20"/>
        </w:rPr>
        <w:t>lahko</w:t>
      </w:r>
      <w:r w:rsidR="00F93500">
        <w:rPr>
          <w:rFonts w:ascii="Times New Roman" w:hAnsi="Times New Roman" w:cs="Times New Roman"/>
          <w:sz w:val="24"/>
          <w:szCs w:val="20"/>
        </w:rPr>
        <w:t xml:space="preserve"> podpremo</w:t>
      </w:r>
      <w:r w:rsidR="00403A52">
        <w:rPr>
          <w:rFonts w:ascii="Times New Roman" w:hAnsi="Times New Roman" w:cs="Times New Roman"/>
          <w:sz w:val="24"/>
          <w:szCs w:val="20"/>
        </w:rPr>
        <w:t xml:space="preserve"> tudi</w:t>
      </w:r>
      <w:r w:rsidR="00F93500">
        <w:rPr>
          <w:rFonts w:ascii="Times New Roman" w:hAnsi="Times New Roman" w:cs="Times New Roman"/>
          <w:sz w:val="24"/>
          <w:szCs w:val="20"/>
        </w:rPr>
        <w:t xml:space="preserve"> </w:t>
      </w:r>
      <w:r w:rsidR="005665EC">
        <w:rPr>
          <w:rFonts w:ascii="Times New Roman" w:hAnsi="Times New Roman" w:cs="Times New Roman"/>
          <w:sz w:val="24"/>
          <w:szCs w:val="20"/>
        </w:rPr>
        <w:t xml:space="preserve">z uporabo </w:t>
      </w:r>
      <w:r w:rsidR="00B728AD">
        <w:rPr>
          <w:rFonts w:ascii="Times New Roman" w:hAnsi="Times New Roman" w:cs="Times New Roman"/>
          <w:sz w:val="24"/>
          <w:szCs w:val="20"/>
        </w:rPr>
        <w:t xml:space="preserve">digitalnih </w:t>
      </w:r>
      <w:r w:rsidR="00373A66">
        <w:rPr>
          <w:rFonts w:ascii="Times New Roman" w:hAnsi="Times New Roman" w:cs="Times New Roman"/>
          <w:sz w:val="24"/>
          <w:szCs w:val="20"/>
        </w:rPr>
        <w:t>programskih paketov</w:t>
      </w:r>
      <w:r w:rsidR="008E425B">
        <w:rPr>
          <w:rFonts w:ascii="Times New Roman" w:hAnsi="Times New Roman" w:cs="Times New Roman"/>
          <w:sz w:val="24"/>
          <w:szCs w:val="20"/>
        </w:rPr>
        <w:t xml:space="preserve">. </w:t>
      </w:r>
      <w:r w:rsidR="00356CE0">
        <w:rPr>
          <w:rFonts w:ascii="Times New Roman" w:hAnsi="Times New Roman" w:cs="Times New Roman"/>
          <w:sz w:val="24"/>
          <w:szCs w:val="20"/>
        </w:rPr>
        <w:t>Ravnateljstvo že dolgo uporablja takšna orodja za administracijo individualnih ali skupine projektov.</w:t>
      </w:r>
      <w:r w:rsidR="00F92280">
        <w:rPr>
          <w:rFonts w:ascii="Times New Roman" w:hAnsi="Times New Roman" w:cs="Times New Roman"/>
          <w:sz w:val="24"/>
          <w:szCs w:val="20"/>
        </w:rPr>
        <w:t xml:space="preserve"> Orodja kot so: Scrumwise, Kanbanery, Yodiz, ZenHub, Leankit, Jira, Trello, so idealna za spremljanje nalog, saj omogočajo kreiranje Kanban tabel. Poleg tega omogočajo tudi komunikacijo med ekipami in integracijo z GitHub</w:t>
      </w:r>
      <w:r w:rsidR="00F92280">
        <w:rPr>
          <w:rStyle w:val="Sprotnaopomba-sklic"/>
          <w:rFonts w:ascii="Times New Roman" w:hAnsi="Times New Roman" w:cs="Times New Roman"/>
          <w:sz w:val="24"/>
          <w:szCs w:val="20"/>
        </w:rPr>
        <w:footnoteReference w:id="19"/>
      </w:r>
      <w:r w:rsidR="00F92280">
        <w:rPr>
          <w:rFonts w:ascii="Times New Roman" w:hAnsi="Times New Roman" w:cs="Times New Roman"/>
          <w:sz w:val="24"/>
          <w:szCs w:val="20"/>
        </w:rPr>
        <w:t>. Poleg teh poznamo še Fat Panda, Pivotal Tracker, Active Collab, HacknPlan, Asana in Slack. Orodja lahko omogočajo tudi definiranje t.i. Gantt</w:t>
      </w:r>
      <w:r w:rsidR="00F92280">
        <w:rPr>
          <w:rStyle w:val="Sprotnaopomba-sklic"/>
          <w:rFonts w:ascii="Times New Roman" w:hAnsi="Times New Roman" w:cs="Times New Roman"/>
          <w:sz w:val="24"/>
          <w:szCs w:val="20"/>
        </w:rPr>
        <w:footnoteReference w:id="20"/>
      </w:r>
      <w:r w:rsidR="00F92280">
        <w:rPr>
          <w:rFonts w:ascii="Times New Roman" w:hAnsi="Times New Roman" w:cs="Times New Roman"/>
          <w:sz w:val="24"/>
          <w:szCs w:val="20"/>
        </w:rPr>
        <w:t xml:space="preserve"> ali PERT</w:t>
      </w:r>
      <w:r w:rsidR="00F92280">
        <w:rPr>
          <w:rStyle w:val="Sprotnaopomba-sklic"/>
          <w:rFonts w:ascii="Times New Roman" w:hAnsi="Times New Roman" w:cs="Times New Roman"/>
          <w:sz w:val="24"/>
          <w:szCs w:val="20"/>
        </w:rPr>
        <w:footnoteReference w:id="21"/>
      </w:r>
      <w:r w:rsidR="00F92280">
        <w:rPr>
          <w:rFonts w:ascii="Times New Roman" w:hAnsi="Times New Roman" w:cs="Times New Roman"/>
          <w:sz w:val="24"/>
          <w:szCs w:val="20"/>
        </w:rPr>
        <w:t xml:space="preserve"> grafov, ki zadostijo definiranjem časovnih načrtov.</w:t>
      </w:r>
      <w:r w:rsidR="00941A10">
        <w:rPr>
          <w:rFonts w:ascii="Times New Roman" w:hAnsi="Times New Roman" w:cs="Times New Roman"/>
          <w:sz w:val="24"/>
          <w:szCs w:val="20"/>
        </w:rPr>
        <w:t xml:space="preserve"> Novi paketi</w:t>
      </w:r>
      <w:r w:rsidR="00056D70">
        <w:rPr>
          <w:rFonts w:ascii="Times New Roman" w:hAnsi="Times New Roman" w:cs="Times New Roman"/>
          <w:sz w:val="24"/>
          <w:szCs w:val="20"/>
        </w:rPr>
        <w:t xml:space="preserve"> takšnih</w:t>
      </w:r>
      <w:r w:rsidR="00941A10">
        <w:rPr>
          <w:rFonts w:ascii="Times New Roman" w:hAnsi="Times New Roman" w:cs="Times New Roman"/>
          <w:sz w:val="24"/>
          <w:szCs w:val="20"/>
        </w:rPr>
        <w:t xml:space="preserve"> orodij prinašajo prednosti</w:t>
      </w:r>
      <w:r w:rsidR="00DB6F92">
        <w:rPr>
          <w:rFonts w:ascii="Times New Roman" w:hAnsi="Times New Roman" w:cs="Times New Roman"/>
          <w:sz w:val="24"/>
          <w:szCs w:val="20"/>
        </w:rPr>
        <w:t>,</w:t>
      </w:r>
      <w:r w:rsidR="00941A10">
        <w:rPr>
          <w:rFonts w:ascii="Times New Roman" w:hAnsi="Times New Roman" w:cs="Times New Roman"/>
          <w:sz w:val="24"/>
          <w:szCs w:val="20"/>
        </w:rPr>
        <w:t xml:space="preserve"> saj omogočajo upravljanje s tveganji, upravljanje z najboljšimi praksami, e-poštne not</w:t>
      </w:r>
      <w:r w:rsidR="009B39D2">
        <w:rPr>
          <w:rFonts w:ascii="Times New Roman" w:hAnsi="Times New Roman" w:cs="Times New Roman"/>
          <w:sz w:val="24"/>
          <w:szCs w:val="20"/>
        </w:rPr>
        <w:t>ifikacije in kolaboracije</w:t>
      </w:r>
      <w:r w:rsidR="00D879FE">
        <w:rPr>
          <w:rFonts w:ascii="Times New Roman" w:hAnsi="Times New Roman" w:cs="Times New Roman"/>
          <w:sz w:val="24"/>
          <w:szCs w:val="20"/>
        </w:rPr>
        <w:t>.</w:t>
      </w:r>
      <w:r w:rsidR="00CB2D94">
        <w:rPr>
          <w:rFonts w:ascii="Times New Roman" w:hAnsi="Times New Roman" w:cs="Times New Roman"/>
          <w:sz w:val="24"/>
          <w:szCs w:val="20"/>
        </w:rPr>
        <w:t xml:space="preserve"> Potencialni kupci takšnih rešitev potrebujejo način s</w:t>
      </w:r>
      <w:r w:rsidR="00A904A9">
        <w:rPr>
          <w:rFonts w:ascii="Times New Roman" w:hAnsi="Times New Roman" w:cs="Times New Roman"/>
          <w:sz w:val="24"/>
          <w:szCs w:val="20"/>
        </w:rPr>
        <w:t xml:space="preserve"> katerim lahko izberejo ustrezen programski paket</w:t>
      </w:r>
      <w:r w:rsidR="00CB2D94">
        <w:rPr>
          <w:rFonts w:ascii="Times New Roman" w:hAnsi="Times New Roman" w:cs="Times New Roman"/>
          <w:sz w:val="24"/>
          <w:szCs w:val="20"/>
        </w:rPr>
        <w:t>.</w:t>
      </w:r>
      <w:r w:rsidR="003A311E">
        <w:rPr>
          <w:rFonts w:ascii="Times New Roman" w:hAnsi="Times New Roman" w:cs="Times New Roman"/>
          <w:sz w:val="24"/>
          <w:szCs w:val="20"/>
        </w:rPr>
        <w:t xml:space="preserve"> </w:t>
      </w:r>
      <w:r w:rsidR="00D879FE">
        <w:rPr>
          <w:rFonts w:ascii="Times New Roman" w:hAnsi="Times New Roman" w:cs="Times New Roman"/>
          <w:sz w:val="24"/>
          <w:szCs w:val="20"/>
        </w:rPr>
        <w:t xml:space="preserve">Za lažjo odločitev lahko uporabimo analitični hierarhični proces, ki omogoča izbiro </w:t>
      </w:r>
      <w:r w:rsidR="006A1442">
        <w:rPr>
          <w:rFonts w:ascii="Times New Roman" w:hAnsi="Times New Roman" w:cs="Times New Roman"/>
          <w:sz w:val="24"/>
          <w:szCs w:val="20"/>
        </w:rPr>
        <w:t>paketa</w:t>
      </w:r>
      <w:r w:rsidR="00D879FE">
        <w:rPr>
          <w:rFonts w:ascii="Times New Roman" w:hAnsi="Times New Roman" w:cs="Times New Roman"/>
          <w:sz w:val="24"/>
          <w:szCs w:val="20"/>
        </w:rPr>
        <w:t xml:space="preserve"> na podlagi</w:t>
      </w:r>
      <w:r w:rsidR="00E571CE">
        <w:rPr>
          <w:rFonts w:ascii="Times New Roman" w:hAnsi="Times New Roman" w:cs="Times New Roman"/>
          <w:sz w:val="24"/>
          <w:szCs w:val="20"/>
        </w:rPr>
        <w:t xml:space="preserve"> teorije </w:t>
      </w:r>
      <w:r w:rsidR="00E571CE">
        <w:rPr>
          <w:rFonts w:ascii="Times New Roman" w:hAnsi="Times New Roman" w:cs="Times New Roman"/>
          <w:sz w:val="24"/>
          <w:szCs w:val="20"/>
        </w:rPr>
        <w:lastRenderedPageBreak/>
        <w:t>izbire po</w:t>
      </w:r>
      <w:r w:rsidR="00D879FE">
        <w:rPr>
          <w:rFonts w:ascii="Times New Roman" w:hAnsi="Times New Roman" w:cs="Times New Roman"/>
          <w:sz w:val="24"/>
          <w:szCs w:val="20"/>
        </w:rPr>
        <w:t xml:space="preserve"> Saaty</w:t>
      </w:r>
      <w:r w:rsidR="00E571CE">
        <w:rPr>
          <w:rFonts w:ascii="Times New Roman" w:hAnsi="Times New Roman" w:cs="Times New Roman"/>
          <w:sz w:val="24"/>
          <w:szCs w:val="20"/>
        </w:rPr>
        <w:t>u.</w:t>
      </w:r>
      <w:r w:rsidR="0032262A">
        <w:rPr>
          <w:rFonts w:ascii="Times New Roman" w:hAnsi="Times New Roman" w:cs="Times New Roman"/>
          <w:sz w:val="24"/>
          <w:szCs w:val="20"/>
        </w:rPr>
        <w:t xml:space="preserve"> Primarna naloga postopka je kvantifikacija relativnih prioritet za podano zbirko alternativ</w:t>
      </w:r>
      <w:r w:rsidR="00F75389">
        <w:rPr>
          <w:rFonts w:ascii="Times New Roman" w:hAnsi="Times New Roman" w:cs="Times New Roman"/>
          <w:sz w:val="24"/>
          <w:szCs w:val="20"/>
        </w:rPr>
        <w:t xml:space="preserve"> (PRILOGA E)</w:t>
      </w:r>
      <w:r w:rsidR="0032262A">
        <w:rPr>
          <w:rFonts w:ascii="Times New Roman" w:hAnsi="Times New Roman" w:cs="Times New Roman"/>
          <w:sz w:val="24"/>
          <w:szCs w:val="20"/>
        </w:rPr>
        <w:t xml:space="preserve"> na podlagi sodb, ki jih poda odločevalec </w:t>
      </w:r>
      <w:r w:rsidR="009B39D2">
        <w:rPr>
          <w:rFonts w:ascii="Times New Roman" w:hAnsi="Times New Roman" w:cs="Times New Roman"/>
          <w:sz w:val="24"/>
          <w:szCs w:val="20"/>
        </w:rPr>
        <w:fldChar w:fldCharType="begin"/>
      </w:r>
      <w:r w:rsidR="009B39D2">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9B39D2">
        <w:rPr>
          <w:rFonts w:ascii="Times New Roman" w:hAnsi="Times New Roman" w:cs="Times New Roman"/>
          <w:sz w:val="24"/>
          <w:szCs w:val="20"/>
        </w:rPr>
        <w:fldChar w:fldCharType="separate"/>
      </w:r>
      <w:r w:rsidR="009B39D2" w:rsidRPr="009B39D2">
        <w:rPr>
          <w:rFonts w:ascii="Times New Roman" w:hAnsi="Times New Roman" w:cs="Times New Roman"/>
          <w:sz w:val="24"/>
        </w:rPr>
        <w:t>(Ahmad in Laplante 2006, 76)</w:t>
      </w:r>
      <w:r w:rsidR="009B39D2">
        <w:rPr>
          <w:rFonts w:ascii="Times New Roman" w:hAnsi="Times New Roman" w:cs="Times New Roman"/>
          <w:sz w:val="24"/>
          <w:szCs w:val="20"/>
        </w:rPr>
        <w:fldChar w:fldCharType="end"/>
      </w:r>
      <w:r w:rsidR="00A22BEE">
        <w:rPr>
          <w:rFonts w:ascii="Times New Roman" w:hAnsi="Times New Roman" w:cs="Times New Roman"/>
          <w:sz w:val="24"/>
          <w:szCs w:val="20"/>
        </w:rPr>
        <w:t>.</w:t>
      </w:r>
      <w:r w:rsidR="00CB492A">
        <w:rPr>
          <w:rFonts w:ascii="Times New Roman" w:hAnsi="Times New Roman" w:cs="Times New Roman"/>
          <w:sz w:val="24"/>
          <w:szCs w:val="20"/>
        </w:rPr>
        <w:t xml:space="preserve"> Kriteriji se lahko spreminjajo in predlagani preds</w:t>
      </w:r>
      <w:r w:rsidR="00F623FA">
        <w:rPr>
          <w:rFonts w:ascii="Times New Roman" w:hAnsi="Times New Roman" w:cs="Times New Roman"/>
          <w:sz w:val="24"/>
          <w:szCs w:val="20"/>
        </w:rPr>
        <w:t>tavljaj</w:t>
      </w:r>
      <w:r w:rsidR="00D40686">
        <w:rPr>
          <w:rFonts w:ascii="Times New Roman" w:hAnsi="Times New Roman" w:cs="Times New Roman"/>
          <w:sz w:val="24"/>
          <w:szCs w:val="20"/>
        </w:rPr>
        <w:t>o le ilustracijo procesa i</w:t>
      </w:r>
      <w:r w:rsidR="004C722C">
        <w:rPr>
          <w:rFonts w:ascii="Times New Roman" w:hAnsi="Times New Roman" w:cs="Times New Roman"/>
          <w:sz w:val="24"/>
          <w:szCs w:val="20"/>
        </w:rPr>
        <w:t>zbora. Kriterije je potrebno definirati na podlagi hierarhije, ki predstavlja</w:t>
      </w:r>
      <w:r w:rsidR="004B60D6">
        <w:rPr>
          <w:rFonts w:ascii="Times New Roman" w:hAnsi="Times New Roman" w:cs="Times New Roman"/>
          <w:sz w:val="24"/>
          <w:szCs w:val="20"/>
        </w:rPr>
        <w:t xml:space="preserve"> za nas</w:t>
      </w:r>
      <w:r w:rsidR="004C722C">
        <w:rPr>
          <w:rFonts w:ascii="Times New Roman" w:hAnsi="Times New Roman" w:cs="Times New Roman"/>
          <w:sz w:val="24"/>
          <w:szCs w:val="20"/>
        </w:rPr>
        <w:t xml:space="preserve"> najbolj primerno orodje</w:t>
      </w:r>
      <w:r w:rsidR="004B60D6">
        <w:rPr>
          <w:rFonts w:ascii="Times New Roman" w:hAnsi="Times New Roman" w:cs="Times New Roman"/>
          <w:sz w:val="24"/>
          <w:szCs w:val="20"/>
        </w:rPr>
        <w:t xml:space="preserve"> </w:t>
      </w:r>
      <w:r w:rsidR="004B60D6">
        <w:rPr>
          <w:rFonts w:ascii="Times New Roman" w:hAnsi="Times New Roman" w:cs="Times New Roman"/>
          <w:sz w:val="24"/>
          <w:szCs w:val="20"/>
        </w:rPr>
        <w:fldChar w:fldCharType="begin"/>
      </w:r>
      <w:r w:rsidR="004B60D6">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4B60D6">
        <w:rPr>
          <w:rFonts w:ascii="Times New Roman" w:hAnsi="Times New Roman" w:cs="Times New Roman"/>
          <w:sz w:val="24"/>
          <w:szCs w:val="20"/>
        </w:rPr>
        <w:fldChar w:fldCharType="separate"/>
      </w:r>
      <w:r w:rsidR="004B60D6" w:rsidRPr="004B60D6">
        <w:rPr>
          <w:rFonts w:ascii="Times New Roman" w:hAnsi="Times New Roman" w:cs="Times New Roman"/>
          <w:sz w:val="24"/>
        </w:rPr>
        <w:t>(Ahmad in Laplante 2006, 81)</w:t>
      </w:r>
      <w:r w:rsidR="004B60D6">
        <w:rPr>
          <w:rFonts w:ascii="Times New Roman" w:hAnsi="Times New Roman" w:cs="Times New Roman"/>
          <w:sz w:val="24"/>
          <w:szCs w:val="20"/>
        </w:rPr>
        <w:fldChar w:fldCharType="end"/>
      </w:r>
      <w:r w:rsidR="00DD174E">
        <w:rPr>
          <w:rFonts w:ascii="Times New Roman" w:hAnsi="Times New Roman" w:cs="Times New Roman"/>
          <w:sz w:val="24"/>
          <w:szCs w:val="20"/>
        </w:rPr>
        <w:t>.</w:t>
      </w:r>
    </w:p>
    <w:p w:rsidR="009C115C" w:rsidRDefault="001404C7" w:rsidP="000C57EC">
      <w:pPr>
        <w:contextualSpacing/>
        <w:jc w:val="both"/>
        <w:rPr>
          <w:rFonts w:ascii="Times New Roman" w:hAnsi="Times New Roman" w:cs="Times New Roman"/>
          <w:sz w:val="24"/>
          <w:szCs w:val="20"/>
        </w:rPr>
      </w:pPr>
      <w:r>
        <w:rPr>
          <w:rFonts w:ascii="Times New Roman" w:hAnsi="Times New Roman" w:cs="Times New Roman"/>
          <w:sz w:val="24"/>
          <w:szCs w:val="20"/>
        </w:rPr>
        <w:t>V času razvoja je nevarnost, da projekt zaradi količin</w:t>
      </w:r>
      <w:r w:rsidR="00E04B43">
        <w:rPr>
          <w:rFonts w:ascii="Times New Roman" w:hAnsi="Times New Roman" w:cs="Times New Roman"/>
          <w:sz w:val="24"/>
          <w:szCs w:val="20"/>
        </w:rPr>
        <w:t xml:space="preserve">e defektov postane neobvladljiv. </w:t>
      </w:r>
      <w:r w:rsidR="00720309">
        <w:rPr>
          <w:rFonts w:ascii="Times New Roman" w:hAnsi="Times New Roman" w:cs="Times New Roman"/>
          <w:sz w:val="24"/>
          <w:szCs w:val="20"/>
        </w:rPr>
        <w:t>Zavoljo tega obstajajo rešitve katere omogočajo spremljanje različic programa in takojšnjo ponastavitev na stanje razl</w:t>
      </w:r>
      <w:r w:rsidR="00E979CC">
        <w:rPr>
          <w:rFonts w:ascii="Times New Roman" w:hAnsi="Times New Roman" w:cs="Times New Roman"/>
          <w:sz w:val="24"/>
          <w:szCs w:val="20"/>
        </w:rPr>
        <w:t>ičice, ki ustreza specifikacij.</w:t>
      </w:r>
      <w:r w:rsidR="009445C6">
        <w:rPr>
          <w:rFonts w:ascii="Times New Roman" w:hAnsi="Times New Roman" w:cs="Times New Roman"/>
          <w:sz w:val="24"/>
          <w:szCs w:val="20"/>
        </w:rPr>
        <w:t xml:space="preserve"> Programska oprema kot so igre izstopajo predvsem zaradi količine </w:t>
      </w:r>
      <w:r w:rsidR="00656863">
        <w:rPr>
          <w:rFonts w:ascii="Times New Roman" w:hAnsi="Times New Roman" w:cs="Times New Roman"/>
          <w:sz w:val="24"/>
          <w:szCs w:val="20"/>
        </w:rPr>
        <w:t>delov iz katerih so sestavljene. Celo enostavna igra lahko vsebuje tisoče izvornih datotek kod</w:t>
      </w:r>
      <w:r w:rsidR="0048527B">
        <w:rPr>
          <w:rFonts w:ascii="Times New Roman" w:hAnsi="Times New Roman" w:cs="Times New Roman"/>
          <w:sz w:val="24"/>
          <w:szCs w:val="20"/>
        </w:rPr>
        <w:t xml:space="preserve">e, zvoka, </w:t>
      </w:r>
      <w:r w:rsidR="0008697B">
        <w:rPr>
          <w:rFonts w:ascii="Times New Roman" w:hAnsi="Times New Roman" w:cs="Times New Roman"/>
          <w:sz w:val="24"/>
          <w:szCs w:val="20"/>
        </w:rPr>
        <w:t>slik</w:t>
      </w:r>
      <w:r w:rsidR="0048527B">
        <w:rPr>
          <w:rFonts w:ascii="Times New Roman" w:hAnsi="Times New Roman" w:cs="Times New Roman"/>
          <w:sz w:val="24"/>
          <w:szCs w:val="20"/>
        </w:rPr>
        <w:t xml:space="preserve"> ali platform.</w:t>
      </w:r>
      <w:r w:rsidR="0008697B">
        <w:rPr>
          <w:rFonts w:ascii="Times New Roman" w:hAnsi="Times New Roman" w:cs="Times New Roman"/>
          <w:sz w:val="24"/>
          <w:szCs w:val="20"/>
        </w:rPr>
        <w:t xml:space="preserve"> </w:t>
      </w:r>
      <w:r w:rsidR="00636695">
        <w:rPr>
          <w:rFonts w:ascii="Times New Roman" w:hAnsi="Times New Roman" w:cs="Times New Roman"/>
          <w:sz w:val="24"/>
          <w:szCs w:val="20"/>
        </w:rPr>
        <w:t>Zato se priporoča</w:t>
      </w:r>
      <w:r w:rsidR="00992A8E">
        <w:rPr>
          <w:rFonts w:ascii="Times New Roman" w:hAnsi="Times New Roman" w:cs="Times New Roman"/>
          <w:sz w:val="24"/>
          <w:szCs w:val="20"/>
        </w:rPr>
        <w:t xml:space="preserve"> izbira rešitve</w:t>
      </w:r>
      <w:r w:rsidR="00636695">
        <w:rPr>
          <w:rFonts w:ascii="Times New Roman" w:hAnsi="Times New Roman" w:cs="Times New Roman"/>
          <w:sz w:val="24"/>
          <w:szCs w:val="20"/>
        </w:rPr>
        <w:t>, ki omogoča</w:t>
      </w:r>
      <w:r w:rsidR="007D73C9">
        <w:rPr>
          <w:rFonts w:ascii="Times New Roman" w:hAnsi="Times New Roman" w:cs="Times New Roman"/>
          <w:sz w:val="24"/>
          <w:szCs w:val="20"/>
        </w:rPr>
        <w:t xml:space="preserve"> nadzor</w:t>
      </w:r>
      <w:r w:rsidR="0008697B">
        <w:rPr>
          <w:rFonts w:ascii="Times New Roman" w:hAnsi="Times New Roman" w:cs="Times New Roman"/>
          <w:sz w:val="24"/>
          <w:szCs w:val="20"/>
        </w:rPr>
        <w:t xml:space="preserve"> izvorne kode</w:t>
      </w:r>
      <w:r w:rsidR="00050507">
        <w:rPr>
          <w:rFonts w:ascii="Times New Roman" w:hAnsi="Times New Roman" w:cs="Times New Roman"/>
          <w:sz w:val="24"/>
          <w:szCs w:val="20"/>
        </w:rPr>
        <w:t xml:space="preserve"> </w:t>
      </w:r>
      <w:r w:rsidR="00050507">
        <w:rPr>
          <w:rFonts w:ascii="Times New Roman" w:hAnsi="Times New Roman" w:cs="Times New Roman"/>
          <w:sz w:val="24"/>
          <w:szCs w:val="20"/>
        </w:rPr>
        <w:fldChar w:fldCharType="begin"/>
      </w:r>
      <w:r w:rsidR="00050507">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050507">
        <w:rPr>
          <w:rFonts w:ascii="Times New Roman" w:hAnsi="Times New Roman" w:cs="Times New Roman"/>
          <w:sz w:val="24"/>
          <w:szCs w:val="20"/>
        </w:rPr>
        <w:fldChar w:fldCharType="separate"/>
      </w:r>
      <w:r w:rsidR="00050507" w:rsidRPr="00050507">
        <w:rPr>
          <w:rFonts w:ascii="Times New Roman" w:hAnsi="Times New Roman" w:cs="Times New Roman"/>
          <w:sz w:val="24"/>
        </w:rPr>
        <w:t>(McShaffry in Graham 2012, 111)</w:t>
      </w:r>
      <w:r w:rsidR="00050507">
        <w:rPr>
          <w:rFonts w:ascii="Times New Roman" w:hAnsi="Times New Roman" w:cs="Times New Roman"/>
          <w:sz w:val="24"/>
          <w:szCs w:val="20"/>
        </w:rPr>
        <w:fldChar w:fldCharType="end"/>
      </w:r>
      <w:r w:rsidR="000411BE">
        <w:rPr>
          <w:rFonts w:ascii="Times New Roman" w:hAnsi="Times New Roman" w:cs="Times New Roman"/>
          <w:sz w:val="24"/>
          <w:szCs w:val="20"/>
        </w:rPr>
        <w:t>.</w:t>
      </w:r>
      <w:r w:rsidR="00395E18">
        <w:rPr>
          <w:rFonts w:ascii="Times New Roman" w:hAnsi="Times New Roman" w:cs="Times New Roman"/>
          <w:sz w:val="24"/>
          <w:szCs w:val="20"/>
        </w:rPr>
        <w:t xml:space="preserve"> Znane komercialne rešitve predstavljajo SourceSafe, </w:t>
      </w:r>
      <w:r w:rsidR="00050507">
        <w:rPr>
          <w:rFonts w:ascii="Times New Roman" w:hAnsi="Times New Roman" w:cs="Times New Roman"/>
          <w:sz w:val="24"/>
          <w:szCs w:val="20"/>
        </w:rPr>
        <w:t>Perforce in AlienBrain, odprtokodne pa Subversion</w:t>
      </w:r>
      <w:r w:rsidR="0003138C">
        <w:rPr>
          <w:rFonts w:ascii="Times New Roman" w:hAnsi="Times New Roman" w:cs="Times New Roman"/>
          <w:sz w:val="24"/>
          <w:szCs w:val="20"/>
        </w:rPr>
        <w:t>, Git</w:t>
      </w:r>
      <w:r w:rsidR="00EF4594">
        <w:rPr>
          <w:rFonts w:ascii="Times New Roman" w:hAnsi="Times New Roman" w:cs="Times New Roman"/>
          <w:sz w:val="24"/>
          <w:szCs w:val="20"/>
        </w:rPr>
        <w:t xml:space="preserve"> in TortoiseSVN </w:t>
      </w:r>
      <w:r w:rsidR="00EF4594">
        <w:rPr>
          <w:rFonts w:ascii="Times New Roman" w:hAnsi="Times New Roman" w:cs="Times New Roman"/>
          <w:sz w:val="24"/>
          <w:szCs w:val="20"/>
        </w:rPr>
        <w:fldChar w:fldCharType="begin"/>
      </w:r>
      <w:r w:rsidR="00EF4594">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EF4594">
        <w:rPr>
          <w:rFonts w:ascii="Times New Roman" w:hAnsi="Times New Roman" w:cs="Times New Roman"/>
          <w:sz w:val="24"/>
          <w:szCs w:val="20"/>
        </w:rPr>
        <w:fldChar w:fldCharType="separate"/>
      </w:r>
      <w:r w:rsidR="00EF4594" w:rsidRPr="00EF4594">
        <w:rPr>
          <w:rFonts w:ascii="Times New Roman" w:hAnsi="Times New Roman" w:cs="Times New Roman"/>
          <w:sz w:val="24"/>
          <w:szCs w:val="24"/>
        </w:rPr>
        <w:t>(McShaffry in Graham 2012, 15–114)</w:t>
      </w:r>
      <w:r w:rsidR="00EF4594">
        <w:rPr>
          <w:rFonts w:ascii="Times New Roman" w:hAnsi="Times New Roman" w:cs="Times New Roman"/>
          <w:sz w:val="24"/>
          <w:szCs w:val="20"/>
        </w:rPr>
        <w:fldChar w:fldCharType="end"/>
      </w:r>
      <w:r w:rsidR="00EF4594">
        <w:rPr>
          <w:rFonts w:ascii="Times New Roman" w:hAnsi="Times New Roman" w:cs="Times New Roman"/>
          <w:sz w:val="24"/>
          <w:szCs w:val="20"/>
        </w:rPr>
        <w:t>.</w:t>
      </w:r>
    </w:p>
    <w:p w:rsidR="00187FD1" w:rsidRDefault="00187FD1" w:rsidP="000C57EC">
      <w:pPr>
        <w:contextualSpacing/>
        <w:jc w:val="both"/>
        <w:rPr>
          <w:rFonts w:ascii="Times New Roman" w:hAnsi="Times New Roman" w:cs="Times New Roman"/>
          <w:sz w:val="24"/>
          <w:szCs w:val="20"/>
        </w:rPr>
      </w:pPr>
      <w:bookmarkStart w:id="0" w:name="_GoBack"/>
      <w:bookmarkEnd w:id="0"/>
    </w:p>
    <w:p w:rsidR="004B60D6" w:rsidRPr="00825CDE" w:rsidRDefault="004B60D6" w:rsidP="000C57EC">
      <w:pPr>
        <w:contextualSpacing/>
        <w:jc w:val="both"/>
        <w:rPr>
          <w:rFonts w:ascii="Times New Roman" w:hAnsi="Times New Roman" w:cs="Times New Roman"/>
          <w:sz w:val="24"/>
          <w:szCs w:val="20"/>
        </w:rPr>
      </w:pPr>
    </w:p>
    <w:sectPr w:rsidR="004B60D6" w:rsidRPr="00825CD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6039E" w:rsidRDefault="0096039E" w:rsidP="009A65A9">
      <w:pPr>
        <w:spacing w:after="0" w:line="240" w:lineRule="auto"/>
      </w:pPr>
      <w:r>
        <w:separator/>
      </w:r>
    </w:p>
  </w:endnote>
  <w:endnote w:type="continuationSeparator" w:id="0">
    <w:p w:rsidR="0096039E" w:rsidRDefault="0096039E"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6039E" w:rsidRDefault="0096039E" w:rsidP="009A65A9">
      <w:pPr>
        <w:spacing w:after="0" w:line="240" w:lineRule="auto"/>
      </w:pPr>
      <w:r>
        <w:separator/>
      </w:r>
    </w:p>
  </w:footnote>
  <w:footnote w:type="continuationSeparator" w:id="0">
    <w:p w:rsidR="0096039E" w:rsidRDefault="0096039E" w:rsidP="009A65A9">
      <w:pPr>
        <w:spacing w:after="0" w:line="240" w:lineRule="auto"/>
      </w:pPr>
      <w:r>
        <w:continuationSeparator/>
      </w:r>
    </w:p>
  </w:footnote>
  <w:footnote w:id="1">
    <w:p w:rsidR="00395E18" w:rsidRDefault="00395E18" w:rsidP="00D504D2">
      <w:pPr>
        <w:pStyle w:val="Sprotnaopomba-besedilo"/>
      </w:pPr>
      <w:r>
        <w:rPr>
          <w:rStyle w:val="Sprotnaopomba-sklic"/>
        </w:rPr>
        <w:footnoteRef/>
      </w:r>
      <w:r>
        <w:t xml:space="preserve"> Institute of Electrical and Electronic Engineers – IEEE.</w:t>
      </w:r>
    </w:p>
  </w:footnote>
  <w:footnote w:id="2">
    <w:p w:rsidR="00395E18" w:rsidRDefault="00395E18">
      <w:pPr>
        <w:pStyle w:val="Sprotnaopomba-besedilo"/>
      </w:pPr>
      <w:r>
        <w:rPr>
          <w:rStyle w:val="Sprotnaopomba-sklic"/>
        </w:rPr>
        <w:footnoteRef/>
      </w:r>
      <w:r>
        <w:t xml:space="preserve"> (angl.) User Experiece-UX.</w:t>
      </w:r>
    </w:p>
  </w:footnote>
  <w:footnote w:id="3">
    <w:p w:rsidR="00395E18" w:rsidRDefault="00395E18">
      <w:pPr>
        <w:pStyle w:val="Sprotnaopomba-besedilo"/>
      </w:pPr>
      <w:r>
        <w:rPr>
          <w:rStyle w:val="Sprotnaopomba-sklic"/>
        </w:rPr>
        <w:footnoteRef/>
      </w:r>
      <w:r>
        <w:t xml:space="preserve"> (angl.) Playtesting.</w:t>
      </w:r>
    </w:p>
  </w:footnote>
  <w:footnote w:id="4">
    <w:p w:rsidR="00395E18" w:rsidRDefault="00395E18">
      <w:pPr>
        <w:pStyle w:val="Sprotnaopomba-besedilo"/>
      </w:pPr>
      <w:r>
        <w:rPr>
          <w:rStyle w:val="Sprotnaopomba-sklic"/>
        </w:rPr>
        <w:footnoteRef/>
      </w:r>
      <w:r>
        <w:t xml:space="preserve"> 35% manjkajočih vrednosti (Nesodelovanje).</w:t>
      </w:r>
    </w:p>
  </w:footnote>
  <w:footnote w:id="5">
    <w:p w:rsidR="00395E18" w:rsidRDefault="00395E18">
      <w:pPr>
        <w:pStyle w:val="Sprotnaopomba-besedilo"/>
      </w:pPr>
      <w:r>
        <w:rPr>
          <w:rStyle w:val="Sprotnaopomba-sklic"/>
        </w:rPr>
        <w:footnoteRef/>
      </w:r>
      <w:r>
        <w:t xml:space="preserve"> Agile Manifesto. Manifesto for Agile Software Development.</w:t>
      </w:r>
    </w:p>
  </w:footnote>
  <w:footnote w:id="6">
    <w:p w:rsidR="00395E18" w:rsidRDefault="00395E18">
      <w:pPr>
        <w:pStyle w:val="Sprotnaopomba-besedilo"/>
      </w:pPr>
      <w:r>
        <w:rPr>
          <w:rStyle w:val="Sprotnaopomba-sklic"/>
        </w:rPr>
        <w:footnoteRef/>
      </w:r>
      <w:r>
        <w:t xml:space="preserve"> SoftwareEngineering – Metamodel for Development Methodologies.</w:t>
      </w:r>
    </w:p>
  </w:footnote>
  <w:footnote w:id="7">
    <w:p w:rsidR="00395E18" w:rsidRDefault="00395E18">
      <w:pPr>
        <w:pStyle w:val="Sprotnaopomba-besedilo"/>
      </w:pPr>
      <w:r>
        <w:rPr>
          <w:rStyle w:val="Sprotnaopomba-sklic"/>
        </w:rPr>
        <w:footnoteRef/>
      </w:r>
      <w:r>
        <w:t xml:space="preserve"> Software &amp; Systems Process Engineering Meta-Model – SPEM.</w:t>
      </w:r>
    </w:p>
  </w:footnote>
  <w:footnote w:id="8">
    <w:p w:rsidR="00395E18" w:rsidRDefault="00395E18">
      <w:pPr>
        <w:pStyle w:val="Sprotnaopomba-besedilo"/>
      </w:pPr>
      <w:r>
        <w:rPr>
          <w:rStyle w:val="Sprotnaopomba-sklic"/>
        </w:rPr>
        <w:footnoteRef/>
      </w:r>
      <w:r>
        <w:t xml:space="preserve"> Object Management Group – OMG.</w:t>
      </w:r>
    </w:p>
  </w:footnote>
  <w:footnote w:id="9">
    <w:p w:rsidR="00395E18" w:rsidRDefault="00395E18">
      <w:pPr>
        <w:pStyle w:val="Sprotnaopomba-besedilo"/>
      </w:pPr>
      <w:r>
        <w:rPr>
          <w:rStyle w:val="Sprotnaopomba-sklic"/>
        </w:rPr>
        <w:footnoteRef/>
      </w:r>
      <w:r>
        <w:t xml:space="preserve"> Meta Object Facility – MOF.</w:t>
      </w:r>
    </w:p>
  </w:footnote>
  <w:footnote w:id="10">
    <w:p w:rsidR="00395E18" w:rsidRDefault="00395E18" w:rsidP="007669E9">
      <w:pPr>
        <w:pStyle w:val="Sprotnaopomba-besedilo"/>
      </w:pPr>
      <w:r>
        <w:rPr>
          <w:rStyle w:val="Sprotnaopomba-sklic"/>
        </w:rPr>
        <w:footnoteRef/>
      </w:r>
      <w:r>
        <w:t xml:space="preserve"> (angl.) Domain Specific Process Meta Model – DSPMM.</w:t>
      </w:r>
    </w:p>
  </w:footnote>
  <w:footnote w:id="11">
    <w:p w:rsidR="00395E18" w:rsidRDefault="00395E18" w:rsidP="007669E9">
      <w:pPr>
        <w:pStyle w:val="Sprotnaopomba-besedilo"/>
      </w:pPr>
      <w:r>
        <w:rPr>
          <w:rStyle w:val="Sprotnaopomba-sklic"/>
        </w:rPr>
        <w:footnoteRef/>
      </w:r>
      <w:r>
        <w:t xml:space="preserve"> (angl.) Abstract Process Meta Model – AMM.</w:t>
      </w:r>
    </w:p>
  </w:footnote>
  <w:footnote w:id="12">
    <w:p w:rsidR="00395E18" w:rsidRDefault="00395E18">
      <w:pPr>
        <w:pStyle w:val="Sprotnaopomba-besedilo"/>
      </w:pPr>
      <w:r>
        <w:rPr>
          <w:rStyle w:val="Sprotnaopomba-sklic"/>
        </w:rPr>
        <w:footnoteRef/>
      </w:r>
      <w:r>
        <w:t xml:space="preserve"> Inženiring meta-metod.</w:t>
      </w:r>
    </w:p>
  </w:footnote>
  <w:footnote w:id="13">
    <w:p w:rsidR="00395E18" w:rsidRDefault="00395E18">
      <w:pPr>
        <w:pStyle w:val="Sprotnaopomba-besedilo"/>
      </w:pPr>
      <w:r>
        <w:rPr>
          <w:rStyle w:val="Sprotnaopomba-sklic"/>
        </w:rPr>
        <w:footnoteRef/>
      </w:r>
      <w:r>
        <w:t xml:space="preserve"> Meta-Method for Software Engineering Methods.</w:t>
      </w:r>
    </w:p>
  </w:footnote>
  <w:footnote w:id="14">
    <w:p w:rsidR="00395E18" w:rsidRDefault="00395E18">
      <w:pPr>
        <w:pStyle w:val="Sprotnaopomba-besedilo"/>
      </w:pPr>
      <w:r>
        <w:rPr>
          <w:rStyle w:val="Sprotnaopomba-sklic"/>
        </w:rPr>
        <w:footnoteRef/>
      </w:r>
      <w:r>
        <w:t xml:space="preserve"> (angl.) Proof of concept.</w:t>
      </w:r>
    </w:p>
  </w:footnote>
  <w:footnote w:id="15">
    <w:p w:rsidR="00395E18" w:rsidRDefault="00395E18">
      <w:pPr>
        <w:pStyle w:val="Sprotnaopomba-besedilo"/>
      </w:pPr>
      <w:r>
        <w:rPr>
          <w:rStyle w:val="Sprotnaopomba-sklic"/>
        </w:rPr>
        <w:footnoteRef/>
      </w:r>
      <w:r>
        <w:t xml:space="preserve"> International Game Development Association.</w:t>
      </w:r>
    </w:p>
  </w:footnote>
  <w:footnote w:id="16">
    <w:p w:rsidR="00395E18" w:rsidRDefault="00395E18">
      <w:pPr>
        <w:pStyle w:val="Sprotnaopomba-besedilo"/>
      </w:pPr>
      <w:r>
        <w:rPr>
          <w:rStyle w:val="Sprotnaopomba-sklic"/>
        </w:rPr>
        <w:footnoteRef/>
      </w:r>
      <w:r>
        <w:t xml:space="preserve"> QA- Quality assurance.</w:t>
      </w:r>
    </w:p>
  </w:footnote>
  <w:footnote w:id="17">
    <w:p w:rsidR="00395E18" w:rsidRDefault="00395E18">
      <w:pPr>
        <w:pStyle w:val="Sprotnaopomba-besedilo"/>
      </w:pPr>
      <w:r>
        <w:rPr>
          <w:rStyle w:val="Sprotnaopomba-sklic"/>
        </w:rPr>
        <w:footnoteRef/>
      </w:r>
      <w:r>
        <w:t xml:space="preserve"> Will Not Fix, pomeni, da defekt ni dovolj pomemben.</w:t>
      </w:r>
    </w:p>
  </w:footnote>
  <w:footnote w:id="18">
    <w:p w:rsidR="00395E18" w:rsidRDefault="00395E18">
      <w:pPr>
        <w:pStyle w:val="Sprotnaopomba-besedilo"/>
      </w:pPr>
      <w:r>
        <w:rPr>
          <w:rStyle w:val="Sprotnaopomba-sklic"/>
        </w:rPr>
        <w:footnoteRef/>
      </w:r>
      <w:r>
        <w:t xml:space="preserve"> Not A Bug, pomeni da ni defekt.</w:t>
      </w:r>
    </w:p>
  </w:footnote>
  <w:footnote w:id="19">
    <w:p w:rsidR="00395E18" w:rsidRDefault="00395E18" w:rsidP="00F92280">
      <w:pPr>
        <w:pStyle w:val="Sprotnaopomba-besedilo"/>
      </w:pPr>
      <w:r>
        <w:rPr>
          <w:rStyle w:val="Sprotnaopomba-sklic"/>
        </w:rPr>
        <w:footnoteRef/>
      </w:r>
      <w:r>
        <w:t xml:space="preserve"> Git distribuiran sistem za nadzor različice kode.</w:t>
      </w:r>
    </w:p>
  </w:footnote>
  <w:footnote w:id="20">
    <w:p w:rsidR="00395E18" w:rsidRDefault="00395E18" w:rsidP="00F92280">
      <w:pPr>
        <w:pStyle w:val="Sprotnaopomba-besedilo"/>
      </w:pPr>
      <w:r>
        <w:rPr>
          <w:rStyle w:val="Sprotnaopomba-sklic"/>
        </w:rPr>
        <w:footnoteRef/>
      </w:r>
      <w:r>
        <w:t xml:space="preserve"> Je grafikon, ki predstavlja časovni razpored projekta.</w:t>
      </w:r>
    </w:p>
  </w:footnote>
  <w:footnote w:id="21">
    <w:p w:rsidR="00395E18" w:rsidRDefault="00395E18" w:rsidP="00F92280">
      <w:pPr>
        <w:pStyle w:val="Sprotnaopomba-besedilo"/>
      </w:pPr>
      <w:r>
        <w:rPr>
          <w:rStyle w:val="Sprotnaopomba-sklic"/>
        </w:rPr>
        <w:footnoteRef/>
      </w:r>
      <w:r>
        <w:t xml:space="preserve"> Program evaluation and review technique, je statistično orodje za analizo nalog, ki so vključene v razvoj.</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11">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3">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14">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5">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11"/>
  </w:num>
  <w:num w:numId="5">
    <w:abstractNumId w:val="12"/>
  </w:num>
  <w:num w:numId="6">
    <w:abstractNumId w:val="4"/>
  </w:num>
  <w:num w:numId="7">
    <w:abstractNumId w:val="10"/>
  </w:num>
  <w:num w:numId="8">
    <w:abstractNumId w:val="9"/>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15"/>
  </w:num>
  <w:num w:numId="12">
    <w:abstractNumId w:val="14"/>
  </w:num>
  <w:num w:numId="13">
    <w:abstractNumId w:val="17"/>
  </w:num>
  <w:num w:numId="14">
    <w:abstractNumId w:val="0"/>
  </w:num>
  <w:num w:numId="15">
    <w:abstractNumId w:val="7"/>
  </w:num>
  <w:num w:numId="16">
    <w:abstractNumId w:val="16"/>
  </w:num>
  <w:num w:numId="17">
    <w:abstractNumId w:val="13"/>
  </w:num>
  <w:num w:numId="18">
    <w:abstractNumId w:val="8"/>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161D"/>
    <w:rsid w:val="00001A94"/>
    <w:rsid w:val="00001CD6"/>
    <w:rsid w:val="00001E4D"/>
    <w:rsid w:val="00001FBA"/>
    <w:rsid w:val="000034D3"/>
    <w:rsid w:val="00003855"/>
    <w:rsid w:val="00003D2D"/>
    <w:rsid w:val="00004855"/>
    <w:rsid w:val="00004D9E"/>
    <w:rsid w:val="00004E02"/>
    <w:rsid w:val="000055CA"/>
    <w:rsid w:val="00005A4F"/>
    <w:rsid w:val="00005AAA"/>
    <w:rsid w:val="000060E2"/>
    <w:rsid w:val="00006718"/>
    <w:rsid w:val="00006A0F"/>
    <w:rsid w:val="00006D66"/>
    <w:rsid w:val="00007176"/>
    <w:rsid w:val="000074A4"/>
    <w:rsid w:val="00007C76"/>
    <w:rsid w:val="00010283"/>
    <w:rsid w:val="00010F7F"/>
    <w:rsid w:val="0001239E"/>
    <w:rsid w:val="0001278E"/>
    <w:rsid w:val="00012F39"/>
    <w:rsid w:val="00014498"/>
    <w:rsid w:val="00014F91"/>
    <w:rsid w:val="00015585"/>
    <w:rsid w:val="00015E24"/>
    <w:rsid w:val="00015FCB"/>
    <w:rsid w:val="000163A9"/>
    <w:rsid w:val="000163F3"/>
    <w:rsid w:val="00017B07"/>
    <w:rsid w:val="00017BA9"/>
    <w:rsid w:val="00017D06"/>
    <w:rsid w:val="00020147"/>
    <w:rsid w:val="00020482"/>
    <w:rsid w:val="00020967"/>
    <w:rsid w:val="00023FC2"/>
    <w:rsid w:val="00024761"/>
    <w:rsid w:val="00025DD1"/>
    <w:rsid w:val="000260FF"/>
    <w:rsid w:val="00027D69"/>
    <w:rsid w:val="00030356"/>
    <w:rsid w:val="00030B3C"/>
    <w:rsid w:val="0003138C"/>
    <w:rsid w:val="00031A51"/>
    <w:rsid w:val="000320DE"/>
    <w:rsid w:val="00032E1C"/>
    <w:rsid w:val="00033726"/>
    <w:rsid w:val="000337F3"/>
    <w:rsid w:val="00033CC8"/>
    <w:rsid w:val="00034EB1"/>
    <w:rsid w:val="00034FDB"/>
    <w:rsid w:val="00035579"/>
    <w:rsid w:val="0003579B"/>
    <w:rsid w:val="000358D4"/>
    <w:rsid w:val="0003590E"/>
    <w:rsid w:val="000360A5"/>
    <w:rsid w:val="0003795A"/>
    <w:rsid w:val="00040346"/>
    <w:rsid w:val="000408AF"/>
    <w:rsid w:val="00040C3D"/>
    <w:rsid w:val="00040D66"/>
    <w:rsid w:val="000411BE"/>
    <w:rsid w:val="000413A6"/>
    <w:rsid w:val="00041F4E"/>
    <w:rsid w:val="00042318"/>
    <w:rsid w:val="00042C54"/>
    <w:rsid w:val="000434C3"/>
    <w:rsid w:val="00043715"/>
    <w:rsid w:val="000451B5"/>
    <w:rsid w:val="000454CA"/>
    <w:rsid w:val="000454D7"/>
    <w:rsid w:val="0004561A"/>
    <w:rsid w:val="0004584D"/>
    <w:rsid w:val="00046B52"/>
    <w:rsid w:val="00047458"/>
    <w:rsid w:val="00047F19"/>
    <w:rsid w:val="00050273"/>
    <w:rsid w:val="00050507"/>
    <w:rsid w:val="00050851"/>
    <w:rsid w:val="00050A66"/>
    <w:rsid w:val="0005224F"/>
    <w:rsid w:val="000524CD"/>
    <w:rsid w:val="000528A3"/>
    <w:rsid w:val="00052EDD"/>
    <w:rsid w:val="00053544"/>
    <w:rsid w:val="000535B3"/>
    <w:rsid w:val="0005457B"/>
    <w:rsid w:val="0005505B"/>
    <w:rsid w:val="00055D33"/>
    <w:rsid w:val="00055D7D"/>
    <w:rsid w:val="00056D70"/>
    <w:rsid w:val="00057358"/>
    <w:rsid w:val="00057AE1"/>
    <w:rsid w:val="00057B3D"/>
    <w:rsid w:val="0006134F"/>
    <w:rsid w:val="00061971"/>
    <w:rsid w:val="00061B62"/>
    <w:rsid w:val="00061B7F"/>
    <w:rsid w:val="00061D0A"/>
    <w:rsid w:val="000625EE"/>
    <w:rsid w:val="000628B4"/>
    <w:rsid w:val="00063498"/>
    <w:rsid w:val="0006354B"/>
    <w:rsid w:val="0006406F"/>
    <w:rsid w:val="000641DB"/>
    <w:rsid w:val="00065259"/>
    <w:rsid w:val="00065735"/>
    <w:rsid w:val="00065DD4"/>
    <w:rsid w:val="0006722E"/>
    <w:rsid w:val="00067E5A"/>
    <w:rsid w:val="000704F2"/>
    <w:rsid w:val="00070A7D"/>
    <w:rsid w:val="000710AB"/>
    <w:rsid w:val="0007165D"/>
    <w:rsid w:val="000724EE"/>
    <w:rsid w:val="000733BF"/>
    <w:rsid w:val="000734E0"/>
    <w:rsid w:val="00073630"/>
    <w:rsid w:val="000737EC"/>
    <w:rsid w:val="000746B0"/>
    <w:rsid w:val="00076016"/>
    <w:rsid w:val="00077527"/>
    <w:rsid w:val="00077A39"/>
    <w:rsid w:val="00077E67"/>
    <w:rsid w:val="0008067E"/>
    <w:rsid w:val="00080B76"/>
    <w:rsid w:val="00082782"/>
    <w:rsid w:val="000831A2"/>
    <w:rsid w:val="0008349B"/>
    <w:rsid w:val="000836E4"/>
    <w:rsid w:val="00083A61"/>
    <w:rsid w:val="00083D93"/>
    <w:rsid w:val="00083F23"/>
    <w:rsid w:val="00083F6E"/>
    <w:rsid w:val="000840D6"/>
    <w:rsid w:val="000849C3"/>
    <w:rsid w:val="00085312"/>
    <w:rsid w:val="0008556A"/>
    <w:rsid w:val="00085B1D"/>
    <w:rsid w:val="00086175"/>
    <w:rsid w:val="00086498"/>
    <w:rsid w:val="0008697B"/>
    <w:rsid w:val="00086ED2"/>
    <w:rsid w:val="00087398"/>
    <w:rsid w:val="00087C05"/>
    <w:rsid w:val="000914CE"/>
    <w:rsid w:val="000915E7"/>
    <w:rsid w:val="00091808"/>
    <w:rsid w:val="00091C64"/>
    <w:rsid w:val="00091FCB"/>
    <w:rsid w:val="00092401"/>
    <w:rsid w:val="00092AE0"/>
    <w:rsid w:val="00092F62"/>
    <w:rsid w:val="00093359"/>
    <w:rsid w:val="00093BF4"/>
    <w:rsid w:val="00093C08"/>
    <w:rsid w:val="00094260"/>
    <w:rsid w:val="00094674"/>
    <w:rsid w:val="00094CBB"/>
    <w:rsid w:val="00096B8C"/>
    <w:rsid w:val="00096D7E"/>
    <w:rsid w:val="000973C1"/>
    <w:rsid w:val="0009780F"/>
    <w:rsid w:val="000A031D"/>
    <w:rsid w:val="000A060D"/>
    <w:rsid w:val="000A16B1"/>
    <w:rsid w:val="000A18F5"/>
    <w:rsid w:val="000A33BD"/>
    <w:rsid w:val="000A357E"/>
    <w:rsid w:val="000A3F5D"/>
    <w:rsid w:val="000A4687"/>
    <w:rsid w:val="000A48CB"/>
    <w:rsid w:val="000A5E9D"/>
    <w:rsid w:val="000A613A"/>
    <w:rsid w:val="000A63BF"/>
    <w:rsid w:val="000A725A"/>
    <w:rsid w:val="000A763B"/>
    <w:rsid w:val="000A7BC2"/>
    <w:rsid w:val="000B021C"/>
    <w:rsid w:val="000B0BB7"/>
    <w:rsid w:val="000B1483"/>
    <w:rsid w:val="000B14E3"/>
    <w:rsid w:val="000B2409"/>
    <w:rsid w:val="000B2E22"/>
    <w:rsid w:val="000B3130"/>
    <w:rsid w:val="000B4DB7"/>
    <w:rsid w:val="000B60FF"/>
    <w:rsid w:val="000B65B3"/>
    <w:rsid w:val="000B686E"/>
    <w:rsid w:val="000B6EA1"/>
    <w:rsid w:val="000B7020"/>
    <w:rsid w:val="000B75F5"/>
    <w:rsid w:val="000B7C09"/>
    <w:rsid w:val="000C0275"/>
    <w:rsid w:val="000C08B1"/>
    <w:rsid w:val="000C15F0"/>
    <w:rsid w:val="000C1869"/>
    <w:rsid w:val="000C1E60"/>
    <w:rsid w:val="000C2AD7"/>
    <w:rsid w:val="000C2F3C"/>
    <w:rsid w:val="000C3D29"/>
    <w:rsid w:val="000C4327"/>
    <w:rsid w:val="000C453B"/>
    <w:rsid w:val="000C4C43"/>
    <w:rsid w:val="000C4D86"/>
    <w:rsid w:val="000C4F02"/>
    <w:rsid w:val="000C5594"/>
    <w:rsid w:val="000C57EC"/>
    <w:rsid w:val="000C611E"/>
    <w:rsid w:val="000C66F2"/>
    <w:rsid w:val="000C726D"/>
    <w:rsid w:val="000C78D7"/>
    <w:rsid w:val="000D0118"/>
    <w:rsid w:val="000D05D3"/>
    <w:rsid w:val="000D0B34"/>
    <w:rsid w:val="000D149F"/>
    <w:rsid w:val="000D23F8"/>
    <w:rsid w:val="000D2A72"/>
    <w:rsid w:val="000D2D96"/>
    <w:rsid w:val="000D2F82"/>
    <w:rsid w:val="000D343B"/>
    <w:rsid w:val="000D3849"/>
    <w:rsid w:val="000D3BE1"/>
    <w:rsid w:val="000D40C9"/>
    <w:rsid w:val="000D4680"/>
    <w:rsid w:val="000D5907"/>
    <w:rsid w:val="000D5BD2"/>
    <w:rsid w:val="000D5BFB"/>
    <w:rsid w:val="000D5DF6"/>
    <w:rsid w:val="000D6084"/>
    <w:rsid w:val="000D79A1"/>
    <w:rsid w:val="000D7B49"/>
    <w:rsid w:val="000D7F0A"/>
    <w:rsid w:val="000E00C8"/>
    <w:rsid w:val="000E1203"/>
    <w:rsid w:val="000E22B0"/>
    <w:rsid w:val="000E2BF6"/>
    <w:rsid w:val="000E3639"/>
    <w:rsid w:val="000E37DF"/>
    <w:rsid w:val="000E3946"/>
    <w:rsid w:val="000E3E2B"/>
    <w:rsid w:val="000E4530"/>
    <w:rsid w:val="000E4679"/>
    <w:rsid w:val="000E4A4E"/>
    <w:rsid w:val="000E6755"/>
    <w:rsid w:val="000E73A4"/>
    <w:rsid w:val="000E7F47"/>
    <w:rsid w:val="000E7FF1"/>
    <w:rsid w:val="000F004E"/>
    <w:rsid w:val="000F0693"/>
    <w:rsid w:val="000F22CF"/>
    <w:rsid w:val="000F26C0"/>
    <w:rsid w:val="000F37C5"/>
    <w:rsid w:val="000F3B1C"/>
    <w:rsid w:val="000F4769"/>
    <w:rsid w:val="000F4AE6"/>
    <w:rsid w:val="000F4F0C"/>
    <w:rsid w:val="000F625F"/>
    <w:rsid w:val="000F7986"/>
    <w:rsid w:val="0010105A"/>
    <w:rsid w:val="00101D0F"/>
    <w:rsid w:val="00101D78"/>
    <w:rsid w:val="00102E72"/>
    <w:rsid w:val="00103018"/>
    <w:rsid w:val="00103148"/>
    <w:rsid w:val="0010349B"/>
    <w:rsid w:val="00103EC0"/>
    <w:rsid w:val="00104643"/>
    <w:rsid w:val="00104E7E"/>
    <w:rsid w:val="00105073"/>
    <w:rsid w:val="00105648"/>
    <w:rsid w:val="001062CA"/>
    <w:rsid w:val="00106613"/>
    <w:rsid w:val="001067D7"/>
    <w:rsid w:val="0010762B"/>
    <w:rsid w:val="00107D59"/>
    <w:rsid w:val="001102D9"/>
    <w:rsid w:val="0011038A"/>
    <w:rsid w:val="0011062F"/>
    <w:rsid w:val="00111201"/>
    <w:rsid w:val="00111E68"/>
    <w:rsid w:val="00113C35"/>
    <w:rsid w:val="00114DBC"/>
    <w:rsid w:val="0011576E"/>
    <w:rsid w:val="0011582A"/>
    <w:rsid w:val="0011638A"/>
    <w:rsid w:val="00116F3A"/>
    <w:rsid w:val="0011711F"/>
    <w:rsid w:val="00120C6A"/>
    <w:rsid w:val="00121540"/>
    <w:rsid w:val="00122372"/>
    <w:rsid w:val="001224E0"/>
    <w:rsid w:val="00122A25"/>
    <w:rsid w:val="00122A37"/>
    <w:rsid w:val="00122C55"/>
    <w:rsid w:val="0012321C"/>
    <w:rsid w:val="00123C7C"/>
    <w:rsid w:val="00123DCA"/>
    <w:rsid w:val="00124B84"/>
    <w:rsid w:val="00124D2F"/>
    <w:rsid w:val="00124FAF"/>
    <w:rsid w:val="001255B7"/>
    <w:rsid w:val="001255E5"/>
    <w:rsid w:val="00126A47"/>
    <w:rsid w:val="00126B0A"/>
    <w:rsid w:val="001277A0"/>
    <w:rsid w:val="0012799E"/>
    <w:rsid w:val="0013053A"/>
    <w:rsid w:val="001311CD"/>
    <w:rsid w:val="00131578"/>
    <w:rsid w:val="00131AC7"/>
    <w:rsid w:val="0013218D"/>
    <w:rsid w:val="00133F7F"/>
    <w:rsid w:val="00134620"/>
    <w:rsid w:val="00135EE2"/>
    <w:rsid w:val="00137CAA"/>
    <w:rsid w:val="001404C7"/>
    <w:rsid w:val="00140CF0"/>
    <w:rsid w:val="00141AB9"/>
    <w:rsid w:val="00141BA0"/>
    <w:rsid w:val="00142DC8"/>
    <w:rsid w:val="00142E8E"/>
    <w:rsid w:val="001432E4"/>
    <w:rsid w:val="00143D5F"/>
    <w:rsid w:val="0014491C"/>
    <w:rsid w:val="001452FE"/>
    <w:rsid w:val="0014573E"/>
    <w:rsid w:val="0014664C"/>
    <w:rsid w:val="00146847"/>
    <w:rsid w:val="0014723B"/>
    <w:rsid w:val="0015069B"/>
    <w:rsid w:val="00150D07"/>
    <w:rsid w:val="001526B8"/>
    <w:rsid w:val="00153BD8"/>
    <w:rsid w:val="00153DE3"/>
    <w:rsid w:val="00153F00"/>
    <w:rsid w:val="00154202"/>
    <w:rsid w:val="00154D69"/>
    <w:rsid w:val="00156051"/>
    <w:rsid w:val="001565FC"/>
    <w:rsid w:val="00157132"/>
    <w:rsid w:val="00157768"/>
    <w:rsid w:val="001606D8"/>
    <w:rsid w:val="00160805"/>
    <w:rsid w:val="00160B6A"/>
    <w:rsid w:val="00160F07"/>
    <w:rsid w:val="00161679"/>
    <w:rsid w:val="00161BA3"/>
    <w:rsid w:val="00161F30"/>
    <w:rsid w:val="00161F5D"/>
    <w:rsid w:val="00163174"/>
    <w:rsid w:val="00163F46"/>
    <w:rsid w:val="001641E1"/>
    <w:rsid w:val="001642D0"/>
    <w:rsid w:val="001655B1"/>
    <w:rsid w:val="00165851"/>
    <w:rsid w:val="00165989"/>
    <w:rsid w:val="00165AB2"/>
    <w:rsid w:val="00165D0E"/>
    <w:rsid w:val="00166AD6"/>
    <w:rsid w:val="001700CD"/>
    <w:rsid w:val="0017055B"/>
    <w:rsid w:val="00170B7F"/>
    <w:rsid w:val="00171677"/>
    <w:rsid w:val="00171715"/>
    <w:rsid w:val="00171AF9"/>
    <w:rsid w:val="001724B4"/>
    <w:rsid w:val="001726AF"/>
    <w:rsid w:val="00174251"/>
    <w:rsid w:val="00174460"/>
    <w:rsid w:val="00174B27"/>
    <w:rsid w:val="0017573B"/>
    <w:rsid w:val="00175C56"/>
    <w:rsid w:val="0017606D"/>
    <w:rsid w:val="0017623C"/>
    <w:rsid w:val="00176AE2"/>
    <w:rsid w:val="00177311"/>
    <w:rsid w:val="00177524"/>
    <w:rsid w:val="00177F1A"/>
    <w:rsid w:val="00180277"/>
    <w:rsid w:val="00180A59"/>
    <w:rsid w:val="00180E98"/>
    <w:rsid w:val="0018126A"/>
    <w:rsid w:val="00181BBD"/>
    <w:rsid w:val="00181E4C"/>
    <w:rsid w:val="001828D7"/>
    <w:rsid w:val="00182F46"/>
    <w:rsid w:val="00182FF3"/>
    <w:rsid w:val="001830D3"/>
    <w:rsid w:val="001831ED"/>
    <w:rsid w:val="00183693"/>
    <w:rsid w:val="0018416B"/>
    <w:rsid w:val="001844C6"/>
    <w:rsid w:val="001847DA"/>
    <w:rsid w:val="00184813"/>
    <w:rsid w:val="0018487B"/>
    <w:rsid w:val="00185032"/>
    <w:rsid w:val="0018574F"/>
    <w:rsid w:val="001858AF"/>
    <w:rsid w:val="001858E2"/>
    <w:rsid w:val="00185EB5"/>
    <w:rsid w:val="001863CE"/>
    <w:rsid w:val="00186405"/>
    <w:rsid w:val="00186694"/>
    <w:rsid w:val="00186B82"/>
    <w:rsid w:val="00187599"/>
    <w:rsid w:val="00187CA8"/>
    <w:rsid w:val="00187FD1"/>
    <w:rsid w:val="001903D3"/>
    <w:rsid w:val="001904FA"/>
    <w:rsid w:val="001908C1"/>
    <w:rsid w:val="00190DA9"/>
    <w:rsid w:val="00190EDF"/>
    <w:rsid w:val="0019132F"/>
    <w:rsid w:val="00191759"/>
    <w:rsid w:val="0019221C"/>
    <w:rsid w:val="00193265"/>
    <w:rsid w:val="00193322"/>
    <w:rsid w:val="001948C5"/>
    <w:rsid w:val="00194B86"/>
    <w:rsid w:val="00194EF9"/>
    <w:rsid w:val="00195610"/>
    <w:rsid w:val="00196872"/>
    <w:rsid w:val="00196E04"/>
    <w:rsid w:val="001971C7"/>
    <w:rsid w:val="00197799"/>
    <w:rsid w:val="001A073C"/>
    <w:rsid w:val="001A1040"/>
    <w:rsid w:val="001A105A"/>
    <w:rsid w:val="001A1863"/>
    <w:rsid w:val="001A20F4"/>
    <w:rsid w:val="001A239B"/>
    <w:rsid w:val="001A3040"/>
    <w:rsid w:val="001A3217"/>
    <w:rsid w:val="001A35D8"/>
    <w:rsid w:val="001A3DB7"/>
    <w:rsid w:val="001A51C5"/>
    <w:rsid w:val="001A526A"/>
    <w:rsid w:val="001A560E"/>
    <w:rsid w:val="001A5669"/>
    <w:rsid w:val="001A5D56"/>
    <w:rsid w:val="001A60E6"/>
    <w:rsid w:val="001A6653"/>
    <w:rsid w:val="001A66B6"/>
    <w:rsid w:val="001A6FD6"/>
    <w:rsid w:val="001A7099"/>
    <w:rsid w:val="001A73E7"/>
    <w:rsid w:val="001A7408"/>
    <w:rsid w:val="001B1F29"/>
    <w:rsid w:val="001B2C0C"/>
    <w:rsid w:val="001B2F8D"/>
    <w:rsid w:val="001B3AE2"/>
    <w:rsid w:val="001B478B"/>
    <w:rsid w:val="001B4B62"/>
    <w:rsid w:val="001B5191"/>
    <w:rsid w:val="001B59F8"/>
    <w:rsid w:val="001B6CC8"/>
    <w:rsid w:val="001B7835"/>
    <w:rsid w:val="001B7C1A"/>
    <w:rsid w:val="001C0666"/>
    <w:rsid w:val="001C06CD"/>
    <w:rsid w:val="001C0AB8"/>
    <w:rsid w:val="001C107A"/>
    <w:rsid w:val="001C2131"/>
    <w:rsid w:val="001C2A0F"/>
    <w:rsid w:val="001C315E"/>
    <w:rsid w:val="001C3F1B"/>
    <w:rsid w:val="001C4E30"/>
    <w:rsid w:val="001C6259"/>
    <w:rsid w:val="001C6729"/>
    <w:rsid w:val="001C764D"/>
    <w:rsid w:val="001D017B"/>
    <w:rsid w:val="001D095E"/>
    <w:rsid w:val="001D0B83"/>
    <w:rsid w:val="001D11AB"/>
    <w:rsid w:val="001D12A2"/>
    <w:rsid w:val="001D23FA"/>
    <w:rsid w:val="001D2A99"/>
    <w:rsid w:val="001D2C35"/>
    <w:rsid w:val="001D2C3C"/>
    <w:rsid w:val="001D30E0"/>
    <w:rsid w:val="001D352A"/>
    <w:rsid w:val="001D3E26"/>
    <w:rsid w:val="001D48DD"/>
    <w:rsid w:val="001D595E"/>
    <w:rsid w:val="001D62D6"/>
    <w:rsid w:val="001D638B"/>
    <w:rsid w:val="001D66A2"/>
    <w:rsid w:val="001D6EB3"/>
    <w:rsid w:val="001D7D5B"/>
    <w:rsid w:val="001E0B36"/>
    <w:rsid w:val="001E0F8D"/>
    <w:rsid w:val="001E1266"/>
    <w:rsid w:val="001E1620"/>
    <w:rsid w:val="001E26B9"/>
    <w:rsid w:val="001E282A"/>
    <w:rsid w:val="001E3069"/>
    <w:rsid w:val="001E3304"/>
    <w:rsid w:val="001E3B48"/>
    <w:rsid w:val="001E3F58"/>
    <w:rsid w:val="001E4524"/>
    <w:rsid w:val="001E4602"/>
    <w:rsid w:val="001E4DD2"/>
    <w:rsid w:val="001E5D6E"/>
    <w:rsid w:val="001E68AF"/>
    <w:rsid w:val="001E6FE5"/>
    <w:rsid w:val="001F066F"/>
    <w:rsid w:val="001F0E95"/>
    <w:rsid w:val="001F1011"/>
    <w:rsid w:val="001F171D"/>
    <w:rsid w:val="001F17BB"/>
    <w:rsid w:val="001F18C1"/>
    <w:rsid w:val="001F19EC"/>
    <w:rsid w:val="001F1A5E"/>
    <w:rsid w:val="001F2457"/>
    <w:rsid w:val="001F3D07"/>
    <w:rsid w:val="001F3F9D"/>
    <w:rsid w:val="001F410D"/>
    <w:rsid w:val="001F4AD4"/>
    <w:rsid w:val="001F53A6"/>
    <w:rsid w:val="001F5B59"/>
    <w:rsid w:val="001F5F55"/>
    <w:rsid w:val="001F69CF"/>
    <w:rsid w:val="001F6C3C"/>
    <w:rsid w:val="001F7090"/>
    <w:rsid w:val="0020079B"/>
    <w:rsid w:val="00200945"/>
    <w:rsid w:val="00200EAC"/>
    <w:rsid w:val="00201A77"/>
    <w:rsid w:val="002021B7"/>
    <w:rsid w:val="002024FB"/>
    <w:rsid w:val="0020257C"/>
    <w:rsid w:val="00202741"/>
    <w:rsid w:val="00202F42"/>
    <w:rsid w:val="0020309F"/>
    <w:rsid w:val="002038CC"/>
    <w:rsid w:val="00203D0C"/>
    <w:rsid w:val="00203FA5"/>
    <w:rsid w:val="0020482B"/>
    <w:rsid w:val="0020488D"/>
    <w:rsid w:val="00205EF3"/>
    <w:rsid w:val="0020612F"/>
    <w:rsid w:val="00207427"/>
    <w:rsid w:val="00207BFF"/>
    <w:rsid w:val="00210ED3"/>
    <w:rsid w:val="00210FB8"/>
    <w:rsid w:val="002111EC"/>
    <w:rsid w:val="002114C4"/>
    <w:rsid w:val="00211529"/>
    <w:rsid w:val="00211579"/>
    <w:rsid w:val="0021157C"/>
    <w:rsid w:val="00211707"/>
    <w:rsid w:val="0021188D"/>
    <w:rsid w:val="002119DC"/>
    <w:rsid w:val="00212A8D"/>
    <w:rsid w:val="00212FD1"/>
    <w:rsid w:val="0021339F"/>
    <w:rsid w:val="00213806"/>
    <w:rsid w:val="00213CE8"/>
    <w:rsid w:val="00213ED1"/>
    <w:rsid w:val="002142F0"/>
    <w:rsid w:val="0021468A"/>
    <w:rsid w:val="00214AA3"/>
    <w:rsid w:val="0021704F"/>
    <w:rsid w:val="002179CF"/>
    <w:rsid w:val="00220311"/>
    <w:rsid w:val="00220698"/>
    <w:rsid w:val="00221108"/>
    <w:rsid w:val="00221C14"/>
    <w:rsid w:val="00221C68"/>
    <w:rsid w:val="0022239D"/>
    <w:rsid w:val="00222498"/>
    <w:rsid w:val="00222859"/>
    <w:rsid w:val="002235DD"/>
    <w:rsid w:val="00226649"/>
    <w:rsid w:val="00226FF2"/>
    <w:rsid w:val="00227E5D"/>
    <w:rsid w:val="002306E4"/>
    <w:rsid w:val="002306F0"/>
    <w:rsid w:val="0023070C"/>
    <w:rsid w:val="00231585"/>
    <w:rsid w:val="0023252A"/>
    <w:rsid w:val="00232DFC"/>
    <w:rsid w:val="0023364B"/>
    <w:rsid w:val="00233946"/>
    <w:rsid w:val="0023486E"/>
    <w:rsid w:val="00234BF3"/>
    <w:rsid w:val="00234E20"/>
    <w:rsid w:val="002357A5"/>
    <w:rsid w:val="00237232"/>
    <w:rsid w:val="002379C1"/>
    <w:rsid w:val="00237C89"/>
    <w:rsid w:val="00237F6F"/>
    <w:rsid w:val="00240BC6"/>
    <w:rsid w:val="0024193A"/>
    <w:rsid w:val="00242090"/>
    <w:rsid w:val="00242B4F"/>
    <w:rsid w:val="00242B8E"/>
    <w:rsid w:val="0024356C"/>
    <w:rsid w:val="00243600"/>
    <w:rsid w:val="00243EB0"/>
    <w:rsid w:val="00243FBA"/>
    <w:rsid w:val="00244FCF"/>
    <w:rsid w:val="0024518C"/>
    <w:rsid w:val="00245548"/>
    <w:rsid w:val="00246823"/>
    <w:rsid w:val="00246DA9"/>
    <w:rsid w:val="002475EC"/>
    <w:rsid w:val="0024770B"/>
    <w:rsid w:val="00250280"/>
    <w:rsid w:val="00251047"/>
    <w:rsid w:val="00251464"/>
    <w:rsid w:val="002515A1"/>
    <w:rsid w:val="00251666"/>
    <w:rsid w:val="002524DE"/>
    <w:rsid w:val="00254131"/>
    <w:rsid w:val="002544E0"/>
    <w:rsid w:val="0025462B"/>
    <w:rsid w:val="00254913"/>
    <w:rsid w:val="0025623A"/>
    <w:rsid w:val="00257224"/>
    <w:rsid w:val="00257691"/>
    <w:rsid w:val="002603D5"/>
    <w:rsid w:val="00260653"/>
    <w:rsid w:val="0026122E"/>
    <w:rsid w:val="00261583"/>
    <w:rsid w:val="002617F7"/>
    <w:rsid w:val="002619A4"/>
    <w:rsid w:val="00262C13"/>
    <w:rsid w:val="00262F94"/>
    <w:rsid w:val="00264070"/>
    <w:rsid w:val="0026413E"/>
    <w:rsid w:val="002643FD"/>
    <w:rsid w:val="0026532A"/>
    <w:rsid w:val="00265445"/>
    <w:rsid w:val="00265671"/>
    <w:rsid w:val="002661E4"/>
    <w:rsid w:val="00266398"/>
    <w:rsid w:val="00266A85"/>
    <w:rsid w:val="0026716E"/>
    <w:rsid w:val="002672EE"/>
    <w:rsid w:val="0026735C"/>
    <w:rsid w:val="00270432"/>
    <w:rsid w:val="00270683"/>
    <w:rsid w:val="0027075A"/>
    <w:rsid w:val="00270CE7"/>
    <w:rsid w:val="002712D2"/>
    <w:rsid w:val="002725BE"/>
    <w:rsid w:val="0027267F"/>
    <w:rsid w:val="002726D3"/>
    <w:rsid w:val="0027359F"/>
    <w:rsid w:val="00273CDD"/>
    <w:rsid w:val="002742DA"/>
    <w:rsid w:val="002744D4"/>
    <w:rsid w:val="00275D20"/>
    <w:rsid w:val="00275D2D"/>
    <w:rsid w:val="0027647C"/>
    <w:rsid w:val="00276981"/>
    <w:rsid w:val="00276C9E"/>
    <w:rsid w:val="00277005"/>
    <w:rsid w:val="00277B3E"/>
    <w:rsid w:val="00281712"/>
    <w:rsid w:val="0028274E"/>
    <w:rsid w:val="0028281A"/>
    <w:rsid w:val="00282E92"/>
    <w:rsid w:val="00283401"/>
    <w:rsid w:val="0028341C"/>
    <w:rsid w:val="002834B1"/>
    <w:rsid w:val="002850C4"/>
    <w:rsid w:val="00285144"/>
    <w:rsid w:val="0028598A"/>
    <w:rsid w:val="00285D3E"/>
    <w:rsid w:val="00286A73"/>
    <w:rsid w:val="00291335"/>
    <w:rsid w:val="0029144F"/>
    <w:rsid w:val="00291667"/>
    <w:rsid w:val="0029191F"/>
    <w:rsid w:val="0029293C"/>
    <w:rsid w:val="00292DFF"/>
    <w:rsid w:val="00293BDA"/>
    <w:rsid w:val="002942CB"/>
    <w:rsid w:val="002943C5"/>
    <w:rsid w:val="0029465B"/>
    <w:rsid w:val="00295984"/>
    <w:rsid w:val="00295CF2"/>
    <w:rsid w:val="00295E74"/>
    <w:rsid w:val="00296250"/>
    <w:rsid w:val="00296BDE"/>
    <w:rsid w:val="00297BCB"/>
    <w:rsid w:val="002A0AEC"/>
    <w:rsid w:val="002A1124"/>
    <w:rsid w:val="002A16A4"/>
    <w:rsid w:val="002A1C15"/>
    <w:rsid w:val="002A1C73"/>
    <w:rsid w:val="002A20A3"/>
    <w:rsid w:val="002A2D63"/>
    <w:rsid w:val="002A2EE8"/>
    <w:rsid w:val="002A3406"/>
    <w:rsid w:val="002A3F67"/>
    <w:rsid w:val="002A3FF9"/>
    <w:rsid w:val="002A4783"/>
    <w:rsid w:val="002A48B8"/>
    <w:rsid w:val="002A542A"/>
    <w:rsid w:val="002A5548"/>
    <w:rsid w:val="002A563B"/>
    <w:rsid w:val="002A5C97"/>
    <w:rsid w:val="002A6332"/>
    <w:rsid w:val="002A6713"/>
    <w:rsid w:val="002A764A"/>
    <w:rsid w:val="002A7A87"/>
    <w:rsid w:val="002B0000"/>
    <w:rsid w:val="002B00F1"/>
    <w:rsid w:val="002B0111"/>
    <w:rsid w:val="002B063D"/>
    <w:rsid w:val="002B1A12"/>
    <w:rsid w:val="002B1B94"/>
    <w:rsid w:val="002B2151"/>
    <w:rsid w:val="002B270D"/>
    <w:rsid w:val="002B2AB8"/>
    <w:rsid w:val="002B2F38"/>
    <w:rsid w:val="002B33F4"/>
    <w:rsid w:val="002B3B3C"/>
    <w:rsid w:val="002B46D3"/>
    <w:rsid w:val="002B4A51"/>
    <w:rsid w:val="002B4F94"/>
    <w:rsid w:val="002B5000"/>
    <w:rsid w:val="002B5B88"/>
    <w:rsid w:val="002B6BA5"/>
    <w:rsid w:val="002B71CE"/>
    <w:rsid w:val="002B7BCC"/>
    <w:rsid w:val="002C0AEC"/>
    <w:rsid w:val="002C0E9A"/>
    <w:rsid w:val="002C1326"/>
    <w:rsid w:val="002C22EB"/>
    <w:rsid w:val="002C2341"/>
    <w:rsid w:val="002C2A35"/>
    <w:rsid w:val="002C2CF3"/>
    <w:rsid w:val="002C66A4"/>
    <w:rsid w:val="002C6881"/>
    <w:rsid w:val="002C7DD7"/>
    <w:rsid w:val="002C7E8B"/>
    <w:rsid w:val="002D07C9"/>
    <w:rsid w:val="002D1328"/>
    <w:rsid w:val="002D1601"/>
    <w:rsid w:val="002D2732"/>
    <w:rsid w:val="002D280C"/>
    <w:rsid w:val="002D28CA"/>
    <w:rsid w:val="002D2CA5"/>
    <w:rsid w:val="002D3670"/>
    <w:rsid w:val="002D3DAC"/>
    <w:rsid w:val="002D3F00"/>
    <w:rsid w:val="002D45D2"/>
    <w:rsid w:val="002D4AEF"/>
    <w:rsid w:val="002D5493"/>
    <w:rsid w:val="002D64F9"/>
    <w:rsid w:val="002D7252"/>
    <w:rsid w:val="002D77F2"/>
    <w:rsid w:val="002D79AE"/>
    <w:rsid w:val="002E0BFE"/>
    <w:rsid w:val="002E1207"/>
    <w:rsid w:val="002E14A7"/>
    <w:rsid w:val="002E1631"/>
    <w:rsid w:val="002E1DEC"/>
    <w:rsid w:val="002E2588"/>
    <w:rsid w:val="002E30CE"/>
    <w:rsid w:val="002E3E61"/>
    <w:rsid w:val="002E45DE"/>
    <w:rsid w:val="002E466F"/>
    <w:rsid w:val="002E5781"/>
    <w:rsid w:val="002E730C"/>
    <w:rsid w:val="002E7500"/>
    <w:rsid w:val="002E7B39"/>
    <w:rsid w:val="002F0143"/>
    <w:rsid w:val="002F0345"/>
    <w:rsid w:val="002F04C3"/>
    <w:rsid w:val="002F0731"/>
    <w:rsid w:val="002F1434"/>
    <w:rsid w:val="002F1BAC"/>
    <w:rsid w:val="002F2C06"/>
    <w:rsid w:val="002F3E7B"/>
    <w:rsid w:val="002F414E"/>
    <w:rsid w:val="002F422F"/>
    <w:rsid w:val="002F4809"/>
    <w:rsid w:val="002F64E2"/>
    <w:rsid w:val="002F67B8"/>
    <w:rsid w:val="0030115E"/>
    <w:rsid w:val="00301733"/>
    <w:rsid w:val="003020AA"/>
    <w:rsid w:val="003020D8"/>
    <w:rsid w:val="00302407"/>
    <w:rsid w:val="00303421"/>
    <w:rsid w:val="00303495"/>
    <w:rsid w:val="00303849"/>
    <w:rsid w:val="0030408C"/>
    <w:rsid w:val="00304555"/>
    <w:rsid w:val="00304727"/>
    <w:rsid w:val="00304771"/>
    <w:rsid w:val="00304D62"/>
    <w:rsid w:val="00305274"/>
    <w:rsid w:val="00306B6A"/>
    <w:rsid w:val="00307E7F"/>
    <w:rsid w:val="0031126C"/>
    <w:rsid w:val="00311AD9"/>
    <w:rsid w:val="00311B2C"/>
    <w:rsid w:val="00311C8A"/>
    <w:rsid w:val="00311F66"/>
    <w:rsid w:val="003125CB"/>
    <w:rsid w:val="00313676"/>
    <w:rsid w:val="00314372"/>
    <w:rsid w:val="00314C05"/>
    <w:rsid w:val="003154B9"/>
    <w:rsid w:val="00315887"/>
    <w:rsid w:val="00316735"/>
    <w:rsid w:val="00316A79"/>
    <w:rsid w:val="00320E45"/>
    <w:rsid w:val="003219AD"/>
    <w:rsid w:val="00321F0F"/>
    <w:rsid w:val="003220B6"/>
    <w:rsid w:val="00322454"/>
    <w:rsid w:val="0032262A"/>
    <w:rsid w:val="00322865"/>
    <w:rsid w:val="0032342F"/>
    <w:rsid w:val="003240B3"/>
    <w:rsid w:val="003249AF"/>
    <w:rsid w:val="00324A03"/>
    <w:rsid w:val="003256DA"/>
    <w:rsid w:val="003257CA"/>
    <w:rsid w:val="00325B90"/>
    <w:rsid w:val="00326AEE"/>
    <w:rsid w:val="00326DA1"/>
    <w:rsid w:val="00327239"/>
    <w:rsid w:val="00327277"/>
    <w:rsid w:val="00330663"/>
    <w:rsid w:val="00330789"/>
    <w:rsid w:val="00330A12"/>
    <w:rsid w:val="0033125C"/>
    <w:rsid w:val="0033141A"/>
    <w:rsid w:val="003316A7"/>
    <w:rsid w:val="00332B5D"/>
    <w:rsid w:val="00333911"/>
    <w:rsid w:val="003349E2"/>
    <w:rsid w:val="00334F3F"/>
    <w:rsid w:val="00334F4D"/>
    <w:rsid w:val="00335810"/>
    <w:rsid w:val="00335931"/>
    <w:rsid w:val="00335BEC"/>
    <w:rsid w:val="00336AA4"/>
    <w:rsid w:val="0033743D"/>
    <w:rsid w:val="00337EA6"/>
    <w:rsid w:val="00340640"/>
    <w:rsid w:val="003409FF"/>
    <w:rsid w:val="00341050"/>
    <w:rsid w:val="00341221"/>
    <w:rsid w:val="003413D7"/>
    <w:rsid w:val="0034198D"/>
    <w:rsid w:val="00341BDC"/>
    <w:rsid w:val="00342389"/>
    <w:rsid w:val="00342951"/>
    <w:rsid w:val="003430ED"/>
    <w:rsid w:val="0034315F"/>
    <w:rsid w:val="00343A3B"/>
    <w:rsid w:val="0034401D"/>
    <w:rsid w:val="00344366"/>
    <w:rsid w:val="00345224"/>
    <w:rsid w:val="00345E32"/>
    <w:rsid w:val="00345E59"/>
    <w:rsid w:val="003467FA"/>
    <w:rsid w:val="00346D7F"/>
    <w:rsid w:val="003508B5"/>
    <w:rsid w:val="00350F3D"/>
    <w:rsid w:val="00351294"/>
    <w:rsid w:val="00351978"/>
    <w:rsid w:val="00351C23"/>
    <w:rsid w:val="0035261F"/>
    <w:rsid w:val="00352F49"/>
    <w:rsid w:val="00352FD0"/>
    <w:rsid w:val="0035325F"/>
    <w:rsid w:val="003537DC"/>
    <w:rsid w:val="00353A1C"/>
    <w:rsid w:val="0035437A"/>
    <w:rsid w:val="00355539"/>
    <w:rsid w:val="00355D5C"/>
    <w:rsid w:val="003569AF"/>
    <w:rsid w:val="00356CE0"/>
    <w:rsid w:val="00360704"/>
    <w:rsid w:val="0036083D"/>
    <w:rsid w:val="003609CF"/>
    <w:rsid w:val="00360FA4"/>
    <w:rsid w:val="0036108A"/>
    <w:rsid w:val="00361AF6"/>
    <w:rsid w:val="00361D50"/>
    <w:rsid w:val="00361E19"/>
    <w:rsid w:val="00361FE9"/>
    <w:rsid w:val="0036267E"/>
    <w:rsid w:val="0036288A"/>
    <w:rsid w:val="00362E6F"/>
    <w:rsid w:val="003634A8"/>
    <w:rsid w:val="003649AA"/>
    <w:rsid w:val="00365547"/>
    <w:rsid w:val="00365B0F"/>
    <w:rsid w:val="00365E64"/>
    <w:rsid w:val="00366082"/>
    <w:rsid w:val="00366BAC"/>
    <w:rsid w:val="00367A60"/>
    <w:rsid w:val="00370AB2"/>
    <w:rsid w:val="00371DFD"/>
    <w:rsid w:val="003720E4"/>
    <w:rsid w:val="00373089"/>
    <w:rsid w:val="00373595"/>
    <w:rsid w:val="00373805"/>
    <w:rsid w:val="00373A66"/>
    <w:rsid w:val="00375B9B"/>
    <w:rsid w:val="003762BB"/>
    <w:rsid w:val="00376728"/>
    <w:rsid w:val="0037691A"/>
    <w:rsid w:val="00376A1B"/>
    <w:rsid w:val="0037754D"/>
    <w:rsid w:val="00377A62"/>
    <w:rsid w:val="00384102"/>
    <w:rsid w:val="0038440A"/>
    <w:rsid w:val="00384F1E"/>
    <w:rsid w:val="00384F41"/>
    <w:rsid w:val="00385309"/>
    <w:rsid w:val="00385695"/>
    <w:rsid w:val="003856D7"/>
    <w:rsid w:val="00386009"/>
    <w:rsid w:val="00386519"/>
    <w:rsid w:val="0038703B"/>
    <w:rsid w:val="003879B5"/>
    <w:rsid w:val="00387C01"/>
    <w:rsid w:val="003913B0"/>
    <w:rsid w:val="00391759"/>
    <w:rsid w:val="003917A5"/>
    <w:rsid w:val="003920AC"/>
    <w:rsid w:val="00392968"/>
    <w:rsid w:val="00392B28"/>
    <w:rsid w:val="00392B75"/>
    <w:rsid w:val="00392D53"/>
    <w:rsid w:val="0039320B"/>
    <w:rsid w:val="00393253"/>
    <w:rsid w:val="00393460"/>
    <w:rsid w:val="0039463B"/>
    <w:rsid w:val="003950E2"/>
    <w:rsid w:val="00395250"/>
    <w:rsid w:val="003957E5"/>
    <w:rsid w:val="00395E18"/>
    <w:rsid w:val="00395FB8"/>
    <w:rsid w:val="00396242"/>
    <w:rsid w:val="00396EC2"/>
    <w:rsid w:val="00396F4E"/>
    <w:rsid w:val="003971BA"/>
    <w:rsid w:val="003973D4"/>
    <w:rsid w:val="00397634"/>
    <w:rsid w:val="003A01EA"/>
    <w:rsid w:val="003A0755"/>
    <w:rsid w:val="003A0B82"/>
    <w:rsid w:val="003A101D"/>
    <w:rsid w:val="003A1B5E"/>
    <w:rsid w:val="003A21D0"/>
    <w:rsid w:val="003A2301"/>
    <w:rsid w:val="003A243F"/>
    <w:rsid w:val="003A2888"/>
    <w:rsid w:val="003A2AF9"/>
    <w:rsid w:val="003A2F88"/>
    <w:rsid w:val="003A2FEA"/>
    <w:rsid w:val="003A30A5"/>
    <w:rsid w:val="003A311E"/>
    <w:rsid w:val="003A3154"/>
    <w:rsid w:val="003A32A3"/>
    <w:rsid w:val="003A336F"/>
    <w:rsid w:val="003A3B0A"/>
    <w:rsid w:val="003A3F78"/>
    <w:rsid w:val="003A4189"/>
    <w:rsid w:val="003A4C0A"/>
    <w:rsid w:val="003A5118"/>
    <w:rsid w:val="003A5438"/>
    <w:rsid w:val="003A5E49"/>
    <w:rsid w:val="003A5FD8"/>
    <w:rsid w:val="003A679B"/>
    <w:rsid w:val="003A686D"/>
    <w:rsid w:val="003A6978"/>
    <w:rsid w:val="003A69A9"/>
    <w:rsid w:val="003A7C1F"/>
    <w:rsid w:val="003A7C79"/>
    <w:rsid w:val="003A7F56"/>
    <w:rsid w:val="003B0260"/>
    <w:rsid w:val="003B24DC"/>
    <w:rsid w:val="003B2CE8"/>
    <w:rsid w:val="003B33BC"/>
    <w:rsid w:val="003B3989"/>
    <w:rsid w:val="003B3B0F"/>
    <w:rsid w:val="003B3BDA"/>
    <w:rsid w:val="003B3C35"/>
    <w:rsid w:val="003B4116"/>
    <w:rsid w:val="003B4DB1"/>
    <w:rsid w:val="003B545B"/>
    <w:rsid w:val="003B54D1"/>
    <w:rsid w:val="003B6011"/>
    <w:rsid w:val="003B7136"/>
    <w:rsid w:val="003C1D44"/>
    <w:rsid w:val="003C27B7"/>
    <w:rsid w:val="003C442B"/>
    <w:rsid w:val="003C45FD"/>
    <w:rsid w:val="003C4DDC"/>
    <w:rsid w:val="003C5E63"/>
    <w:rsid w:val="003C62C8"/>
    <w:rsid w:val="003C661D"/>
    <w:rsid w:val="003C71C5"/>
    <w:rsid w:val="003D0BB1"/>
    <w:rsid w:val="003D0D4F"/>
    <w:rsid w:val="003D12C7"/>
    <w:rsid w:val="003D1962"/>
    <w:rsid w:val="003D246C"/>
    <w:rsid w:val="003D261A"/>
    <w:rsid w:val="003D2860"/>
    <w:rsid w:val="003D31DE"/>
    <w:rsid w:val="003D4348"/>
    <w:rsid w:val="003D45AF"/>
    <w:rsid w:val="003D4BF1"/>
    <w:rsid w:val="003D652D"/>
    <w:rsid w:val="003D6AB3"/>
    <w:rsid w:val="003D6BA8"/>
    <w:rsid w:val="003D6E4C"/>
    <w:rsid w:val="003D7493"/>
    <w:rsid w:val="003D763C"/>
    <w:rsid w:val="003E0042"/>
    <w:rsid w:val="003E038E"/>
    <w:rsid w:val="003E0BA3"/>
    <w:rsid w:val="003E101B"/>
    <w:rsid w:val="003E1C3A"/>
    <w:rsid w:val="003E2B93"/>
    <w:rsid w:val="003E36FA"/>
    <w:rsid w:val="003E3BC8"/>
    <w:rsid w:val="003E3E7A"/>
    <w:rsid w:val="003E4DBE"/>
    <w:rsid w:val="003E4E3E"/>
    <w:rsid w:val="003E52AD"/>
    <w:rsid w:val="003E52CE"/>
    <w:rsid w:val="003E59F3"/>
    <w:rsid w:val="003E63A1"/>
    <w:rsid w:val="003E63DC"/>
    <w:rsid w:val="003E6619"/>
    <w:rsid w:val="003E715C"/>
    <w:rsid w:val="003E72C3"/>
    <w:rsid w:val="003E73D7"/>
    <w:rsid w:val="003E741F"/>
    <w:rsid w:val="003F0564"/>
    <w:rsid w:val="003F0E9B"/>
    <w:rsid w:val="003F1EE3"/>
    <w:rsid w:val="003F23A8"/>
    <w:rsid w:val="003F2EA7"/>
    <w:rsid w:val="003F302C"/>
    <w:rsid w:val="003F3390"/>
    <w:rsid w:val="003F37AA"/>
    <w:rsid w:val="003F5510"/>
    <w:rsid w:val="003F5D0D"/>
    <w:rsid w:val="003F61DD"/>
    <w:rsid w:val="003F78D0"/>
    <w:rsid w:val="004002A1"/>
    <w:rsid w:val="00400C5D"/>
    <w:rsid w:val="004017B0"/>
    <w:rsid w:val="00401C8E"/>
    <w:rsid w:val="0040319C"/>
    <w:rsid w:val="00403A52"/>
    <w:rsid w:val="0040421E"/>
    <w:rsid w:val="0040441E"/>
    <w:rsid w:val="0040442E"/>
    <w:rsid w:val="004047A8"/>
    <w:rsid w:val="00404A05"/>
    <w:rsid w:val="00404A22"/>
    <w:rsid w:val="004053B0"/>
    <w:rsid w:val="004063B7"/>
    <w:rsid w:val="00406739"/>
    <w:rsid w:val="00406C4E"/>
    <w:rsid w:val="00407F06"/>
    <w:rsid w:val="00410C32"/>
    <w:rsid w:val="00411582"/>
    <w:rsid w:val="004115D5"/>
    <w:rsid w:val="00411774"/>
    <w:rsid w:val="004125E5"/>
    <w:rsid w:val="004126AE"/>
    <w:rsid w:val="00412C43"/>
    <w:rsid w:val="004148B6"/>
    <w:rsid w:val="00414CD0"/>
    <w:rsid w:val="00415894"/>
    <w:rsid w:val="00416047"/>
    <w:rsid w:val="0041626B"/>
    <w:rsid w:val="0041638D"/>
    <w:rsid w:val="00416873"/>
    <w:rsid w:val="00416A3B"/>
    <w:rsid w:val="004171D5"/>
    <w:rsid w:val="004178E0"/>
    <w:rsid w:val="004179B6"/>
    <w:rsid w:val="00417D48"/>
    <w:rsid w:val="00422C1A"/>
    <w:rsid w:val="0042302F"/>
    <w:rsid w:val="00423114"/>
    <w:rsid w:val="00423629"/>
    <w:rsid w:val="00423C39"/>
    <w:rsid w:val="004243B4"/>
    <w:rsid w:val="0042590F"/>
    <w:rsid w:val="0042604B"/>
    <w:rsid w:val="00426221"/>
    <w:rsid w:val="00426EC0"/>
    <w:rsid w:val="0042725C"/>
    <w:rsid w:val="0042728F"/>
    <w:rsid w:val="004272EB"/>
    <w:rsid w:val="0042786D"/>
    <w:rsid w:val="00430247"/>
    <w:rsid w:val="00430668"/>
    <w:rsid w:val="0043144C"/>
    <w:rsid w:val="00431578"/>
    <w:rsid w:val="00431685"/>
    <w:rsid w:val="0043171B"/>
    <w:rsid w:val="0043172F"/>
    <w:rsid w:val="00432116"/>
    <w:rsid w:val="00434196"/>
    <w:rsid w:val="00434408"/>
    <w:rsid w:val="004346A2"/>
    <w:rsid w:val="00434802"/>
    <w:rsid w:val="00434CB8"/>
    <w:rsid w:val="00435548"/>
    <w:rsid w:val="004357B6"/>
    <w:rsid w:val="00435CD2"/>
    <w:rsid w:val="00436873"/>
    <w:rsid w:val="00440BC4"/>
    <w:rsid w:val="00441444"/>
    <w:rsid w:val="004417F9"/>
    <w:rsid w:val="00441A24"/>
    <w:rsid w:val="00441D0A"/>
    <w:rsid w:val="004425D2"/>
    <w:rsid w:val="0044273F"/>
    <w:rsid w:val="0044280A"/>
    <w:rsid w:val="00444266"/>
    <w:rsid w:val="00444E43"/>
    <w:rsid w:val="00444EFC"/>
    <w:rsid w:val="00444F60"/>
    <w:rsid w:val="0044508B"/>
    <w:rsid w:val="00445CFE"/>
    <w:rsid w:val="00445F45"/>
    <w:rsid w:val="00445FBC"/>
    <w:rsid w:val="00447A04"/>
    <w:rsid w:val="004501E0"/>
    <w:rsid w:val="004501FF"/>
    <w:rsid w:val="00450B04"/>
    <w:rsid w:val="00451CB8"/>
    <w:rsid w:val="004522A6"/>
    <w:rsid w:val="004523F1"/>
    <w:rsid w:val="004545DD"/>
    <w:rsid w:val="00454898"/>
    <w:rsid w:val="004549BB"/>
    <w:rsid w:val="0045525C"/>
    <w:rsid w:val="00455364"/>
    <w:rsid w:val="004553B4"/>
    <w:rsid w:val="00455470"/>
    <w:rsid w:val="00455809"/>
    <w:rsid w:val="00455E46"/>
    <w:rsid w:val="004564A9"/>
    <w:rsid w:val="00456D53"/>
    <w:rsid w:val="00456DF3"/>
    <w:rsid w:val="004575E0"/>
    <w:rsid w:val="00457CD4"/>
    <w:rsid w:val="00461995"/>
    <w:rsid w:val="0046207D"/>
    <w:rsid w:val="00462374"/>
    <w:rsid w:val="00463A17"/>
    <w:rsid w:val="00463B3C"/>
    <w:rsid w:val="00463B4E"/>
    <w:rsid w:val="00463EB3"/>
    <w:rsid w:val="0046433D"/>
    <w:rsid w:val="00464937"/>
    <w:rsid w:val="00464C7A"/>
    <w:rsid w:val="0046513E"/>
    <w:rsid w:val="00465230"/>
    <w:rsid w:val="00465522"/>
    <w:rsid w:val="0046552A"/>
    <w:rsid w:val="00465E25"/>
    <w:rsid w:val="00466BB6"/>
    <w:rsid w:val="00467008"/>
    <w:rsid w:val="0046718F"/>
    <w:rsid w:val="0046730C"/>
    <w:rsid w:val="00467F57"/>
    <w:rsid w:val="004706A0"/>
    <w:rsid w:val="00471CA0"/>
    <w:rsid w:val="00471E1D"/>
    <w:rsid w:val="0047255F"/>
    <w:rsid w:val="004729BC"/>
    <w:rsid w:val="00473232"/>
    <w:rsid w:val="00473DA9"/>
    <w:rsid w:val="00473FB4"/>
    <w:rsid w:val="00474B20"/>
    <w:rsid w:val="00474DB9"/>
    <w:rsid w:val="0047528B"/>
    <w:rsid w:val="0047534D"/>
    <w:rsid w:val="004758B4"/>
    <w:rsid w:val="00475B32"/>
    <w:rsid w:val="00475CFF"/>
    <w:rsid w:val="0047640E"/>
    <w:rsid w:val="0047676A"/>
    <w:rsid w:val="0048069E"/>
    <w:rsid w:val="004806F4"/>
    <w:rsid w:val="00481C67"/>
    <w:rsid w:val="00481CD0"/>
    <w:rsid w:val="00482739"/>
    <w:rsid w:val="00482F0A"/>
    <w:rsid w:val="00483599"/>
    <w:rsid w:val="0048470A"/>
    <w:rsid w:val="00484829"/>
    <w:rsid w:val="00484F24"/>
    <w:rsid w:val="0048527B"/>
    <w:rsid w:val="00485353"/>
    <w:rsid w:val="004856C0"/>
    <w:rsid w:val="00485BC7"/>
    <w:rsid w:val="004862FA"/>
    <w:rsid w:val="00486B9D"/>
    <w:rsid w:val="004872B4"/>
    <w:rsid w:val="00487327"/>
    <w:rsid w:val="004873FF"/>
    <w:rsid w:val="004876BE"/>
    <w:rsid w:val="004878F0"/>
    <w:rsid w:val="00490047"/>
    <w:rsid w:val="00490610"/>
    <w:rsid w:val="004906E4"/>
    <w:rsid w:val="0049099C"/>
    <w:rsid w:val="004917EA"/>
    <w:rsid w:val="00491BC3"/>
    <w:rsid w:val="00492FEF"/>
    <w:rsid w:val="00493A7C"/>
    <w:rsid w:val="00493C1D"/>
    <w:rsid w:val="00493D47"/>
    <w:rsid w:val="00493E2A"/>
    <w:rsid w:val="00494038"/>
    <w:rsid w:val="00494D39"/>
    <w:rsid w:val="00494E03"/>
    <w:rsid w:val="0049522A"/>
    <w:rsid w:val="00495DB7"/>
    <w:rsid w:val="0049639C"/>
    <w:rsid w:val="004963DC"/>
    <w:rsid w:val="00497816"/>
    <w:rsid w:val="00497D1D"/>
    <w:rsid w:val="00497DC1"/>
    <w:rsid w:val="004A0AEC"/>
    <w:rsid w:val="004A1305"/>
    <w:rsid w:val="004A16C8"/>
    <w:rsid w:val="004A179D"/>
    <w:rsid w:val="004A252C"/>
    <w:rsid w:val="004A40A2"/>
    <w:rsid w:val="004A4786"/>
    <w:rsid w:val="004A4966"/>
    <w:rsid w:val="004A4B5D"/>
    <w:rsid w:val="004A5C4A"/>
    <w:rsid w:val="004A6219"/>
    <w:rsid w:val="004A65DB"/>
    <w:rsid w:val="004A7BAC"/>
    <w:rsid w:val="004A7CB4"/>
    <w:rsid w:val="004B06E9"/>
    <w:rsid w:val="004B0D99"/>
    <w:rsid w:val="004B0F0A"/>
    <w:rsid w:val="004B1F7A"/>
    <w:rsid w:val="004B20C0"/>
    <w:rsid w:val="004B226E"/>
    <w:rsid w:val="004B2987"/>
    <w:rsid w:val="004B2DD4"/>
    <w:rsid w:val="004B2DE2"/>
    <w:rsid w:val="004B3681"/>
    <w:rsid w:val="004B36A4"/>
    <w:rsid w:val="004B460A"/>
    <w:rsid w:val="004B50D0"/>
    <w:rsid w:val="004B60D6"/>
    <w:rsid w:val="004B6164"/>
    <w:rsid w:val="004B633E"/>
    <w:rsid w:val="004B672C"/>
    <w:rsid w:val="004B6764"/>
    <w:rsid w:val="004B6C89"/>
    <w:rsid w:val="004B791C"/>
    <w:rsid w:val="004B7B75"/>
    <w:rsid w:val="004B7F51"/>
    <w:rsid w:val="004C00E2"/>
    <w:rsid w:val="004C0415"/>
    <w:rsid w:val="004C0A7E"/>
    <w:rsid w:val="004C1C7A"/>
    <w:rsid w:val="004C1D50"/>
    <w:rsid w:val="004C2720"/>
    <w:rsid w:val="004C2912"/>
    <w:rsid w:val="004C293E"/>
    <w:rsid w:val="004C2A19"/>
    <w:rsid w:val="004C2A63"/>
    <w:rsid w:val="004C2C4A"/>
    <w:rsid w:val="004C328E"/>
    <w:rsid w:val="004C37C8"/>
    <w:rsid w:val="004C4590"/>
    <w:rsid w:val="004C462B"/>
    <w:rsid w:val="004C47C2"/>
    <w:rsid w:val="004C48C5"/>
    <w:rsid w:val="004C510F"/>
    <w:rsid w:val="004C53F3"/>
    <w:rsid w:val="004C5A88"/>
    <w:rsid w:val="004C6601"/>
    <w:rsid w:val="004C6985"/>
    <w:rsid w:val="004C722C"/>
    <w:rsid w:val="004C7E1C"/>
    <w:rsid w:val="004C7F43"/>
    <w:rsid w:val="004D477A"/>
    <w:rsid w:val="004D5EB0"/>
    <w:rsid w:val="004D60A1"/>
    <w:rsid w:val="004D6AAA"/>
    <w:rsid w:val="004D6D52"/>
    <w:rsid w:val="004D7519"/>
    <w:rsid w:val="004D7B0F"/>
    <w:rsid w:val="004E0644"/>
    <w:rsid w:val="004E1024"/>
    <w:rsid w:val="004E1C0A"/>
    <w:rsid w:val="004E22C8"/>
    <w:rsid w:val="004E3006"/>
    <w:rsid w:val="004E31AF"/>
    <w:rsid w:val="004E535B"/>
    <w:rsid w:val="004E5A7F"/>
    <w:rsid w:val="004E61E2"/>
    <w:rsid w:val="004E638B"/>
    <w:rsid w:val="004E69D8"/>
    <w:rsid w:val="004F003C"/>
    <w:rsid w:val="004F066F"/>
    <w:rsid w:val="004F0ED0"/>
    <w:rsid w:val="004F10E0"/>
    <w:rsid w:val="004F1561"/>
    <w:rsid w:val="004F178F"/>
    <w:rsid w:val="004F1903"/>
    <w:rsid w:val="004F21AD"/>
    <w:rsid w:val="004F4F5B"/>
    <w:rsid w:val="004F4FB6"/>
    <w:rsid w:val="004F5477"/>
    <w:rsid w:val="004F569A"/>
    <w:rsid w:val="004F5B07"/>
    <w:rsid w:val="005006BB"/>
    <w:rsid w:val="005008BD"/>
    <w:rsid w:val="00501405"/>
    <w:rsid w:val="005018A1"/>
    <w:rsid w:val="00501F7E"/>
    <w:rsid w:val="0050412C"/>
    <w:rsid w:val="00504867"/>
    <w:rsid w:val="00504989"/>
    <w:rsid w:val="00505C91"/>
    <w:rsid w:val="005063DE"/>
    <w:rsid w:val="00507030"/>
    <w:rsid w:val="00507653"/>
    <w:rsid w:val="0050768E"/>
    <w:rsid w:val="005079D2"/>
    <w:rsid w:val="00507D14"/>
    <w:rsid w:val="00507F90"/>
    <w:rsid w:val="005106B3"/>
    <w:rsid w:val="00510C79"/>
    <w:rsid w:val="0051167E"/>
    <w:rsid w:val="00511D9D"/>
    <w:rsid w:val="00511E12"/>
    <w:rsid w:val="0051225D"/>
    <w:rsid w:val="005123A0"/>
    <w:rsid w:val="00512692"/>
    <w:rsid w:val="005128DE"/>
    <w:rsid w:val="00512AC8"/>
    <w:rsid w:val="00514712"/>
    <w:rsid w:val="00514CD7"/>
    <w:rsid w:val="00514D4C"/>
    <w:rsid w:val="005151FA"/>
    <w:rsid w:val="0051546D"/>
    <w:rsid w:val="005154B8"/>
    <w:rsid w:val="00515964"/>
    <w:rsid w:val="005159BF"/>
    <w:rsid w:val="00517022"/>
    <w:rsid w:val="00517196"/>
    <w:rsid w:val="0052031C"/>
    <w:rsid w:val="005203E6"/>
    <w:rsid w:val="005206C2"/>
    <w:rsid w:val="00520954"/>
    <w:rsid w:val="00520E58"/>
    <w:rsid w:val="0052137E"/>
    <w:rsid w:val="0052189D"/>
    <w:rsid w:val="00522410"/>
    <w:rsid w:val="005227F1"/>
    <w:rsid w:val="00522AD4"/>
    <w:rsid w:val="005230F0"/>
    <w:rsid w:val="00523573"/>
    <w:rsid w:val="00523F16"/>
    <w:rsid w:val="00524B7F"/>
    <w:rsid w:val="00524C13"/>
    <w:rsid w:val="0052523F"/>
    <w:rsid w:val="00526675"/>
    <w:rsid w:val="0052668B"/>
    <w:rsid w:val="00526EFF"/>
    <w:rsid w:val="00527D91"/>
    <w:rsid w:val="00530155"/>
    <w:rsid w:val="005302DF"/>
    <w:rsid w:val="00530423"/>
    <w:rsid w:val="005309F1"/>
    <w:rsid w:val="00530A81"/>
    <w:rsid w:val="00531CEA"/>
    <w:rsid w:val="005326D9"/>
    <w:rsid w:val="005330D9"/>
    <w:rsid w:val="005334A4"/>
    <w:rsid w:val="00533E25"/>
    <w:rsid w:val="00534804"/>
    <w:rsid w:val="00534D10"/>
    <w:rsid w:val="00535B3B"/>
    <w:rsid w:val="00535B7F"/>
    <w:rsid w:val="00536318"/>
    <w:rsid w:val="00536B35"/>
    <w:rsid w:val="00536D52"/>
    <w:rsid w:val="00537579"/>
    <w:rsid w:val="00537688"/>
    <w:rsid w:val="00537F51"/>
    <w:rsid w:val="00540516"/>
    <w:rsid w:val="00540E67"/>
    <w:rsid w:val="00541CF8"/>
    <w:rsid w:val="005427FB"/>
    <w:rsid w:val="00542CA0"/>
    <w:rsid w:val="00542E87"/>
    <w:rsid w:val="005430C4"/>
    <w:rsid w:val="00543253"/>
    <w:rsid w:val="0054391F"/>
    <w:rsid w:val="00543A97"/>
    <w:rsid w:val="00543B4F"/>
    <w:rsid w:val="00543CD8"/>
    <w:rsid w:val="00543D55"/>
    <w:rsid w:val="00544DB9"/>
    <w:rsid w:val="0054558E"/>
    <w:rsid w:val="005465FD"/>
    <w:rsid w:val="00546781"/>
    <w:rsid w:val="00547CC2"/>
    <w:rsid w:val="005503ED"/>
    <w:rsid w:val="00550CEA"/>
    <w:rsid w:val="005511D4"/>
    <w:rsid w:val="005519D2"/>
    <w:rsid w:val="0055219C"/>
    <w:rsid w:val="0055240C"/>
    <w:rsid w:val="00552C48"/>
    <w:rsid w:val="00552E67"/>
    <w:rsid w:val="00552F78"/>
    <w:rsid w:val="005530AA"/>
    <w:rsid w:val="005533BB"/>
    <w:rsid w:val="005536EE"/>
    <w:rsid w:val="00553DCD"/>
    <w:rsid w:val="00555E7F"/>
    <w:rsid w:val="0055657A"/>
    <w:rsid w:val="00556F1B"/>
    <w:rsid w:val="005571B2"/>
    <w:rsid w:val="00557A77"/>
    <w:rsid w:val="0056026D"/>
    <w:rsid w:val="0056064F"/>
    <w:rsid w:val="005608E0"/>
    <w:rsid w:val="005610BF"/>
    <w:rsid w:val="00561401"/>
    <w:rsid w:val="005617DC"/>
    <w:rsid w:val="00562125"/>
    <w:rsid w:val="005621A4"/>
    <w:rsid w:val="005621D5"/>
    <w:rsid w:val="00563163"/>
    <w:rsid w:val="00564254"/>
    <w:rsid w:val="00564672"/>
    <w:rsid w:val="00564960"/>
    <w:rsid w:val="00564B08"/>
    <w:rsid w:val="00564C8E"/>
    <w:rsid w:val="00564E81"/>
    <w:rsid w:val="005653BD"/>
    <w:rsid w:val="005654BE"/>
    <w:rsid w:val="0056571A"/>
    <w:rsid w:val="00565771"/>
    <w:rsid w:val="00565A70"/>
    <w:rsid w:val="00565FEC"/>
    <w:rsid w:val="005665EC"/>
    <w:rsid w:val="00566739"/>
    <w:rsid w:val="00567645"/>
    <w:rsid w:val="00570795"/>
    <w:rsid w:val="00570C23"/>
    <w:rsid w:val="00571108"/>
    <w:rsid w:val="00572BAE"/>
    <w:rsid w:val="00572BD4"/>
    <w:rsid w:val="00572D02"/>
    <w:rsid w:val="005739F1"/>
    <w:rsid w:val="0057415A"/>
    <w:rsid w:val="005745F9"/>
    <w:rsid w:val="005747A2"/>
    <w:rsid w:val="00574A81"/>
    <w:rsid w:val="00574D24"/>
    <w:rsid w:val="0057579E"/>
    <w:rsid w:val="0057773A"/>
    <w:rsid w:val="00580204"/>
    <w:rsid w:val="0058069B"/>
    <w:rsid w:val="00580BB0"/>
    <w:rsid w:val="00580D68"/>
    <w:rsid w:val="00580FB2"/>
    <w:rsid w:val="00581E93"/>
    <w:rsid w:val="00582203"/>
    <w:rsid w:val="00582423"/>
    <w:rsid w:val="00582BA7"/>
    <w:rsid w:val="00582EA4"/>
    <w:rsid w:val="0058322B"/>
    <w:rsid w:val="0058486A"/>
    <w:rsid w:val="00586055"/>
    <w:rsid w:val="00586F14"/>
    <w:rsid w:val="0058706A"/>
    <w:rsid w:val="005872A6"/>
    <w:rsid w:val="0059034A"/>
    <w:rsid w:val="0059057F"/>
    <w:rsid w:val="005906B2"/>
    <w:rsid w:val="005906EE"/>
    <w:rsid w:val="005908AD"/>
    <w:rsid w:val="00590F1D"/>
    <w:rsid w:val="00591254"/>
    <w:rsid w:val="00591A77"/>
    <w:rsid w:val="00592867"/>
    <w:rsid w:val="00592BFB"/>
    <w:rsid w:val="00593E43"/>
    <w:rsid w:val="00593F08"/>
    <w:rsid w:val="005946C3"/>
    <w:rsid w:val="00594C4A"/>
    <w:rsid w:val="005950DA"/>
    <w:rsid w:val="005951F1"/>
    <w:rsid w:val="005962CC"/>
    <w:rsid w:val="005970D5"/>
    <w:rsid w:val="005973CA"/>
    <w:rsid w:val="00597973"/>
    <w:rsid w:val="005A0261"/>
    <w:rsid w:val="005A0470"/>
    <w:rsid w:val="005A1230"/>
    <w:rsid w:val="005A1ACA"/>
    <w:rsid w:val="005A2325"/>
    <w:rsid w:val="005A283B"/>
    <w:rsid w:val="005A3923"/>
    <w:rsid w:val="005A453B"/>
    <w:rsid w:val="005A4DFE"/>
    <w:rsid w:val="005A4F07"/>
    <w:rsid w:val="005A5919"/>
    <w:rsid w:val="005A6044"/>
    <w:rsid w:val="005A7D6E"/>
    <w:rsid w:val="005A7DEE"/>
    <w:rsid w:val="005A7FDD"/>
    <w:rsid w:val="005B1F35"/>
    <w:rsid w:val="005B202C"/>
    <w:rsid w:val="005B295A"/>
    <w:rsid w:val="005B35AC"/>
    <w:rsid w:val="005B3704"/>
    <w:rsid w:val="005B37CE"/>
    <w:rsid w:val="005B4517"/>
    <w:rsid w:val="005B4524"/>
    <w:rsid w:val="005B4D29"/>
    <w:rsid w:val="005B55E7"/>
    <w:rsid w:val="005B60FC"/>
    <w:rsid w:val="005B61F9"/>
    <w:rsid w:val="005B654A"/>
    <w:rsid w:val="005B6AA2"/>
    <w:rsid w:val="005B6D47"/>
    <w:rsid w:val="005B7C94"/>
    <w:rsid w:val="005B7D67"/>
    <w:rsid w:val="005C0153"/>
    <w:rsid w:val="005C1972"/>
    <w:rsid w:val="005C23D3"/>
    <w:rsid w:val="005C24B4"/>
    <w:rsid w:val="005C2811"/>
    <w:rsid w:val="005C2F33"/>
    <w:rsid w:val="005C320F"/>
    <w:rsid w:val="005C354C"/>
    <w:rsid w:val="005C3A3E"/>
    <w:rsid w:val="005C46E6"/>
    <w:rsid w:val="005C49F6"/>
    <w:rsid w:val="005C4BA5"/>
    <w:rsid w:val="005C4F21"/>
    <w:rsid w:val="005C6792"/>
    <w:rsid w:val="005C6AB5"/>
    <w:rsid w:val="005C7082"/>
    <w:rsid w:val="005D14A6"/>
    <w:rsid w:val="005D1ACC"/>
    <w:rsid w:val="005D1C7E"/>
    <w:rsid w:val="005D1DFC"/>
    <w:rsid w:val="005D391E"/>
    <w:rsid w:val="005D3A3C"/>
    <w:rsid w:val="005D3FBB"/>
    <w:rsid w:val="005D4451"/>
    <w:rsid w:val="005D46CC"/>
    <w:rsid w:val="005D4E01"/>
    <w:rsid w:val="005D5705"/>
    <w:rsid w:val="005D5AA9"/>
    <w:rsid w:val="005D5B58"/>
    <w:rsid w:val="005D5C70"/>
    <w:rsid w:val="005D6D65"/>
    <w:rsid w:val="005D754A"/>
    <w:rsid w:val="005E0B45"/>
    <w:rsid w:val="005E1838"/>
    <w:rsid w:val="005E2B44"/>
    <w:rsid w:val="005E38D7"/>
    <w:rsid w:val="005E3BC9"/>
    <w:rsid w:val="005E5A78"/>
    <w:rsid w:val="005E5AD2"/>
    <w:rsid w:val="005E68CF"/>
    <w:rsid w:val="005E74D2"/>
    <w:rsid w:val="005F0BE3"/>
    <w:rsid w:val="005F1350"/>
    <w:rsid w:val="005F1630"/>
    <w:rsid w:val="005F3152"/>
    <w:rsid w:val="005F3165"/>
    <w:rsid w:val="005F31A3"/>
    <w:rsid w:val="005F3AA6"/>
    <w:rsid w:val="005F3D3C"/>
    <w:rsid w:val="005F4638"/>
    <w:rsid w:val="005F4699"/>
    <w:rsid w:val="005F47F1"/>
    <w:rsid w:val="005F4838"/>
    <w:rsid w:val="005F6411"/>
    <w:rsid w:val="005F7994"/>
    <w:rsid w:val="0060129F"/>
    <w:rsid w:val="00602730"/>
    <w:rsid w:val="00602CB3"/>
    <w:rsid w:val="00602E7C"/>
    <w:rsid w:val="00602FE4"/>
    <w:rsid w:val="00602FE8"/>
    <w:rsid w:val="00603600"/>
    <w:rsid w:val="006039A4"/>
    <w:rsid w:val="00603BB2"/>
    <w:rsid w:val="00603BDA"/>
    <w:rsid w:val="006042B6"/>
    <w:rsid w:val="006044E2"/>
    <w:rsid w:val="00604874"/>
    <w:rsid w:val="00605131"/>
    <w:rsid w:val="00605F3A"/>
    <w:rsid w:val="00606854"/>
    <w:rsid w:val="00606B7D"/>
    <w:rsid w:val="00606E30"/>
    <w:rsid w:val="0060725E"/>
    <w:rsid w:val="006075B4"/>
    <w:rsid w:val="0060785D"/>
    <w:rsid w:val="0060793C"/>
    <w:rsid w:val="0061021D"/>
    <w:rsid w:val="00610826"/>
    <w:rsid w:val="00610D50"/>
    <w:rsid w:val="00610E4B"/>
    <w:rsid w:val="0061178C"/>
    <w:rsid w:val="00612052"/>
    <w:rsid w:val="00612BBB"/>
    <w:rsid w:val="006130FC"/>
    <w:rsid w:val="00613472"/>
    <w:rsid w:val="00613910"/>
    <w:rsid w:val="00614377"/>
    <w:rsid w:val="00614A7D"/>
    <w:rsid w:val="00615D9A"/>
    <w:rsid w:val="00616484"/>
    <w:rsid w:val="00617673"/>
    <w:rsid w:val="00620228"/>
    <w:rsid w:val="006206F5"/>
    <w:rsid w:val="00620966"/>
    <w:rsid w:val="00620A71"/>
    <w:rsid w:val="006210D4"/>
    <w:rsid w:val="00621B81"/>
    <w:rsid w:val="00622126"/>
    <w:rsid w:val="00622478"/>
    <w:rsid w:val="0062256A"/>
    <w:rsid w:val="00622FE6"/>
    <w:rsid w:val="006234B6"/>
    <w:rsid w:val="00623B7C"/>
    <w:rsid w:val="006248A4"/>
    <w:rsid w:val="00624A7C"/>
    <w:rsid w:val="00625092"/>
    <w:rsid w:val="006254D7"/>
    <w:rsid w:val="006258DB"/>
    <w:rsid w:val="00625F99"/>
    <w:rsid w:val="006270EB"/>
    <w:rsid w:val="006272BF"/>
    <w:rsid w:val="00627344"/>
    <w:rsid w:val="00627C31"/>
    <w:rsid w:val="00630561"/>
    <w:rsid w:val="00631352"/>
    <w:rsid w:val="0063162A"/>
    <w:rsid w:val="00632575"/>
    <w:rsid w:val="0063360A"/>
    <w:rsid w:val="00633826"/>
    <w:rsid w:val="00633D00"/>
    <w:rsid w:val="00634ABE"/>
    <w:rsid w:val="00634BBB"/>
    <w:rsid w:val="006359CE"/>
    <w:rsid w:val="00636010"/>
    <w:rsid w:val="006360A7"/>
    <w:rsid w:val="00636695"/>
    <w:rsid w:val="006375B7"/>
    <w:rsid w:val="00640A0F"/>
    <w:rsid w:val="00641103"/>
    <w:rsid w:val="00642488"/>
    <w:rsid w:val="00643D68"/>
    <w:rsid w:val="0064429B"/>
    <w:rsid w:val="00644D04"/>
    <w:rsid w:val="00644E05"/>
    <w:rsid w:val="00644EC2"/>
    <w:rsid w:val="0064507B"/>
    <w:rsid w:val="006453BD"/>
    <w:rsid w:val="006467F7"/>
    <w:rsid w:val="00646991"/>
    <w:rsid w:val="00646A61"/>
    <w:rsid w:val="0064789B"/>
    <w:rsid w:val="00650043"/>
    <w:rsid w:val="00650806"/>
    <w:rsid w:val="0065084A"/>
    <w:rsid w:val="00650F36"/>
    <w:rsid w:val="00652265"/>
    <w:rsid w:val="00652DB7"/>
    <w:rsid w:val="00652F94"/>
    <w:rsid w:val="00653191"/>
    <w:rsid w:val="00655C79"/>
    <w:rsid w:val="00656722"/>
    <w:rsid w:val="00656863"/>
    <w:rsid w:val="0065781E"/>
    <w:rsid w:val="00657A97"/>
    <w:rsid w:val="00657AD6"/>
    <w:rsid w:val="00657C15"/>
    <w:rsid w:val="00657E29"/>
    <w:rsid w:val="0066020D"/>
    <w:rsid w:val="0066136C"/>
    <w:rsid w:val="00661532"/>
    <w:rsid w:val="006617E9"/>
    <w:rsid w:val="006631AC"/>
    <w:rsid w:val="006632F4"/>
    <w:rsid w:val="00664CE8"/>
    <w:rsid w:val="0066632E"/>
    <w:rsid w:val="00666513"/>
    <w:rsid w:val="00666947"/>
    <w:rsid w:val="00666BAA"/>
    <w:rsid w:val="0067011C"/>
    <w:rsid w:val="00670324"/>
    <w:rsid w:val="006707AA"/>
    <w:rsid w:val="00670C0C"/>
    <w:rsid w:val="006710B2"/>
    <w:rsid w:val="006716B2"/>
    <w:rsid w:val="00672C04"/>
    <w:rsid w:val="006736F6"/>
    <w:rsid w:val="006742A5"/>
    <w:rsid w:val="0067470B"/>
    <w:rsid w:val="00675CA9"/>
    <w:rsid w:val="00676742"/>
    <w:rsid w:val="00676983"/>
    <w:rsid w:val="00676C20"/>
    <w:rsid w:val="00676EC4"/>
    <w:rsid w:val="00677388"/>
    <w:rsid w:val="00677590"/>
    <w:rsid w:val="00680325"/>
    <w:rsid w:val="006810C8"/>
    <w:rsid w:val="00681432"/>
    <w:rsid w:val="006816F7"/>
    <w:rsid w:val="00682355"/>
    <w:rsid w:val="00683481"/>
    <w:rsid w:val="0068357D"/>
    <w:rsid w:val="00683D7C"/>
    <w:rsid w:val="00683EC3"/>
    <w:rsid w:val="0068406E"/>
    <w:rsid w:val="00684138"/>
    <w:rsid w:val="0068567A"/>
    <w:rsid w:val="006867A5"/>
    <w:rsid w:val="00686D9A"/>
    <w:rsid w:val="00687927"/>
    <w:rsid w:val="006879BC"/>
    <w:rsid w:val="006879E2"/>
    <w:rsid w:val="006906CD"/>
    <w:rsid w:val="0069118C"/>
    <w:rsid w:val="00692923"/>
    <w:rsid w:val="006929E1"/>
    <w:rsid w:val="00692ECA"/>
    <w:rsid w:val="0069321A"/>
    <w:rsid w:val="006932D2"/>
    <w:rsid w:val="00694167"/>
    <w:rsid w:val="0069447C"/>
    <w:rsid w:val="0069484E"/>
    <w:rsid w:val="00694DE7"/>
    <w:rsid w:val="006952D5"/>
    <w:rsid w:val="006954B3"/>
    <w:rsid w:val="00697114"/>
    <w:rsid w:val="006975FC"/>
    <w:rsid w:val="00697D6A"/>
    <w:rsid w:val="00697E3C"/>
    <w:rsid w:val="006A1442"/>
    <w:rsid w:val="006A1917"/>
    <w:rsid w:val="006A1C25"/>
    <w:rsid w:val="006A2BF8"/>
    <w:rsid w:val="006A2F62"/>
    <w:rsid w:val="006A3191"/>
    <w:rsid w:val="006A32C0"/>
    <w:rsid w:val="006A3417"/>
    <w:rsid w:val="006A3E29"/>
    <w:rsid w:val="006A4917"/>
    <w:rsid w:val="006A4ADF"/>
    <w:rsid w:val="006A4DEE"/>
    <w:rsid w:val="006A5C28"/>
    <w:rsid w:val="006A6B81"/>
    <w:rsid w:val="006B0AA5"/>
    <w:rsid w:val="006B1C55"/>
    <w:rsid w:val="006B242C"/>
    <w:rsid w:val="006B2F62"/>
    <w:rsid w:val="006B30B3"/>
    <w:rsid w:val="006B35C3"/>
    <w:rsid w:val="006B35FF"/>
    <w:rsid w:val="006B4803"/>
    <w:rsid w:val="006B536D"/>
    <w:rsid w:val="006B578F"/>
    <w:rsid w:val="006B6042"/>
    <w:rsid w:val="006B6945"/>
    <w:rsid w:val="006B6CAE"/>
    <w:rsid w:val="006B6CD0"/>
    <w:rsid w:val="006B6DB9"/>
    <w:rsid w:val="006B709E"/>
    <w:rsid w:val="006B760C"/>
    <w:rsid w:val="006B78EB"/>
    <w:rsid w:val="006B7C12"/>
    <w:rsid w:val="006B7C75"/>
    <w:rsid w:val="006C0484"/>
    <w:rsid w:val="006C0516"/>
    <w:rsid w:val="006C1ED2"/>
    <w:rsid w:val="006C24DE"/>
    <w:rsid w:val="006C3B99"/>
    <w:rsid w:val="006C49AD"/>
    <w:rsid w:val="006C49C1"/>
    <w:rsid w:val="006C4E21"/>
    <w:rsid w:val="006C79B4"/>
    <w:rsid w:val="006D0725"/>
    <w:rsid w:val="006D098E"/>
    <w:rsid w:val="006D0A82"/>
    <w:rsid w:val="006D1B29"/>
    <w:rsid w:val="006D3221"/>
    <w:rsid w:val="006D4838"/>
    <w:rsid w:val="006D5232"/>
    <w:rsid w:val="006D672F"/>
    <w:rsid w:val="006D6989"/>
    <w:rsid w:val="006D72A3"/>
    <w:rsid w:val="006D732D"/>
    <w:rsid w:val="006D7E78"/>
    <w:rsid w:val="006D7ECF"/>
    <w:rsid w:val="006E0438"/>
    <w:rsid w:val="006E0476"/>
    <w:rsid w:val="006E0A84"/>
    <w:rsid w:val="006E0C4E"/>
    <w:rsid w:val="006E0C93"/>
    <w:rsid w:val="006E0EC6"/>
    <w:rsid w:val="006E1013"/>
    <w:rsid w:val="006E182F"/>
    <w:rsid w:val="006E18EF"/>
    <w:rsid w:val="006E2BD7"/>
    <w:rsid w:val="006E2F11"/>
    <w:rsid w:val="006E38E6"/>
    <w:rsid w:val="006E3EB9"/>
    <w:rsid w:val="006E4256"/>
    <w:rsid w:val="006E4407"/>
    <w:rsid w:val="006E4A46"/>
    <w:rsid w:val="006E5760"/>
    <w:rsid w:val="006E62F1"/>
    <w:rsid w:val="006E664B"/>
    <w:rsid w:val="006E6DAF"/>
    <w:rsid w:val="006E7295"/>
    <w:rsid w:val="006E72F2"/>
    <w:rsid w:val="006F1850"/>
    <w:rsid w:val="006F1DE5"/>
    <w:rsid w:val="006F24D0"/>
    <w:rsid w:val="006F263A"/>
    <w:rsid w:val="006F28A5"/>
    <w:rsid w:val="006F28B1"/>
    <w:rsid w:val="006F2AD3"/>
    <w:rsid w:val="006F45B5"/>
    <w:rsid w:val="006F57C4"/>
    <w:rsid w:val="006F5F7E"/>
    <w:rsid w:val="006F6126"/>
    <w:rsid w:val="006F6F58"/>
    <w:rsid w:val="006F7309"/>
    <w:rsid w:val="006F7525"/>
    <w:rsid w:val="006F7B81"/>
    <w:rsid w:val="00700420"/>
    <w:rsid w:val="0070053F"/>
    <w:rsid w:val="00701367"/>
    <w:rsid w:val="00701B93"/>
    <w:rsid w:val="007024AC"/>
    <w:rsid w:val="0070256F"/>
    <w:rsid w:val="00702657"/>
    <w:rsid w:val="007029A2"/>
    <w:rsid w:val="00702EBA"/>
    <w:rsid w:val="007038B1"/>
    <w:rsid w:val="00703A90"/>
    <w:rsid w:val="00704058"/>
    <w:rsid w:val="00704546"/>
    <w:rsid w:val="00704699"/>
    <w:rsid w:val="00704C2F"/>
    <w:rsid w:val="0070541C"/>
    <w:rsid w:val="007058AA"/>
    <w:rsid w:val="00705DC1"/>
    <w:rsid w:val="007074A3"/>
    <w:rsid w:val="007074B3"/>
    <w:rsid w:val="007076B6"/>
    <w:rsid w:val="00710D78"/>
    <w:rsid w:val="00710F4A"/>
    <w:rsid w:val="0071185A"/>
    <w:rsid w:val="007123BD"/>
    <w:rsid w:val="007137D5"/>
    <w:rsid w:val="00713D55"/>
    <w:rsid w:val="00714096"/>
    <w:rsid w:val="0071495F"/>
    <w:rsid w:val="00714EE8"/>
    <w:rsid w:val="0071689E"/>
    <w:rsid w:val="00716DAF"/>
    <w:rsid w:val="00717E00"/>
    <w:rsid w:val="00720309"/>
    <w:rsid w:val="00720EE1"/>
    <w:rsid w:val="00720F16"/>
    <w:rsid w:val="0072358D"/>
    <w:rsid w:val="00724B8C"/>
    <w:rsid w:val="00725562"/>
    <w:rsid w:val="00725586"/>
    <w:rsid w:val="00725F05"/>
    <w:rsid w:val="0072623A"/>
    <w:rsid w:val="00726662"/>
    <w:rsid w:val="00726D45"/>
    <w:rsid w:val="00726EFC"/>
    <w:rsid w:val="007271FE"/>
    <w:rsid w:val="00727CFC"/>
    <w:rsid w:val="00727D93"/>
    <w:rsid w:val="0073046E"/>
    <w:rsid w:val="007308DB"/>
    <w:rsid w:val="00731577"/>
    <w:rsid w:val="007318BE"/>
    <w:rsid w:val="00731D70"/>
    <w:rsid w:val="0073220D"/>
    <w:rsid w:val="00732C9B"/>
    <w:rsid w:val="007337FF"/>
    <w:rsid w:val="007347F5"/>
    <w:rsid w:val="00735251"/>
    <w:rsid w:val="00735257"/>
    <w:rsid w:val="007372B4"/>
    <w:rsid w:val="00740B76"/>
    <w:rsid w:val="00740DFC"/>
    <w:rsid w:val="007412DD"/>
    <w:rsid w:val="00741724"/>
    <w:rsid w:val="00741B55"/>
    <w:rsid w:val="007432A1"/>
    <w:rsid w:val="00743AC1"/>
    <w:rsid w:val="00744706"/>
    <w:rsid w:val="007448EC"/>
    <w:rsid w:val="00745590"/>
    <w:rsid w:val="00746A0A"/>
    <w:rsid w:val="0074723E"/>
    <w:rsid w:val="0074755E"/>
    <w:rsid w:val="00747914"/>
    <w:rsid w:val="00747FAB"/>
    <w:rsid w:val="00750618"/>
    <w:rsid w:val="0075062B"/>
    <w:rsid w:val="0075094E"/>
    <w:rsid w:val="0075097A"/>
    <w:rsid w:val="00750B4C"/>
    <w:rsid w:val="007517D8"/>
    <w:rsid w:val="0075240D"/>
    <w:rsid w:val="00752AE2"/>
    <w:rsid w:val="0075330B"/>
    <w:rsid w:val="00753847"/>
    <w:rsid w:val="007556B2"/>
    <w:rsid w:val="007559A1"/>
    <w:rsid w:val="00755AD7"/>
    <w:rsid w:val="0075658F"/>
    <w:rsid w:val="0075697E"/>
    <w:rsid w:val="00757555"/>
    <w:rsid w:val="00757C3E"/>
    <w:rsid w:val="00757FA7"/>
    <w:rsid w:val="0076079F"/>
    <w:rsid w:val="0076090E"/>
    <w:rsid w:val="0076104A"/>
    <w:rsid w:val="0076169C"/>
    <w:rsid w:val="00761C76"/>
    <w:rsid w:val="00761D00"/>
    <w:rsid w:val="00761DB5"/>
    <w:rsid w:val="00762ECB"/>
    <w:rsid w:val="007630F3"/>
    <w:rsid w:val="0076321C"/>
    <w:rsid w:val="0076327E"/>
    <w:rsid w:val="00763B81"/>
    <w:rsid w:val="00763EEF"/>
    <w:rsid w:val="00764499"/>
    <w:rsid w:val="00765FBB"/>
    <w:rsid w:val="007669E9"/>
    <w:rsid w:val="00766F3D"/>
    <w:rsid w:val="0076712F"/>
    <w:rsid w:val="0077001D"/>
    <w:rsid w:val="0077024E"/>
    <w:rsid w:val="00770302"/>
    <w:rsid w:val="00770559"/>
    <w:rsid w:val="00771819"/>
    <w:rsid w:val="00772672"/>
    <w:rsid w:val="00772691"/>
    <w:rsid w:val="00772AC8"/>
    <w:rsid w:val="00772FC2"/>
    <w:rsid w:val="00773084"/>
    <w:rsid w:val="00773D74"/>
    <w:rsid w:val="0077418B"/>
    <w:rsid w:val="007744DF"/>
    <w:rsid w:val="00774845"/>
    <w:rsid w:val="00774E4D"/>
    <w:rsid w:val="0077674E"/>
    <w:rsid w:val="0077691D"/>
    <w:rsid w:val="00776C04"/>
    <w:rsid w:val="007772B7"/>
    <w:rsid w:val="0077742E"/>
    <w:rsid w:val="0077780A"/>
    <w:rsid w:val="007778B7"/>
    <w:rsid w:val="0078039B"/>
    <w:rsid w:val="0078053B"/>
    <w:rsid w:val="0078110C"/>
    <w:rsid w:val="00781254"/>
    <w:rsid w:val="0078323B"/>
    <w:rsid w:val="0078356D"/>
    <w:rsid w:val="00783ECF"/>
    <w:rsid w:val="00784187"/>
    <w:rsid w:val="007843AE"/>
    <w:rsid w:val="0078642B"/>
    <w:rsid w:val="00787029"/>
    <w:rsid w:val="007875F2"/>
    <w:rsid w:val="00787DED"/>
    <w:rsid w:val="00790DEE"/>
    <w:rsid w:val="00790E65"/>
    <w:rsid w:val="00790F51"/>
    <w:rsid w:val="00791A24"/>
    <w:rsid w:val="00791BF1"/>
    <w:rsid w:val="00792107"/>
    <w:rsid w:val="00792176"/>
    <w:rsid w:val="00792429"/>
    <w:rsid w:val="00792E4C"/>
    <w:rsid w:val="00793385"/>
    <w:rsid w:val="00793474"/>
    <w:rsid w:val="007939DB"/>
    <w:rsid w:val="00793ACA"/>
    <w:rsid w:val="00794ADA"/>
    <w:rsid w:val="00794FC9"/>
    <w:rsid w:val="007966A5"/>
    <w:rsid w:val="0079699C"/>
    <w:rsid w:val="00796D6E"/>
    <w:rsid w:val="00796DA4"/>
    <w:rsid w:val="007A05C5"/>
    <w:rsid w:val="007A0909"/>
    <w:rsid w:val="007A0CFE"/>
    <w:rsid w:val="007A0F51"/>
    <w:rsid w:val="007A12BD"/>
    <w:rsid w:val="007A15BA"/>
    <w:rsid w:val="007A1815"/>
    <w:rsid w:val="007A1C42"/>
    <w:rsid w:val="007A2773"/>
    <w:rsid w:val="007A3848"/>
    <w:rsid w:val="007A3873"/>
    <w:rsid w:val="007A3B48"/>
    <w:rsid w:val="007A3EAA"/>
    <w:rsid w:val="007A3F24"/>
    <w:rsid w:val="007A4028"/>
    <w:rsid w:val="007A4693"/>
    <w:rsid w:val="007A492C"/>
    <w:rsid w:val="007A4A43"/>
    <w:rsid w:val="007A4BE7"/>
    <w:rsid w:val="007A4F3C"/>
    <w:rsid w:val="007A5236"/>
    <w:rsid w:val="007A54D9"/>
    <w:rsid w:val="007A5D15"/>
    <w:rsid w:val="007A6538"/>
    <w:rsid w:val="007A74A7"/>
    <w:rsid w:val="007A77FB"/>
    <w:rsid w:val="007A7CF4"/>
    <w:rsid w:val="007A7F5C"/>
    <w:rsid w:val="007B006C"/>
    <w:rsid w:val="007B068C"/>
    <w:rsid w:val="007B08FE"/>
    <w:rsid w:val="007B1792"/>
    <w:rsid w:val="007B202F"/>
    <w:rsid w:val="007B4A4B"/>
    <w:rsid w:val="007B5470"/>
    <w:rsid w:val="007B5562"/>
    <w:rsid w:val="007B57E1"/>
    <w:rsid w:val="007B5847"/>
    <w:rsid w:val="007B681F"/>
    <w:rsid w:val="007B68BA"/>
    <w:rsid w:val="007B6991"/>
    <w:rsid w:val="007B6AB9"/>
    <w:rsid w:val="007B6D72"/>
    <w:rsid w:val="007B6DE1"/>
    <w:rsid w:val="007B6EE6"/>
    <w:rsid w:val="007B714D"/>
    <w:rsid w:val="007C09BC"/>
    <w:rsid w:val="007C0B85"/>
    <w:rsid w:val="007C5B06"/>
    <w:rsid w:val="007C5EB2"/>
    <w:rsid w:val="007C7E96"/>
    <w:rsid w:val="007C7EFB"/>
    <w:rsid w:val="007C7F06"/>
    <w:rsid w:val="007D0FF2"/>
    <w:rsid w:val="007D1146"/>
    <w:rsid w:val="007D1599"/>
    <w:rsid w:val="007D16BE"/>
    <w:rsid w:val="007D2A9F"/>
    <w:rsid w:val="007D35A4"/>
    <w:rsid w:val="007D395B"/>
    <w:rsid w:val="007D3FCE"/>
    <w:rsid w:val="007D44B2"/>
    <w:rsid w:val="007D47CD"/>
    <w:rsid w:val="007D4819"/>
    <w:rsid w:val="007D4A5A"/>
    <w:rsid w:val="007D73C9"/>
    <w:rsid w:val="007D7FCB"/>
    <w:rsid w:val="007E0C76"/>
    <w:rsid w:val="007E1297"/>
    <w:rsid w:val="007E148C"/>
    <w:rsid w:val="007E2940"/>
    <w:rsid w:val="007E29C0"/>
    <w:rsid w:val="007E2CD2"/>
    <w:rsid w:val="007E2CFF"/>
    <w:rsid w:val="007E3D49"/>
    <w:rsid w:val="007E3E15"/>
    <w:rsid w:val="007E4082"/>
    <w:rsid w:val="007E52E8"/>
    <w:rsid w:val="007E55F8"/>
    <w:rsid w:val="007E5ADC"/>
    <w:rsid w:val="007E60AF"/>
    <w:rsid w:val="007E73D0"/>
    <w:rsid w:val="007E76C6"/>
    <w:rsid w:val="007E7EF2"/>
    <w:rsid w:val="007F0111"/>
    <w:rsid w:val="007F0665"/>
    <w:rsid w:val="007F0D33"/>
    <w:rsid w:val="007F0F0E"/>
    <w:rsid w:val="007F15E7"/>
    <w:rsid w:val="007F16C4"/>
    <w:rsid w:val="007F1DA6"/>
    <w:rsid w:val="007F38E5"/>
    <w:rsid w:val="007F3F97"/>
    <w:rsid w:val="007F4174"/>
    <w:rsid w:val="007F6148"/>
    <w:rsid w:val="007F6A04"/>
    <w:rsid w:val="007F6AF0"/>
    <w:rsid w:val="007F6D26"/>
    <w:rsid w:val="007F6D9C"/>
    <w:rsid w:val="007F79A8"/>
    <w:rsid w:val="00800A4A"/>
    <w:rsid w:val="00802046"/>
    <w:rsid w:val="00805719"/>
    <w:rsid w:val="008057D6"/>
    <w:rsid w:val="00805D82"/>
    <w:rsid w:val="0080607A"/>
    <w:rsid w:val="00806491"/>
    <w:rsid w:val="0080680B"/>
    <w:rsid w:val="00806FD5"/>
    <w:rsid w:val="00807E11"/>
    <w:rsid w:val="00810282"/>
    <w:rsid w:val="00810451"/>
    <w:rsid w:val="00810946"/>
    <w:rsid w:val="00810AE5"/>
    <w:rsid w:val="008114F7"/>
    <w:rsid w:val="00811667"/>
    <w:rsid w:val="00811D1B"/>
    <w:rsid w:val="00811D8E"/>
    <w:rsid w:val="00811FE7"/>
    <w:rsid w:val="008129E0"/>
    <w:rsid w:val="00813949"/>
    <w:rsid w:val="008147CE"/>
    <w:rsid w:val="008148AC"/>
    <w:rsid w:val="00814C4C"/>
    <w:rsid w:val="00814DA4"/>
    <w:rsid w:val="008153DC"/>
    <w:rsid w:val="00815F38"/>
    <w:rsid w:val="008169E2"/>
    <w:rsid w:val="0081762B"/>
    <w:rsid w:val="008178DF"/>
    <w:rsid w:val="00817B09"/>
    <w:rsid w:val="008204AD"/>
    <w:rsid w:val="008204D0"/>
    <w:rsid w:val="008205CF"/>
    <w:rsid w:val="00821182"/>
    <w:rsid w:val="00821CFB"/>
    <w:rsid w:val="00822201"/>
    <w:rsid w:val="008224EC"/>
    <w:rsid w:val="00822536"/>
    <w:rsid w:val="0082288F"/>
    <w:rsid w:val="00823034"/>
    <w:rsid w:val="00823E37"/>
    <w:rsid w:val="0082449A"/>
    <w:rsid w:val="00825B3B"/>
    <w:rsid w:val="00825CDE"/>
    <w:rsid w:val="008268E5"/>
    <w:rsid w:val="008271EF"/>
    <w:rsid w:val="0082757C"/>
    <w:rsid w:val="00830272"/>
    <w:rsid w:val="00830607"/>
    <w:rsid w:val="008308DB"/>
    <w:rsid w:val="008317E4"/>
    <w:rsid w:val="0083250A"/>
    <w:rsid w:val="008325D8"/>
    <w:rsid w:val="008327E7"/>
    <w:rsid w:val="00833691"/>
    <w:rsid w:val="00833975"/>
    <w:rsid w:val="008339E5"/>
    <w:rsid w:val="00834532"/>
    <w:rsid w:val="00834A7B"/>
    <w:rsid w:val="00834CDC"/>
    <w:rsid w:val="00834E73"/>
    <w:rsid w:val="0083524A"/>
    <w:rsid w:val="008352E7"/>
    <w:rsid w:val="00835494"/>
    <w:rsid w:val="008366AC"/>
    <w:rsid w:val="00836809"/>
    <w:rsid w:val="00836DB4"/>
    <w:rsid w:val="00836E9D"/>
    <w:rsid w:val="008379AA"/>
    <w:rsid w:val="0084008C"/>
    <w:rsid w:val="008410E6"/>
    <w:rsid w:val="0084189E"/>
    <w:rsid w:val="0084309E"/>
    <w:rsid w:val="0084345B"/>
    <w:rsid w:val="0084346D"/>
    <w:rsid w:val="00844178"/>
    <w:rsid w:val="008446E0"/>
    <w:rsid w:val="00844892"/>
    <w:rsid w:val="008448F5"/>
    <w:rsid w:val="008463A2"/>
    <w:rsid w:val="008465B2"/>
    <w:rsid w:val="00847FCD"/>
    <w:rsid w:val="008515EB"/>
    <w:rsid w:val="00851DF1"/>
    <w:rsid w:val="00851E0E"/>
    <w:rsid w:val="008523C0"/>
    <w:rsid w:val="00853104"/>
    <w:rsid w:val="0085481D"/>
    <w:rsid w:val="00854A72"/>
    <w:rsid w:val="008550BF"/>
    <w:rsid w:val="0085514A"/>
    <w:rsid w:val="008557A5"/>
    <w:rsid w:val="00855855"/>
    <w:rsid w:val="008563A5"/>
    <w:rsid w:val="00860A0C"/>
    <w:rsid w:val="00860AA7"/>
    <w:rsid w:val="00860BC2"/>
    <w:rsid w:val="00860E39"/>
    <w:rsid w:val="00860E73"/>
    <w:rsid w:val="00861062"/>
    <w:rsid w:val="0086116C"/>
    <w:rsid w:val="0086165B"/>
    <w:rsid w:val="008617C4"/>
    <w:rsid w:val="00862539"/>
    <w:rsid w:val="00862603"/>
    <w:rsid w:val="00862837"/>
    <w:rsid w:val="00863A5B"/>
    <w:rsid w:val="00864134"/>
    <w:rsid w:val="00864635"/>
    <w:rsid w:val="00864D19"/>
    <w:rsid w:val="00864E89"/>
    <w:rsid w:val="00865325"/>
    <w:rsid w:val="00865AD7"/>
    <w:rsid w:val="00865B64"/>
    <w:rsid w:val="00865E07"/>
    <w:rsid w:val="008665AA"/>
    <w:rsid w:val="0086718E"/>
    <w:rsid w:val="00867740"/>
    <w:rsid w:val="00867854"/>
    <w:rsid w:val="00867DCF"/>
    <w:rsid w:val="008701B8"/>
    <w:rsid w:val="00870450"/>
    <w:rsid w:val="00870A98"/>
    <w:rsid w:val="00870D0D"/>
    <w:rsid w:val="00870D69"/>
    <w:rsid w:val="00870E88"/>
    <w:rsid w:val="008718A6"/>
    <w:rsid w:val="0087230B"/>
    <w:rsid w:val="0087257C"/>
    <w:rsid w:val="0087263B"/>
    <w:rsid w:val="00872CFD"/>
    <w:rsid w:val="00873965"/>
    <w:rsid w:val="008751AB"/>
    <w:rsid w:val="00875F2E"/>
    <w:rsid w:val="00876387"/>
    <w:rsid w:val="00876488"/>
    <w:rsid w:val="008770C7"/>
    <w:rsid w:val="00877273"/>
    <w:rsid w:val="0087750B"/>
    <w:rsid w:val="00877A86"/>
    <w:rsid w:val="00881126"/>
    <w:rsid w:val="0088150E"/>
    <w:rsid w:val="00882CF5"/>
    <w:rsid w:val="00883D15"/>
    <w:rsid w:val="00884904"/>
    <w:rsid w:val="0088516A"/>
    <w:rsid w:val="00885401"/>
    <w:rsid w:val="008858A8"/>
    <w:rsid w:val="008862B6"/>
    <w:rsid w:val="008863DD"/>
    <w:rsid w:val="00886EB2"/>
    <w:rsid w:val="00887D1A"/>
    <w:rsid w:val="00890224"/>
    <w:rsid w:val="008903DD"/>
    <w:rsid w:val="00890451"/>
    <w:rsid w:val="008910DA"/>
    <w:rsid w:val="00891398"/>
    <w:rsid w:val="00891497"/>
    <w:rsid w:val="00891DA2"/>
    <w:rsid w:val="008924C0"/>
    <w:rsid w:val="0089260A"/>
    <w:rsid w:val="00892644"/>
    <w:rsid w:val="00892B96"/>
    <w:rsid w:val="00892D0A"/>
    <w:rsid w:val="00892F87"/>
    <w:rsid w:val="008930C9"/>
    <w:rsid w:val="00893DB6"/>
    <w:rsid w:val="00893DDC"/>
    <w:rsid w:val="00893FA3"/>
    <w:rsid w:val="0089402D"/>
    <w:rsid w:val="00894182"/>
    <w:rsid w:val="0089431E"/>
    <w:rsid w:val="00895164"/>
    <w:rsid w:val="00895C0B"/>
    <w:rsid w:val="00895CC3"/>
    <w:rsid w:val="00895D01"/>
    <w:rsid w:val="0089711C"/>
    <w:rsid w:val="008977C6"/>
    <w:rsid w:val="00897F91"/>
    <w:rsid w:val="008A0354"/>
    <w:rsid w:val="008A04F8"/>
    <w:rsid w:val="008A0846"/>
    <w:rsid w:val="008A0AF7"/>
    <w:rsid w:val="008A269F"/>
    <w:rsid w:val="008A28E0"/>
    <w:rsid w:val="008A2F37"/>
    <w:rsid w:val="008A3148"/>
    <w:rsid w:val="008A46E8"/>
    <w:rsid w:val="008A4B75"/>
    <w:rsid w:val="008A52AC"/>
    <w:rsid w:val="008A5B7C"/>
    <w:rsid w:val="008A5F2B"/>
    <w:rsid w:val="008A6106"/>
    <w:rsid w:val="008A6500"/>
    <w:rsid w:val="008A694B"/>
    <w:rsid w:val="008A71E9"/>
    <w:rsid w:val="008A7578"/>
    <w:rsid w:val="008A76A2"/>
    <w:rsid w:val="008B0483"/>
    <w:rsid w:val="008B0896"/>
    <w:rsid w:val="008B1929"/>
    <w:rsid w:val="008B1FB4"/>
    <w:rsid w:val="008B242F"/>
    <w:rsid w:val="008B26B9"/>
    <w:rsid w:val="008B2988"/>
    <w:rsid w:val="008B4C1A"/>
    <w:rsid w:val="008B4D4D"/>
    <w:rsid w:val="008B527A"/>
    <w:rsid w:val="008B62C8"/>
    <w:rsid w:val="008B6B79"/>
    <w:rsid w:val="008B7A5B"/>
    <w:rsid w:val="008C0310"/>
    <w:rsid w:val="008C063A"/>
    <w:rsid w:val="008C085C"/>
    <w:rsid w:val="008C1384"/>
    <w:rsid w:val="008C16A7"/>
    <w:rsid w:val="008C1781"/>
    <w:rsid w:val="008C200B"/>
    <w:rsid w:val="008C35D4"/>
    <w:rsid w:val="008C3F37"/>
    <w:rsid w:val="008C4BFF"/>
    <w:rsid w:val="008C6B0B"/>
    <w:rsid w:val="008C7180"/>
    <w:rsid w:val="008C74C5"/>
    <w:rsid w:val="008D0365"/>
    <w:rsid w:val="008D0613"/>
    <w:rsid w:val="008D07A7"/>
    <w:rsid w:val="008D0F49"/>
    <w:rsid w:val="008D1323"/>
    <w:rsid w:val="008D1D24"/>
    <w:rsid w:val="008D1EA2"/>
    <w:rsid w:val="008D2589"/>
    <w:rsid w:val="008D2840"/>
    <w:rsid w:val="008D2867"/>
    <w:rsid w:val="008D2E92"/>
    <w:rsid w:val="008D2F6B"/>
    <w:rsid w:val="008D376B"/>
    <w:rsid w:val="008D38DE"/>
    <w:rsid w:val="008D60B0"/>
    <w:rsid w:val="008D618A"/>
    <w:rsid w:val="008D664E"/>
    <w:rsid w:val="008D6667"/>
    <w:rsid w:val="008D6707"/>
    <w:rsid w:val="008E0BA8"/>
    <w:rsid w:val="008E0EBF"/>
    <w:rsid w:val="008E0F48"/>
    <w:rsid w:val="008E1844"/>
    <w:rsid w:val="008E1998"/>
    <w:rsid w:val="008E1C32"/>
    <w:rsid w:val="008E1EEB"/>
    <w:rsid w:val="008E20F6"/>
    <w:rsid w:val="008E2791"/>
    <w:rsid w:val="008E2B76"/>
    <w:rsid w:val="008E2C66"/>
    <w:rsid w:val="008E3544"/>
    <w:rsid w:val="008E3A0D"/>
    <w:rsid w:val="008E3B04"/>
    <w:rsid w:val="008E41EF"/>
    <w:rsid w:val="008E425B"/>
    <w:rsid w:val="008E42E1"/>
    <w:rsid w:val="008E5270"/>
    <w:rsid w:val="008E5E4B"/>
    <w:rsid w:val="008F01A9"/>
    <w:rsid w:val="008F0673"/>
    <w:rsid w:val="008F06D6"/>
    <w:rsid w:val="008F2C33"/>
    <w:rsid w:val="008F3833"/>
    <w:rsid w:val="008F4471"/>
    <w:rsid w:val="008F4508"/>
    <w:rsid w:val="008F5310"/>
    <w:rsid w:val="008F5912"/>
    <w:rsid w:val="008F5CAB"/>
    <w:rsid w:val="008F5D4D"/>
    <w:rsid w:val="008F6675"/>
    <w:rsid w:val="008F6DAD"/>
    <w:rsid w:val="008F78A4"/>
    <w:rsid w:val="009016D0"/>
    <w:rsid w:val="00901B9F"/>
    <w:rsid w:val="009025EF"/>
    <w:rsid w:val="0090266E"/>
    <w:rsid w:val="00902C2C"/>
    <w:rsid w:val="00902D4A"/>
    <w:rsid w:val="0090364F"/>
    <w:rsid w:val="00903EA5"/>
    <w:rsid w:val="009046FB"/>
    <w:rsid w:val="00905561"/>
    <w:rsid w:val="00905857"/>
    <w:rsid w:val="00906E61"/>
    <w:rsid w:val="009070E8"/>
    <w:rsid w:val="009078E2"/>
    <w:rsid w:val="00907F99"/>
    <w:rsid w:val="0091198B"/>
    <w:rsid w:val="009119F0"/>
    <w:rsid w:val="00911F6F"/>
    <w:rsid w:val="0091256A"/>
    <w:rsid w:val="009125E1"/>
    <w:rsid w:val="00912881"/>
    <w:rsid w:val="00913EAD"/>
    <w:rsid w:val="00914A31"/>
    <w:rsid w:val="0091550B"/>
    <w:rsid w:val="00915687"/>
    <w:rsid w:val="00915D96"/>
    <w:rsid w:val="00921F08"/>
    <w:rsid w:val="00923314"/>
    <w:rsid w:val="00923444"/>
    <w:rsid w:val="009235F7"/>
    <w:rsid w:val="00923775"/>
    <w:rsid w:val="00923F25"/>
    <w:rsid w:val="00924924"/>
    <w:rsid w:val="009257B1"/>
    <w:rsid w:val="0092640D"/>
    <w:rsid w:val="00926E73"/>
    <w:rsid w:val="0092702D"/>
    <w:rsid w:val="00927753"/>
    <w:rsid w:val="00927C8D"/>
    <w:rsid w:val="0093002F"/>
    <w:rsid w:val="0093059B"/>
    <w:rsid w:val="00930AFA"/>
    <w:rsid w:val="00930B3B"/>
    <w:rsid w:val="009314E0"/>
    <w:rsid w:val="00931833"/>
    <w:rsid w:val="00931AF5"/>
    <w:rsid w:val="00932E5E"/>
    <w:rsid w:val="009330FC"/>
    <w:rsid w:val="00934C5A"/>
    <w:rsid w:val="00934F2D"/>
    <w:rsid w:val="00935068"/>
    <w:rsid w:val="00936821"/>
    <w:rsid w:val="00936D1F"/>
    <w:rsid w:val="009370E5"/>
    <w:rsid w:val="00940378"/>
    <w:rsid w:val="00940EB7"/>
    <w:rsid w:val="009416F6"/>
    <w:rsid w:val="00941A10"/>
    <w:rsid w:val="00942170"/>
    <w:rsid w:val="0094230C"/>
    <w:rsid w:val="009428B2"/>
    <w:rsid w:val="0094334C"/>
    <w:rsid w:val="00943AB7"/>
    <w:rsid w:val="009440BF"/>
    <w:rsid w:val="0094435A"/>
    <w:rsid w:val="00944449"/>
    <w:rsid w:val="009445C6"/>
    <w:rsid w:val="00944697"/>
    <w:rsid w:val="00944AB4"/>
    <w:rsid w:val="00944DC9"/>
    <w:rsid w:val="0094536D"/>
    <w:rsid w:val="00945A73"/>
    <w:rsid w:val="00946206"/>
    <w:rsid w:val="0094650A"/>
    <w:rsid w:val="00947739"/>
    <w:rsid w:val="00947837"/>
    <w:rsid w:val="00947CDF"/>
    <w:rsid w:val="00947F3E"/>
    <w:rsid w:val="00947FD7"/>
    <w:rsid w:val="00950836"/>
    <w:rsid w:val="00950CD8"/>
    <w:rsid w:val="00951573"/>
    <w:rsid w:val="009518D1"/>
    <w:rsid w:val="00952DE8"/>
    <w:rsid w:val="00952F89"/>
    <w:rsid w:val="0095353E"/>
    <w:rsid w:val="009539A4"/>
    <w:rsid w:val="00953DB4"/>
    <w:rsid w:val="00954170"/>
    <w:rsid w:val="00955221"/>
    <w:rsid w:val="00955474"/>
    <w:rsid w:val="00955B88"/>
    <w:rsid w:val="009560AA"/>
    <w:rsid w:val="009563EC"/>
    <w:rsid w:val="00956AEC"/>
    <w:rsid w:val="00956FA9"/>
    <w:rsid w:val="009571F8"/>
    <w:rsid w:val="00957573"/>
    <w:rsid w:val="00957BBC"/>
    <w:rsid w:val="0096039E"/>
    <w:rsid w:val="00960894"/>
    <w:rsid w:val="00960B10"/>
    <w:rsid w:val="00961130"/>
    <w:rsid w:val="009612A9"/>
    <w:rsid w:val="00961943"/>
    <w:rsid w:val="00961CFD"/>
    <w:rsid w:val="00962ECC"/>
    <w:rsid w:val="00964C5F"/>
    <w:rsid w:val="0096513D"/>
    <w:rsid w:val="00965298"/>
    <w:rsid w:val="00965A22"/>
    <w:rsid w:val="00965E77"/>
    <w:rsid w:val="00967201"/>
    <w:rsid w:val="00967B0F"/>
    <w:rsid w:val="00970063"/>
    <w:rsid w:val="009701A2"/>
    <w:rsid w:val="00970494"/>
    <w:rsid w:val="00970B2A"/>
    <w:rsid w:val="00970D0A"/>
    <w:rsid w:val="00971765"/>
    <w:rsid w:val="00971A50"/>
    <w:rsid w:val="009721D2"/>
    <w:rsid w:val="009725E0"/>
    <w:rsid w:val="00972AB6"/>
    <w:rsid w:val="00973A12"/>
    <w:rsid w:val="00973FEE"/>
    <w:rsid w:val="00974C7C"/>
    <w:rsid w:val="00974E75"/>
    <w:rsid w:val="0097522D"/>
    <w:rsid w:val="009752FB"/>
    <w:rsid w:val="00975AF0"/>
    <w:rsid w:val="00975DBE"/>
    <w:rsid w:val="009764BA"/>
    <w:rsid w:val="00976B8E"/>
    <w:rsid w:val="00977D61"/>
    <w:rsid w:val="00980419"/>
    <w:rsid w:val="009804E7"/>
    <w:rsid w:val="0098119A"/>
    <w:rsid w:val="0098170E"/>
    <w:rsid w:val="00981F17"/>
    <w:rsid w:val="0098283D"/>
    <w:rsid w:val="00982D23"/>
    <w:rsid w:val="009844FA"/>
    <w:rsid w:val="00984A85"/>
    <w:rsid w:val="00985258"/>
    <w:rsid w:val="0098574D"/>
    <w:rsid w:val="00985C43"/>
    <w:rsid w:val="00985E01"/>
    <w:rsid w:val="00986DF3"/>
    <w:rsid w:val="00986EA9"/>
    <w:rsid w:val="00987214"/>
    <w:rsid w:val="00987433"/>
    <w:rsid w:val="009874DD"/>
    <w:rsid w:val="0098790D"/>
    <w:rsid w:val="0099041E"/>
    <w:rsid w:val="009907C3"/>
    <w:rsid w:val="0099085F"/>
    <w:rsid w:val="00990C2F"/>
    <w:rsid w:val="00990E78"/>
    <w:rsid w:val="00991CEA"/>
    <w:rsid w:val="00992313"/>
    <w:rsid w:val="00992A8E"/>
    <w:rsid w:val="0099305B"/>
    <w:rsid w:val="00993912"/>
    <w:rsid w:val="00993C61"/>
    <w:rsid w:val="00994DE1"/>
    <w:rsid w:val="00995022"/>
    <w:rsid w:val="009951C4"/>
    <w:rsid w:val="009952E2"/>
    <w:rsid w:val="00995D5D"/>
    <w:rsid w:val="009961CE"/>
    <w:rsid w:val="00996B8C"/>
    <w:rsid w:val="00997961"/>
    <w:rsid w:val="00997B58"/>
    <w:rsid w:val="009A03BE"/>
    <w:rsid w:val="009A0CE7"/>
    <w:rsid w:val="009A1455"/>
    <w:rsid w:val="009A2235"/>
    <w:rsid w:val="009A2FFA"/>
    <w:rsid w:val="009A33A4"/>
    <w:rsid w:val="009A3BA4"/>
    <w:rsid w:val="009A3E58"/>
    <w:rsid w:val="009A4ACF"/>
    <w:rsid w:val="009A4D1A"/>
    <w:rsid w:val="009A5113"/>
    <w:rsid w:val="009A51EB"/>
    <w:rsid w:val="009A5EDE"/>
    <w:rsid w:val="009A65A9"/>
    <w:rsid w:val="009A6A03"/>
    <w:rsid w:val="009A6CE3"/>
    <w:rsid w:val="009A703C"/>
    <w:rsid w:val="009B0CA8"/>
    <w:rsid w:val="009B1398"/>
    <w:rsid w:val="009B145A"/>
    <w:rsid w:val="009B1A41"/>
    <w:rsid w:val="009B1D76"/>
    <w:rsid w:val="009B236C"/>
    <w:rsid w:val="009B33E7"/>
    <w:rsid w:val="009B37FE"/>
    <w:rsid w:val="009B385B"/>
    <w:rsid w:val="009B39D2"/>
    <w:rsid w:val="009B3CA4"/>
    <w:rsid w:val="009B441B"/>
    <w:rsid w:val="009B4A51"/>
    <w:rsid w:val="009B4D94"/>
    <w:rsid w:val="009B53DD"/>
    <w:rsid w:val="009B5AC9"/>
    <w:rsid w:val="009B6D87"/>
    <w:rsid w:val="009C0C9C"/>
    <w:rsid w:val="009C0E47"/>
    <w:rsid w:val="009C115C"/>
    <w:rsid w:val="009C1A6A"/>
    <w:rsid w:val="009C1EA3"/>
    <w:rsid w:val="009C2A5E"/>
    <w:rsid w:val="009C3017"/>
    <w:rsid w:val="009C36BE"/>
    <w:rsid w:val="009C3F23"/>
    <w:rsid w:val="009C6326"/>
    <w:rsid w:val="009C638A"/>
    <w:rsid w:val="009C69D0"/>
    <w:rsid w:val="009C6C97"/>
    <w:rsid w:val="009C7B02"/>
    <w:rsid w:val="009C7F11"/>
    <w:rsid w:val="009D0A66"/>
    <w:rsid w:val="009D14AB"/>
    <w:rsid w:val="009D175B"/>
    <w:rsid w:val="009D2284"/>
    <w:rsid w:val="009D30D1"/>
    <w:rsid w:val="009D3703"/>
    <w:rsid w:val="009D4A48"/>
    <w:rsid w:val="009D4DF7"/>
    <w:rsid w:val="009D54F7"/>
    <w:rsid w:val="009D6011"/>
    <w:rsid w:val="009D6CA1"/>
    <w:rsid w:val="009D7E5F"/>
    <w:rsid w:val="009E0741"/>
    <w:rsid w:val="009E120E"/>
    <w:rsid w:val="009E17A1"/>
    <w:rsid w:val="009E2063"/>
    <w:rsid w:val="009E3166"/>
    <w:rsid w:val="009E382B"/>
    <w:rsid w:val="009E3E0B"/>
    <w:rsid w:val="009E42C4"/>
    <w:rsid w:val="009E494F"/>
    <w:rsid w:val="009E5C92"/>
    <w:rsid w:val="009E5D5B"/>
    <w:rsid w:val="009E6718"/>
    <w:rsid w:val="009E6C09"/>
    <w:rsid w:val="009E6F83"/>
    <w:rsid w:val="009E70AF"/>
    <w:rsid w:val="009E7E5E"/>
    <w:rsid w:val="009E7F9B"/>
    <w:rsid w:val="009F09CC"/>
    <w:rsid w:val="009F1007"/>
    <w:rsid w:val="009F135B"/>
    <w:rsid w:val="009F27DF"/>
    <w:rsid w:val="009F3B44"/>
    <w:rsid w:val="009F3B53"/>
    <w:rsid w:val="009F3E11"/>
    <w:rsid w:val="009F495F"/>
    <w:rsid w:val="009F5009"/>
    <w:rsid w:val="009F5761"/>
    <w:rsid w:val="009F5831"/>
    <w:rsid w:val="009F5BA1"/>
    <w:rsid w:val="009F6793"/>
    <w:rsid w:val="009F7071"/>
    <w:rsid w:val="009F734C"/>
    <w:rsid w:val="00A0076C"/>
    <w:rsid w:val="00A00EC3"/>
    <w:rsid w:val="00A01A7F"/>
    <w:rsid w:val="00A01B32"/>
    <w:rsid w:val="00A01F81"/>
    <w:rsid w:val="00A02787"/>
    <w:rsid w:val="00A034BC"/>
    <w:rsid w:val="00A04C75"/>
    <w:rsid w:val="00A077F6"/>
    <w:rsid w:val="00A07DDC"/>
    <w:rsid w:val="00A10595"/>
    <w:rsid w:val="00A10ED1"/>
    <w:rsid w:val="00A10F7A"/>
    <w:rsid w:val="00A11514"/>
    <w:rsid w:val="00A11C4D"/>
    <w:rsid w:val="00A121AE"/>
    <w:rsid w:val="00A124A2"/>
    <w:rsid w:val="00A129C5"/>
    <w:rsid w:val="00A14295"/>
    <w:rsid w:val="00A14887"/>
    <w:rsid w:val="00A148F6"/>
    <w:rsid w:val="00A14DB4"/>
    <w:rsid w:val="00A1583C"/>
    <w:rsid w:val="00A15D88"/>
    <w:rsid w:val="00A15F54"/>
    <w:rsid w:val="00A16401"/>
    <w:rsid w:val="00A1681F"/>
    <w:rsid w:val="00A16AE1"/>
    <w:rsid w:val="00A17237"/>
    <w:rsid w:val="00A1756A"/>
    <w:rsid w:val="00A175C8"/>
    <w:rsid w:val="00A17814"/>
    <w:rsid w:val="00A179DA"/>
    <w:rsid w:val="00A200D6"/>
    <w:rsid w:val="00A20323"/>
    <w:rsid w:val="00A20418"/>
    <w:rsid w:val="00A2258F"/>
    <w:rsid w:val="00A22BEE"/>
    <w:rsid w:val="00A22F5B"/>
    <w:rsid w:val="00A23B3E"/>
    <w:rsid w:val="00A246AB"/>
    <w:rsid w:val="00A24F32"/>
    <w:rsid w:val="00A2583D"/>
    <w:rsid w:val="00A25986"/>
    <w:rsid w:val="00A259F8"/>
    <w:rsid w:val="00A25BC2"/>
    <w:rsid w:val="00A264D4"/>
    <w:rsid w:val="00A26F1B"/>
    <w:rsid w:val="00A27AC3"/>
    <w:rsid w:val="00A27D05"/>
    <w:rsid w:val="00A303F9"/>
    <w:rsid w:val="00A3047B"/>
    <w:rsid w:val="00A309FB"/>
    <w:rsid w:val="00A30D1C"/>
    <w:rsid w:val="00A30EFC"/>
    <w:rsid w:val="00A3183A"/>
    <w:rsid w:val="00A32F75"/>
    <w:rsid w:val="00A3375E"/>
    <w:rsid w:val="00A33B1E"/>
    <w:rsid w:val="00A340D0"/>
    <w:rsid w:val="00A34CCA"/>
    <w:rsid w:val="00A3500B"/>
    <w:rsid w:val="00A3508E"/>
    <w:rsid w:val="00A350F7"/>
    <w:rsid w:val="00A35A1E"/>
    <w:rsid w:val="00A35A30"/>
    <w:rsid w:val="00A35A65"/>
    <w:rsid w:val="00A36350"/>
    <w:rsid w:val="00A36714"/>
    <w:rsid w:val="00A369B7"/>
    <w:rsid w:val="00A37E3C"/>
    <w:rsid w:val="00A4013F"/>
    <w:rsid w:val="00A4181E"/>
    <w:rsid w:val="00A41E28"/>
    <w:rsid w:val="00A42F46"/>
    <w:rsid w:val="00A43604"/>
    <w:rsid w:val="00A43E04"/>
    <w:rsid w:val="00A43FA6"/>
    <w:rsid w:val="00A444E5"/>
    <w:rsid w:val="00A44722"/>
    <w:rsid w:val="00A44849"/>
    <w:rsid w:val="00A45A97"/>
    <w:rsid w:val="00A46329"/>
    <w:rsid w:val="00A46402"/>
    <w:rsid w:val="00A51B56"/>
    <w:rsid w:val="00A51EB6"/>
    <w:rsid w:val="00A524D9"/>
    <w:rsid w:val="00A52C22"/>
    <w:rsid w:val="00A53294"/>
    <w:rsid w:val="00A5364B"/>
    <w:rsid w:val="00A53F37"/>
    <w:rsid w:val="00A54867"/>
    <w:rsid w:val="00A54C2C"/>
    <w:rsid w:val="00A5500E"/>
    <w:rsid w:val="00A552D8"/>
    <w:rsid w:val="00A557AD"/>
    <w:rsid w:val="00A5632F"/>
    <w:rsid w:val="00A5647C"/>
    <w:rsid w:val="00A56604"/>
    <w:rsid w:val="00A566D6"/>
    <w:rsid w:val="00A57209"/>
    <w:rsid w:val="00A607EC"/>
    <w:rsid w:val="00A616F7"/>
    <w:rsid w:val="00A61927"/>
    <w:rsid w:val="00A61A93"/>
    <w:rsid w:val="00A629F7"/>
    <w:rsid w:val="00A62DF9"/>
    <w:rsid w:val="00A637B7"/>
    <w:rsid w:val="00A63A2D"/>
    <w:rsid w:val="00A63C2D"/>
    <w:rsid w:val="00A63FA0"/>
    <w:rsid w:val="00A641AE"/>
    <w:rsid w:val="00A644CB"/>
    <w:rsid w:val="00A64997"/>
    <w:rsid w:val="00A65087"/>
    <w:rsid w:val="00A65870"/>
    <w:rsid w:val="00A65895"/>
    <w:rsid w:val="00A65989"/>
    <w:rsid w:val="00A67183"/>
    <w:rsid w:val="00A67633"/>
    <w:rsid w:val="00A6777A"/>
    <w:rsid w:val="00A70539"/>
    <w:rsid w:val="00A711A1"/>
    <w:rsid w:val="00A715D2"/>
    <w:rsid w:val="00A71A24"/>
    <w:rsid w:val="00A7309A"/>
    <w:rsid w:val="00A7313E"/>
    <w:rsid w:val="00A73159"/>
    <w:rsid w:val="00A73190"/>
    <w:rsid w:val="00A73866"/>
    <w:rsid w:val="00A73C7B"/>
    <w:rsid w:val="00A745DB"/>
    <w:rsid w:val="00A7465B"/>
    <w:rsid w:val="00A7473C"/>
    <w:rsid w:val="00A7498A"/>
    <w:rsid w:val="00A74F7F"/>
    <w:rsid w:val="00A761AB"/>
    <w:rsid w:val="00A761CC"/>
    <w:rsid w:val="00A76CA2"/>
    <w:rsid w:val="00A77220"/>
    <w:rsid w:val="00A773B1"/>
    <w:rsid w:val="00A7753E"/>
    <w:rsid w:val="00A80589"/>
    <w:rsid w:val="00A8066A"/>
    <w:rsid w:val="00A82264"/>
    <w:rsid w:val="00A825BE"/>
    <w:rsid w:val="00A82677"/>
    <w:rsid w:val="00A82921"/>
    <w:rsid w:val="00A83CFE"/>
    <w:rsid w:val="00A840DC"/>
    <w:rsid w:val="00A84453"/>
    <w:rsid w:val="00A8487F"/>
    <w:rsid w:val="00A8566E"/>
    <w:rsid w:val="00A86149"/>
    <w:rsid w:val="00A86CF5"/>
    <w:rsid w:val="00A878B9"/>
    <w:rsid w:val="00A878F3"/>
    <w:rsid w:val="00A87BFC"/>
    <w:rsid w:val="00A9010E"/>
    <w:rsid w:val="00A904A9"/>
    <w:rsid w:val="00A90694"/>
    <w:rsid w:val="00A90CEA"/>
    <w:rsid w:val="00A91410"/>
    <w:rsid w:val="00A91AEC"/>
    <w:rsid w:val="00A92320"/>
    <w:rsid w:val="00A92385"/>
    <w:rsid w:val="00A928A5"/>
    <w:rsid w:val="00A92A26"/>
    <w:rsid w:val="00A92BD8"/>
    <w:rsid w:val="00A92DAB"/>
    <w:rsid w:val="00A92F61"/>
    <w:rsid w:val="00A93037"/>
    <w:rsid w:val="00A931EE"/>
    <w:rsid w:val="00A938FC"/>
    <w:rsid w:val="00A93A4D"/>
    <w:rsid w:val="00A93C08"/>
    <w:rsid w:val="00A93CFF"/>
    <w:rsid w:val="00A943CB"/>
    <w:rsid w:val="00A94EAE"/>
    <w:rsid w:val="00A95F1B"/>
    <w:rsid w:val="00A96BA1"/>
    <w:rsid w:val="00A96CCC"/>
    <w:rsid w:val="00A97167"/>
    <w:rsid w:val="00A972F4"/>
    <w:rsid w:val="00A974D3"/>
    <w:rsid w:val="00A97586"/>
    <w:rsid w:val="00A9766C"/>
    <w:rsid w:val="00AA09D3"/>
    <w:rsid w:val="00AA0A6F"/>
    <w:rsid w:val="00AA0AF6"/>
    <w:rsid w:val="00AA0C0D"/>
    <w:rsid w:val="00AA1074"/>
    <w:rsid w:val="00AA123A"/>
    <w:rsid w:val="00AA12C6"/>
    <w:rsid w:val="00AA1631"/>
    <w:rsid w:val="00AA2A85"/>
    <w:rsid w:val="00AA3281"/>
    <w:rsid w:val="00AA33D1"/>
    <w:rsid w:val="00AA3C07"/>
    <w:rsid w:val="00AA41FD"/>
    <w:rsid w:val="00AA42CE"/>
    <w:rsid w:val="00AA502A"/>
    <w:rsid w:val="00AA5641"/>
    <w:rsid w:val="00AA5897"/>
    <w:rsid w:val="00AA58E3"/>
    <w:rsid w:val="00AA6246"/>
    <w:rsid w:val="00AA65B9"/>
    <w:rsid w:val="00AA6741"/>
    <w:rsid w:val="00AA6D30"/>
    <w:rsid w:val="00AA746E"/>
    <w:rsid w:val="00AB03FD"/>
    <w:rsid w:val="00AB049E"/>
    <w:rsid w:val="00AB0515"/>
    <w:rsid w:val="00AB0C6B"/>
    <w:rsid w:val="00AB114C"/>
    <w:rsid w:val="00AB140A"/>
    <w:rsid w:val="00AB17DF"/>
    <w:rsid w:val="00AB1923"/>
    <w:rsid w:val="00AB22B9"/>
    <w:rsid w:val="00AB29C1"/>
    <w:rsid w:val="00AB2C43"/>
    <w:rsid w:val="00AB2DC8"/>
    <w:rsid w:val="00AB2FDF"/>
    <w:rsid w:val="00AB3922"/>
    <w:rsid w:val="00AB4498"/>
    <w:rsid w:val="00AB4CE2"/>
    <w:rsid w:val="00AB4F90"/>
    <w:rsid w:val="00AB5022"/>
    <w:rsid w:val="00AB50F1"/>
    <w:rsid w:val="00AB5454"/>
    <w:rsid w:val="00AB54A3"/>
    <w:rsid w:val="00AB5695"/>
    <w:rsid w:val="00AB5DF7"/>
    <w:rsid w:val="00AB669E"/>
    <w:rsid w:val="00AB7107"/>
    <w:rsid w:val="00AB78AF"/>
    <w:rsid w:val="00AB7AB4"/>
    <w:rsid w:val="00AB7B9B"/>
    <w:rsid w:val="00AB7DB1"/>
    <w:rsid w:val="00AB7EE5"/>
    <w:rsid w:val="00AC0A01"/>
    <w:rsid w:val="00AC0D68"/>
    <w:rsid w:val="00AC1CAE"/>
    <w:rsid w:val="00AC1FA9"/>
    <w:rsid w:val="00AC2131"/>
    <w:rsid w:val="00AC2538"/>
    <w:rsid w:val="00AC25B6"/>
    <w:rsid w:val="00AC3B63"/>
    <w:rsid w:val="00AC4A34"/>
    <w:rsid w:val="00AC4C04"/>
    <w:rsid w:val="00AC53D1"/>
    <w:rsid w:val="00AC54FD"/>
    <w:rsid w:val="00AC71B5"/>
    <w:rsid w:val="00AD09AF"/>
    <w:rsid w:val="00AD0C57"/>
    <w:rsid w:val="00AD10FC"/>
    <w:rsid w:val="00AD16D0"/>
    <w:rsid w:val="00AD16DA"/>
    <w:rsid w:val="00AD2786"/>
    <w:rsid w:val="00AD2E2E"/>
    <w:rsid w:val="00AD2F08"/>
    <w:rsid w:val="00AD31CC"/>
    <w:rsid w:val="00AD3356"/>
    <w:rsid w:val="00AD345D"/>
    <w:rsid w:val="00AD38BD"/>
    <w:rsid w:val="00AD4072"/>
    <w:rsid w:val="00AD56EC"/>
    <w:rsid w:val="00AD58E6"/>
    <w:rsid w:val="00AD5927"/>
    <w:rsid w:val="00AD609D"/>
    <w:rsid w:val="00AD6BB6"/>
    <w:rsid w:val="00AD6BFE"/>
    <w:rsid w:val="00AE01C7"/>
    <w:rsid w:val="00AE055C"/>
    <w:rsid w:val="00AE0B55"/>
    <w:rsid w:val="00AE0D9C"/>
    <w:rsid w:val="00AE1612"/>
    <w:rsid w:val="00AE1A34"/>
    <w:rsid w:val="00AE1B3E"/>
    <w:rsid w:val="00AE1B6B"/>
    <w:rsid w:val="00AE1C26"/>
    <w:rsid w:val="00AE279A"/>
    <w:rsid w:val="00AE2CE4"/>
    <w:rsid w:val="00AE2D19"/>
    <w:rsid w:val="00AE2D9B"/>
    <w:rsid w:val="00AE3D13"/>
    <w:rsid w:val="00AE3D51"/>
    <w:rsid w:val="00AE3E9D"/>
    <w:rsid w:val="00AE40B9"/>
    <w:rsid w:val="00AE4F0E"/>
    <w:rsid w:val="00AE6108"/>
    <w:rsid w:val="00AE614B"/>
    <w:rsid w:val="00AE66F3"/>
    <w:rsid w:val="00AE6B05"/>
    <w:rsid w:val="00AE7B4C"/>
    <w:rsid w:val="00AE7D03"/>
    <w:rsid w:val="00AF017F"/>
    <w:rsid w:val="00AF050A"/>
    <w:rsid w:val="00AF0ABF"/>
    <w:rsid w:val="00AF1C9F"/>
    <w:rsid w:val="00AF2676"/>
    <w:rsid w:val="00AF2902"/>
    <w:rsid w:val="00AF2E29"/>
    <w:rsid w:val="00AF4649"/>
    <w:rsid w:val="00AF4781"/>
    <w:rsid w:val="00AF4D3F"/>
    <w:rsid w:val="00AF4D76"/>
    <w:rsid w:val="00AF4E6E"/>
    <w:rsid w:val="00AF542C"/>
    <w:rsid w:val="00AF5C06"/>
    <w:rsid w:val="00AF5C93"/>
    <w:rsid w:val="00AF5E86"/>
    <w:rsid w:val="00AF64ED"/>
    <w:rsid w:val="00AF6514"/>
    <w:rsid w:val="00AF6BD1"/>
    <w:rsid w:val="00AF6E31"/>
    <w:rsid w:val="00AF744A"/>
    <w:rsid w:val="00AF75B1"/>
    <w:rsid w:val="00AF7A13"/>
    <w:rsid w:val="00B00FC1"/>
    <w:rsid w:val="00B01E56"/>
    <w:rsid w:val="00B02656"/>
    <w:rsid w:val="00B030BD"/>
    <w:rsid w:val="00B036EA"/>
    <w:rsid w:val="00B03893"/>
    <w:rsid w:val="00B04F61"/>
    <w:rsid w:val="00B05088"/>
    <w:rsid w:val="00B066A5"/>
    <w:rsid w:val="00B06DBA"/>
    <w:rsid w:val="00B10419"/>
    <w:rsid w:val="00B107DF"/>
    <w:rsid w:val="00B11C65"/>
    <w:rsid w:val="00B12FEA"/>
    <w:rsid w:val="00B131EE"/>
    <w:rsid w:val="00B14CD5"/>
    <w:rsid w:val="00B14DD0"/>
    <w:rsid w:val="00B14DE7"/>
    <w:rsid w:val="00B14EF1"/>
    <w:rsid w:val="00B15AA2"/>
    <w:rsid w:val="00B16DE7"/>
    <w:rsid w:val="00B16EEE"/>
    <w:rsid w:val="00B1788C"/>
    <w:rsid w:val="00B17B3B"/>
    <w:rsid w:val="00B17C30"/>
    <w:rsid w:val="00B20D8C"/>
    <w:rsid w:val="00B22A76"/>
    <w:rsid w:val="00B2317B"/>
    <w:rsid w:val="00B24435"/>
    <w:rsid w:val="00B26A56"/>
    <w:rsid w:val="00B26FB9"/>
    <w:rsid w:val="00B272DC"/>
    <w:rsid w:val="00B30508"/>
    <w:rsid w:val="00B30679"/>
    <w:rsid w:val="00B306CD"/>
    <w:rsid w:val="00B31C22"/>
    <w:rsid w:val="00B32BFD"/>
    <w:rsid w:val="00B32C80"/>
    <w:rsid w:val="00B336C8"/>
    <w:rsid w:val="00B33D2C"/>
    <w:rsid w:val="00B33E2B"/>
    <w:rsid w:val="00B34306"/>
    <w:rsid w:val="00B3498C"/>
    <w:rsid w:val="00B3502F"/>
    <w:rsid w:val="00B35038"/>
    <w:rsid w:val="00B35075"/>
    <w:rsid w:val="00B35BCF"/>
    <w:rsid w:val="00B360B3"/>
    <w:rsid w:val="00B3616F"/>
    <w:rsid w:val="00B36352"/>
    <w:rsid w:val="00B36D12"/>
    <w:rsid w:val="00B36E53"/>
    <w:rsid w:val="00B376E2"/>
    <w:rsid w:val="00B3788B"/>
    <w:rsid w:val="00B379DC"/>
    <w:rsid w:val="00B41100"/>
    <w:rsid w:val="00B413EC"/>
    <w:rsid w:val="00B41507"/>
    <w:rsid w:val="00B4159B"/>
    <w:rsid w:val="00B416A5"/>
    <w:rsid w:val="00B41BBB"/>
    <w:rsid w:val="00B42288"/>
    <w:rsid w:val="00B42394"/>
    <w:rsid w:val="00B42558"/>
    <w:rsid w:val="00B42938"/>
    <w:rsid w:val="00B433C8"/>
    <w:rsid w:val="00B435A3"/>
    <w:rsid w:val="00B43EB1"/>
    <w:rsid w:val="00B4421B"/>
    <w:rsid w:val="00B448AA"/>
    <w:rsid w:val="00B45865"/>
    <w:rsid w:val="00B459EC"/>
    <w:rsid w:val="00B45CB9"/>
    <w:rsid w:val="00B4696D"/>
    <w:rsid w:val="00B46A03"/>
    <w:rsid w:val="00B4728E"/>
    <w:rsid w:val="00B47EDA"/>
    <w:rsid w:val="00B50269"/>
    <w:rsid w:val="00B51CC4"/>
    <w:rsid w:val="00B52A48"/>
    <w:rsid w:val="00B52C11"/>
    <w:rsid w:val="00B532FD"/>
    <w:rsid w:val="00B53456"/>
    <w:rsid w:val="00B53C4A"/>
    <w:rsid w:val="00B53EF8"/>
    <w:rsid w:val="00B542EA"/>
    <w:rsid w:val="00B547B6"/>
    <w:rsid w:val="00B55C47"/>
    <w:rsid w:val="00B56AC3"/>
    <w:rsid w:val="00B56C8F"/>
    <w:rsid w:val="00B56FDF"/>
    <w:rsid w:val="00B57E88"/>
    <w:rsid w:val="00B57FC7"/>
    <w:rsid w:val="00B613A5"/>
    <w:rsid w:val="00B61AC0"/>
    <w:rsid w:val="00B61CF6"/>
    <w:rsid w:val="00B61F06"/>
    <w:rsid w:val="00B6331F"/>
    <w:rsid w:val="00B6397F"/>
    <w:rsid w:val="00B63A91"/>
    <w:rsid w:val="00B647C5"/>
    <w:rsid w:val="00B650E6"/>
    <w:rsid w:val="00B65302"/>
    <w:rsid w:val="00B65F00"/>
    <w:rsid w:val="00B6619F"/>
    <w:rsid w:val="00B6622A"/>
    <w:rsid w:val="00B664E5"/>
    <w:rsid w:val="00B67608"/>
    <w:rsid w:val="00B70BC2"/>
    <w:rsid w:val="00B7112E"/>
    <w:rsid w:val="00B718FE"/>
    <w:rsid w:val="00B71B69"/>
    <w:rsid w:val="00B72709"/>
    <w:rsid w:val="00B728AD"/>
    <w:rsid w:val="00B72AE3"/>
    <w:rsid w:val="00B73B60"/>
    <w:rsid w:val="00B74482"/>
    <w:rsid w:val="00B74554"/>
    <w:rsid w:val="00B747CE"/>
    <w:rsid w:val="00B74AA7"/>
    <w:rsid w:val="00B74DB0"/>
    <w:rsid w:val="00B7501F"/>
    <w:rsid w:val="00B75258"/>
    <w:rsid w:val="00B752FD"/>
    <w:rsid w:val="00B762B0"/>
    <w:rsid w:val="00B7776C"/>
    <w:rsid w:val="00B77797"/>
    <w:rsid w:val="00B778C1"/>
    <w:rsid w:val="00B77A9A"/>
    <w:rsid w:val="00B810E3"/>
    <w:rsid w:val="00B81632"/>
    <w:rsid w:val="00B8180D"/>
    <w:rsid w:val="00B82310"/>
    <w:rsid w:val="00B8262A"/>
    <w:rsid w:val="00B83CA2"/>
    <w:rsid w:val="00B84ABE"/>
    <w:rsid w:val="00B84DAB"/>
    <w:rsid w:val="00B8576A"/>
    <w:rsid w:val="00B8576E"/>
    <w:rsid w:val="00B867F2"/>
    <w:rsid w:val="00B8712A"/>
    <w:rsid w:val="00B8714F"/>
    <w:rsid w:val="00B8728D"/>
    <w:rsid w:val="00B874A1"/>
    <w:rsid w:val="00B87EFF"/>
    <w:rsid w:val="00B90006"/>
    <w:rsid w:val="00B90602"/>
    <w:rsid w:val="00B925A0"/>
    <w:rsid w:val="00B92FF8"/>
    <w:rsid w:val="00B93C01"/>
    <w:rsid w:val="00B93C75"/>
    <w:rsid w:val="00B948A7"/>
    <w:rsid w:val="00B9532B"/>
    <w:rsid w:val="00B95F69"/>
    <w:rsid w:val="00B96136"/>
    <w:rsid w:val="00B9642C"/>
    <w:rsid w:val="00B966A8"/>
    <w:rsid w:val="00B968E7"/>
    <w:rsid w:val="00B96C48"/>
    <w:rsid w:val="00B96D0D"/>
    <w:rsid w:val="00B97C50"/>
    <w:rsid w:val="00BA0428"/>
    <w:rsid w:val="00BA081F"/>
    <w:rsid w:val="00BA2271"/>
    <w:rsid w:val="00BA240B"/>
    <w:rsid w:val="00BA24ED"/>
    <w:rsid w:val="00BA25E0"/>
    <w:rsid w:val="00BA294B"/>
    <w:rsid w:val="00BA37F6"/>
    <w:rsid w:val="00BA38E7"/>
    <w:rsid w:val="00BA3AAC"/>
    <w:rsid w:val="00BA3C0A"/>
    <w:rsid w:val="00BA440D"/>
    <w:rsid w:val="00BA4426"/>
    <w:rsid w:val="00BA58EE"/>
    <w:rsid w:val="00BA6310"/>
    <w:rsid w:val="00BA741E"/>
    <w:rsid w:val="00BB00B2"/>
    <w:rsid w:val="00BB036B"/>
    <w:rsid w:val="00BB0419"/>
    <w:rsid w:val="00BB1872"/>
    <w:rsid w:val="00BB1BCC"/>
    <w:rsid w:val="00BB23A6"/>
    <w:rsid w:val="00BB2756"/>
    <w:rsid w:val="00BB27C8"/>
    <w:rsid w:val="00BB29BD"/>
    <w:rsid w:val="00BB3A4B"/>
    <w:rsid w:val="00BB427D"/>
    <w:rsid w:val="00BB4A06"/>
    <w:rsid w:val="00BB7140"/>
    <w:rsid w:val="00BB723F"/>
    <w:rsid w:val="00BB7C26"/>
    <w:rsid w:val="00BB7D4D"/>
    <w:rsid w:val="00BC020E"/>
    <w:rsid w:val="00BC0231"/>
    <w:rsid w:val="00BC0723"/>
    <w:rsid w:val="00BC12C8"/>
    <w:rsid w:val="00BC1423"/>
    <w:rsid w:val="00BC16B0"/>
    <w:rsid w:val="00BC174F"/>
    <w:rsid w:val="00BC1CE0"/>
    <w:rsid w:val="00BC28A2"/>
    <w:rsid w:val="00BC3264"/>
    <w:rsid w:val="00BC32BB"/>
    <w:rsid w:val="00BC4040"/>
    <w:rsid w:val="00BC4A42"/>
    <w:rsid w:val="00BC4B0E"/>
    <w:rsid w:val="00BC4CCC"/>
    <w:rsid w:val="00BC6AE3"/>
    <w:rsid w:val="00BC6F51"/>
    <w:rsid w:val="00BD0078"/>
    <w:rsid w:val="00BD016D"/>
    <w:rsid w:val="00BD027B"/>
    <w:rsid w:val="00BD1606"/>
    <w:rsid w:val="00BD197F"/>
    <w:rsid w:val="00BD1D47"/>
    <w:rsid w:val="00BD2378"/>
    <w:rsid w:val="00BD262D"/>
    <w:rsid w:val="00BD2A85"/>
    <w:rsid w:val="00BD338F"/>
    <w:rsid w:val="00BD3D83"/>
    <w:rsid w:val="00BD4193"/>
    <w:rsid w:val="00BD4624"/>
    <w:rsid w:val="00BD4BB3"/>
    <w:rsid w:val="00BD6926"/>
    <w:rsid w:val="00BD697C"/>
    <w:rsid w:val="00BD6F33"/>
    <w:rsid w:val="00BE0612"/>
    <w:rsid w:val="00BE0E22"/>
    <w:rsid w:val="00BE1660"/>
    <w:rsid w:val="00BE1DE9"/>
    <w:rsid w:val="00BE1DFB"/>
    <w:rsid w:val="00BE2216"/>
    <w:rsid w:val="00BE2D7E"/>
    <w:rsid w:val="00BE2E37"/>
    <w:rsid w:val="00BE2FD8"/>
    <w:rsid w:val="00BE40D0"/>
    <w:rsid w:val="00BE44B1"/>
    <w:rsid w:val="00BE49B1"/>
    <w:rsid w:val="00BE4B7C"/>
    <w:rsid w:val="00BE59A1"/>
    <w:rsid w:val="00BE59CC"/>
    <w:rsid w:val="00BE5D6A"/>
    <w:rsid w:val="00BE6DD0"/>
    <w:rsid w:val="00BE70FE"/>
    <w:rsid w:val="00BE7B3F"/>
    <w:rsid w:val="00BE7DBB"/>
    <w:rsid w:val="00BF04CE"/>
    <w:rsid w:val="00BF0880"/>
    <w:rsid w:val="00BF0DB4"/>
    <w:rsid w:val="00BF1B45"/>
    <w:rsid w:val="00BF1CC0"/>
    <w:rsid w:val="00BF2044"/>
    <w:rsid w:val="00BF253B"/>
    <w:rsid w:val="00BF2B22"/>
    <w:rsid w:val="00BF2D18"/>
    <w:rsid w:val="00BF38A1"/>
    <w:rsid w:val="00BF51FA"/>
    <w:rsid w:val="00BF5D42"/>
    <w:rsid w:val="00BF5F70"/>
    <w:rsid w:val="00BF7255"/>
    <w:rsid w:val="00BF72B9"/>
    <w:rsid w:val="00BF7626"/>
    <w:rsid w:val="00C00187"/>
    <w:rsid w:val="00C0042C"/>
    <w:rsid w:val="00C00654"/>
    <w:rsid w:val="00C006D2"/>
    <w:rsid w:val="00C0220F"/>
    <w:rsid w:val="00C0224C"/>
    <w:rsid w:val="00C022EA"/>
    <w:rsid w:val="00C03456"/>
    <w:rsid w:val="00C03806"/>
    <w:rsid w:val="00C03CCC"/>
    <w:rsid w:val="00C0469A"/>
    <w:rsid w:val="00C04803"/>
    <w:rsid w:val="00C049C1"/>
    <w:rsid w:val="00C04E96"/>
    <w:rsid w:val="00C0517A"/>
    <w:rsid w:val="00C056F0"/>
    <w:rsid w:val="00C066AD"/>
    <w:rsid w:val="00C07202"/>
    <w:rsid w:val="00C07F59"/>
    <w:rsid w:val="00C10B38"/>
    <w:rsid w:val="00C11231"/>
    <w:rsid w:val="00C11320"/>
    <w:rsid w:val="00C1260D"/>
    <w:rsid w:val="00C12A5E"/>
    <w:rsid w:val="00C12B90"/>
    <w:rsid w:val="00C130F1"/>
    <w:rsid w:val="00C132DE"/>
    <w:rsid w:val="00C144CD"/>
    <w:rsid w:val="00C1530C"/>
    <w:rsid w:val="00C15AEA"/>
    <w:rsid w:val="00C15BDE"/>
    <w:rsid w:val="00C165F9"/>
    <w:rsid w:val="00C169AB"/>
    <w:rsid w:val="00C1753F"/>
    <w:rsid w:val="00C17757"/>
    <w:rsid w:val="00C17FBB"/>
    <w:rsid w:val="00C20286"/>
    <w:rsid w:val="00C202DC"/>
    <w:rsid w:val="00C2118B"/>
    <w:rsid w:val="00C214DF"/>
    <w:rsid w:val="00C22288"/>
    <w:rsid w:val="00C224A7"/>
    <w:rsid w:val="00C2254C"/>
    <w:rsid w:val="00C22576"/>
    <w:rsid w:val="00C22998"/>
    <w:rsid w:val="00C230A8"/>
    <w:rsid w:val="00C23E14"/>
    <w:rsid w:val="00C24122"/>
    <w:rsid w:val="00C242B5"/>
    <w:rsid w:val="00C25782"/>
    <w:rsid w:val="00C25AC4"/>
    <w:rsid w:val="00C25B1A"/>
    <w:rsid w:val="00C266BC"/>
    <w:rsid w:val="00C26CDF"/>
    <w:rsid w:val="00C26D6A"/>
    <w:rsid w:val="00C276B5"/>
    <w:rsid w:val="00C27D6F"/>
    <w:rsid w:val="00C3009A"/>
    <w:rsid w:val="00C318FF"/>
    <w:rsid w:val="00C31F0E"/>
    <w:rsid w:val="00C32363"/>
    <w:rsid w:val="00C32469"/>
    <w:rsid w:val="00C32668"/>
    <w:rsid w:val="00C33021"/>
    <w:rsid w:val="00C333BF"/>
    <w:rsid w:val="00C33E26"/>
    <w:rsid w:val="00C34648"/>
    <w:rsid w:val="00C34965"/>
    <w:rsid w:val="00C35A23"/>
    <w:rsid w:val="00C36A12"/>
    <w:rsid w:val="00C36DD8"/>
    <w:rsid w:val="00C36EDC"/>
    <w:rsid w:val="00C378FB"/>
    <w:rsid w:val="00C37D0F"/>
    <w:rsid w:val="00C4049E"/>
    <w:rsid w:val="00C40768"/>
    <w:rsid w:val="00C40FF3"/>
    <w:rsid w:val="00C41382"/>
    <w:rsid w:val="00C419D4"/>
    <w:rsid w:val="00C4280F"/>
    <w:rsid w:val="00C42A3D"/>
    <w:rsid w:val="00C42C5C"/>
    <w:rsid w:val="00C42FAB"/>
    <w:rsid w:val="00C437CE"/>
    <w:rsid w:val="00C43A21"/>
    <w:rsid w:val="00C4498D"/>
    <w:rsid w:val="00C449DE"/>
    <w:rsid w:val="00C44BEC"/>
    <w:rsid w:val="00C45550"/>
    <w:rsid w:val="00C473B1"/>
    <w:rsid w:val="00C4793E"/>
    <w:rsid w:val="00C47C36"/>
    <w:rsid w:val="00C47EB8"/>
    <w:rsid w:val="00C5036F"/>
    <w:rsid w:val="00C50599"/>
    <w:rsid w:val="00C50607"/>
    <w:rsid w:val="00C50DD8"/>
    <w:rsid w:val="00C50EA3"/>
    <w:rsid w:val="00C510F4"/>
    <w:rsid w:val="00C521CD"/>
    <w:rsid w:val="00C52D05"/>
    <w:rsid w:val="00C53671"/>
    <w:rsid w:val="00C54150"/>
    <w:rsid w:val="00C5497A"/>
    <w:rsid w:val="00C5509E"/>
    <w:rsid w:val="00C550FE"/>
    <w:rsid w:val="00C5673F"/>
    <w:rsid w:val="00C56F17"/>
    <w:rsid w:val="00C56FC1"/>
    <w:rsid w:val="00C6008F"/>
    <w:rsid w:val="00C604B8"/>
    <w:rsid w:val="00C61280"/>
    <w:rsid w:val="00C61587"/>
    <w:rsid w:val="00C617B3"/>
    <w:rsid w:val="00C62175"/>
    <w:rsid w:val="00C622AC"/>
    <w:rsid w:val="00C6273A"/>
    <w:rsid w:val="00C62E4D"/>
    <w:rsid w:val="00C630B9"/>
    <w:rsid w:val="00C6386C"/>
    <w:rsid w:val="00C638C1"/>
    <w:rsid w:val="00C63FF2"/>
    <w:rsid w:val="00C64253"/>
    <w:rsid w:val="00C64ABF"/>
    <w:rsid w:val="00C64F3D"/>
    <w:rsid w:val="00C65C03"/>
    <w:rsid w:val="00C65D12"/>
    <w:rsid w:val="00C660B9"/>
    <w:rsid w:val="00C66835"/>
    <w:rsid w:val="00C6747F"/>
    <w:rsid w:val="00C67AD8"/>
    <w:rsid w:val="00C67C01"/>
    <w:rsid w:val="00C67ED5"/>
    <w:rsid w:val="00C7013D"/>
    <w:rsid w:val="00C708C6"/>
    <w:rsid w:val="00C70C1E"/>
    <w:rsid w:val="00C71021"/>
    <w:rsid w:val="00C7155D"/>
    <w:rsid w:val="00C7180C"/>
    <w:rsid w:val="00C72541"/>
    <w:rsid w:val="00C73741"/>
    <w:rsid w:val="00C7475C"/>
    <w:rsid w:val="00C749EF"/>
    <w:rsid w:val="00C74F18"/>
    <w:rsid w:val="00C759F3"/>
    <w:rsid w:val="00C75CFD"/>
    <w:rsid w:val="00C760C5"/>
    <w:rsid w:val="00C765DF"/>
    <w:rsid w:val="00C77762"/>
    <w:rsid w:val="00C77EDE"/>
    <w:rsid w:val="00C8002B"/>
    <w:rsid w:val="00C81070"/>
    <w:rsid w:val="00C812CA"/>
    <w:rsid w:val="00C816B6"/>
    <w:rsid w:val="00C8192C"/>
    <w:rsid w:val="00C81DF8"/>
    <w:rsid w:val="00C82112"/>
    <w:rsid w:val="00C826F0"/>
    <w:rsid w:val="00C82C7D"/>
    <w:rsid w:val="00C8315C"/>
    <w:rsid w:val="00C832F3"/>
    <w:rsid w:val="00C833B2"/>
    <w:rsid w:val="00C83BCC"/>
    <w:rsid w:val="00C84871"/>
    <w:rsid w:val="00C84B57"/>
    <w:rsid w:val="00C84B5C"/>
    <w:rsid w:val="00C84E67"/>
    <w:rsid w:val="00C853E4"/>
    <w:rsid w:val="00C85A8D"/>
    <w:rsid w:val="00C85AC8"/>
    <w:rsid w:val="00C85C8B"/>
    <w:rsid w:val="00C8639F"/>
    <w:rsid w:val="00C86DE1"/>
    <w:rsid w:val="00C87A14"/>
    <w:rsid w:val="00C87CC4"/>
    <w:rsid w:val="00C87E6D"/>
    <w:rsid w:val="00C90E49"/>
    <w:rsid w:val="00C90F37"/>
    <w:rsid w:val="00C90F50"/>
    <w:rsid w:val="00C91127"/>
    <w:rsid w:val="00C911F5"/>
    <w:rsid w:val="00C91767"/>
    <w:rsid w:val="00C923CC"/>
    <w:rsid w:val="00C92472"/>
    <w:rsid w:val="00C936DA"/>
    <w:rsid w:val="00C93887"/>
    <w:rsid w:val="00C93F97"/>
    <w:rsid w:val="00C94122"/>
    <w:rsid w:val="00C955ED"/>
    <w:rsid w:val="00C9573D"/>
    <w:rsid w:val="00C9630C"/>
    <w:rsid w:val="00C963D8"/>
    <w:rsid w:val="00C96B1F"/>
    <w:rsid w:val="00C96BCF"/>
    <w:rsid w:val="00C97D87"/>
    <w:rsid w:val="00C97F5C"/>
    <w:rsid w:val="00CA04B5"/>
    <w:rsid w:val="00CA1342"/>
    <w:rsid w:val="00CA1C68"/>
    <w:rsid w:val="00CA1FA6"/>
    <w:rsid w:val="00CA2082"/>
    <w:rsid w:val="00CA25FB"/>
    <w:rsid w:val="00CA27A7"/>
    <w:rsid w:val="00CA287A"/>
    <w:rsid w:val="00CA288E"/>
    <w:rsid w:val="00CA2C27"/>
    <w:rsid w:val="00CA2C86"/>
    <w:rsid w:val="00CA2E63"/>
    <w:rsid w:val="00CA3894"/>
    <w:rsid w:val="00CA3E12"/>
    <w:rsid w:val="00CA4575"/>
    <w:rsid w:val="00CA495F"/>
    <w:rsid w:val="00CA4EB7"/>
    <w:rsid w:val="00CA510A"/>
    <w:rsid w:val="00CA5406"/>
    <w:rsid w:val="00CA5E67"/>
    <w:rsid w:val="00CA6512"/>
    <w:rsid w:val="00CA657A"/>
    <w:rsid w:val="00CA7B98"/>
    <w:rsid w:val="00CB0D02"/>
    <w:rsid w:val="00CB1734"/>
    <w:rsid w:val="00CB1F23"/>
    <w:rsid w:val="00CB2021"/>
    <w:rsid w:val="00CB20BD"/>
    <w:rsid w:val="00CB21F7"/>
    <w:rsid w:val="00CB21FF"/>
    <w:rsid w:val="00CB222F"/>
    <w:rsid w:val="00CB22EC"/>
    <w:rsid w:val="00CB26B3"/>
    <w:rsid w:val="00CB28E8"/>
    <w:rsid w:val="00CB2CD5"/>
    <w:rsid w:val="00CB2D94"/>
    <w:rsid w:val="00CB3876"/>
    <w:rsid w:val="00CB3EB3"/>
    <w:rsid w:val="00CB4332"/>
    <w:rsid w:val="00CB492A"/>
    <w:rsid w:val="00CB5236"/>
    <w:rsid w:val="00CB57F7"/>
    <w:rsid w:val="00CB5C46"/>
    <w:rsid w:val="00CB5FC0"/>
    <w:rsid w:val="00CB616F"/>
    <w:rsid w:val="00CB6373"/>
    <w:rsid w:val="00CB7611"/>
    <w:rsid w:val="00CB7BC6"/>
    <w:rsid w:val="00CC136F"/>
    <w:rsid w:val="00CC1673"/>
    <w:rsid w:val="00CC182F"/>
    <w:rsid w:val="00CC1C28"/>
    <w:rsid w:val="00CC1F27"/>
    <w:rsid w:val="00CC20C7"/>
    <w:rsid w:val="00CC2A1F"/>
    <w:rsid w:val="00CC2FC6"/>
    <w:rsid w:val="00CC3D52"/>
    <w:rsid w:val="00CC46B3"/>
    <w:rsid w:val="00CC49D6"/>
    <w:rsid w:val="00CC4AAA"/>
    <w:rsid w:val="00CC4CF1"/>
    <w:rsid w:val="00CC5719"/>
    <w:rsid w:val="00CC5EE0"/>
    <w:rsid w:val="00CC6EB1"/>
    <w:rsid w:val="00CD00EB"/>
    <w:rsid w:val="00CD02C0"/>
    <w:rsid w:val="00CD055A"/>
    <w:rsid w:val="00CD0A40"/>
    <w:rsid w:val="00CD0BF8"/>
    <w:rsid w:val="00CD0D9F"/>
    <w:rsid w:val="00CD1CB2"/>
    <w:rsid w:val="00CD22A3"/>
    <w:rsid w:val="00CD281E"/>
    <w:rsid w:val="00CD2EF2"/>
    <w:rsid w:val="00CD3FE8"/>
    <w:rsid w:val="00CD4182"/>
    <w:rsid w:val="00CD4C40"/>
    <w:rsid w:val="00CD56F3"/>
    <w:rsid w:val="00CD6175"/>
    <w:rsid w:val="00CD6C1D"/>
    <w:rsid w:val="00CD6E2F"/>
    <w:rsid w:val="00CD74E0"/>
    <w:rsid w:val="00CD74E9"/>
    <w:rsid w:val="00CD77E7"/>
    <w:rsid w:val="00CD780F"/>
    <w:rsid w:val="00CD7A82"/>
    <w:rsid w:val="00CE0E47"/>
    <w:rsid w:val="00CE118B"/>
    <w:rsid w:val="00CE1364"/>
    <w:rsid w:val="00CE1782"/>
    <w:rsid w:val="00CE2BDF"/>
    <w:rsid w:val="00CE3102"/>
    <w:rsid w:val="00CE39F5"/>
    <w:rsid w:val="00CE49C1"/>
    <w:rsid w:val="00CE4F0D"/>
    <w:rsid w:val="00CE557F"/>
    <w:rsid w:val="00CE5F08"/>
    <w:rsid w:val="00CE616C"/>
    <w:rsid w:val="00CE673F"/>
    <w:rsid w:val="00CE7754"/>
    <w:rsid w:val="00CE7CAA"/>
    <w:rsid w:val="00CE7F3B"/>
    <w:rsid w:val="00CE7FC7"/>
    <w:rsid w:val="00CF012D"/>
    <w:rsid w:val="00CF0E58"/>
    <w:rsid w:val="00CF16C8"/>
    <w:rsid w:val="00CF172A"/>
    <w:rsid w:val="00CF20FC"/>
    <w:rsid w:val="00CF2675"/>
    <w:rsid w:val="00CF286C"/>
    <w:rsid w:val="00CF2DD4"/>
    <w:rsid w:val="00CF2E0C"/>
    <w:rsid w:val="00CF3102"/>
    <w:rsid w:val="00CF3A0E"/>
    <w:rsid w:val="00CF3CFB"/>
    <w:rsid w:val="00CF3D81"/>
    <w:rsid w:val="00CF4B9C"/>
    <w:rsid w:val="00CF5531"/>
    <w:rsid w:val="00CF5DBB"/>
    <w:rsid w:val="00CF72C6"/>
    <w:rsid w:val="00CF74E4"/>
    <w:rsid w:val="00CF75FE"/>
    <w:rsid w:val="00D011C3"/>
    <w:rsid w:val="00D02C0A"/>
    <w:rsid w:val="00D02DCD"/>
    <w:rsid w:val="00D0311A"/>
    <w:rsid w:val="00D033F2"/>
    <w:rsid w:val="00D0413E"/>
    <w:rsid w:val="00D041BA"/>
    <w:rsid w:val="00D042DF"/>
    <w:rsid w:val="00D045CB"/>
    <w:rsid w:val="00D05EA2"/>
    <w:rsid w:val="00D060DB"/>
    <w:rsid w:val="00D06284"/>
    <w:rsid w:val="00D0676C"/>
    <w:rsid w:val="00D06E9F"/>
    <w:rsid w:val="00D07124"/>
    <w:rsid w:val="00D073AD"/>
    <w:rsid w:val="00D1052C"/>
    <w:rsid w:val="00D1057C"/>
    <w:rsid w:val="00D107F3"/>
    <w:rsid w:val="00D11338"/>
    <w:rsid w:val="00D11787"/>
    <w:rsid w:val="00D11B70"/>
    <w:rsid w:val="00D11E0F"/>
    <w:rsid w:val="00D1302D"/>
    <w:rsid w:val="00D144A5"/>
    <w:rsid w:val="00D14A58"/>
    <w:rsid w:val="00D14DCE"/>
    <w:rsid w:val="00D1535B"/>
    <w:rsid w:val="00D1629B"/>
    <w:rsid w:val="00D1692A"/>
    <w:rsid w:val="00D17D87"/>
    <w:rsid w:val="00D202EE"/>
    <w:rsid w:val="00D20565"/>
    <w:rsid w:val="00D21310"/>
    <w:rsid w:val="00D218C3"/>
    <w:rsid w:val="00D21EE0"/>
    <w:rsid w:val="00D235C3"/>
    <w:rsid w:val="00D24AA1"/>
    <w:rsid w:val="00D2511E"/>
    <w:rsid w:val="00D25598"/>
    <w:rsid w:val="00D26866"/>
    <w:rsid w:val="00D26BD5"/>
    <w:rsid w:val="00D26E7B"/>
    <w:rsid w:val="00D27C5D"/>
    <w:rsid w:val="00D303BF"/>
    <w:rsid w:val="00D30E10"/>
    <w:rsid w:val="00D3130C"/>
    <w:rsid w:val="00D31D9B"/>
    <w:rsid w:val="00D329FB"/>
    <w:rsid w:val="00D32C79"/>
    <w:rsid w:val="00D32F8E"/>
    <w:rsid w:val="00D33360"/>
    <w:rsid w:val="00D34143"/>
    <w:rsid w:val="00D35148"/>
    <w:rsid w:val="00D359F9"/>
    <w:rsid w:val="00D35AC4"/>
    <w:rsid w:val="00D35CFF"/>
    <w:rsid w:val="00D36D61"/>
    <w:rsid w:val="00D37B62"/>
    <w:rsid w:val="00D37B67"/>
    <w:rsid w:val="00D40686"/>
    <w:rsid w:val="00D42FA9"/>
    <w:rsid w:val="00D434BE"/>
    <w:rsid w:val="00D43CBE"/>
    <w:rsid w:val="00D447FD"/>
    <w:rsid w:val="00D44DB7"/>
    <w:rsid w:val="00D45314"/>
    <w:rsid w:val="00D45579"/>
    <w:rsid w:val="00D45AA9"/>
    <w:rsid w:val="00D45F7B"/>
    <w:rsid w:val="00D46165"/>
    <w:rsid w:val="00D468CC"/>
    <w:rsid w:val="00D46D54"/>
    <w:rsid w:val="00D47D8B"/>
    <w:rsid w:val="00D47EEC"/>
    <w:rsid w:val="00D50430"/>
    <w:rsid w:val="00D504D2"/>
    <w:rsid w:val="00D5083C"/>
    <w:rsid w:val="00D51736"/>
    <w:rsid w:val="00D51B5F"/>
    <w:rsid w:val="00D531C9"/>
    <w:rsid w:val="00D535BC"/>
    <w:rsid w:val="00D53CE3"/>
    <w:rsid w:val="00D546A1"/>
    <w:rsid w:val="00D54BCD"/>
    <w:rsid w:val="00D551BA"/>
    <w:rsid w:val="00D5606F"/>
    <w:rsid w:val="00D56C1B"/>
    <w:rsid w:val="00D56E36"/>
    <w:rsid w:val="00D6022E"/>
    <w:rsid w:val="00D60CD3"/>
    <w:rsid w:val="00D60F26"/>
    <w:rsid w:val="00D610B1"/>
    <w:rsid w:val="00D61D82"/>
    <w:rsid w:val="00D61E51"/>
    <w:rsid w:val="00D62172"/>
    <w:rsid w:val="00D62E33"/>
    <w:rsid w:val="00D62F44"/>
    <w:rsid w:val="00D62FA4"/>
    <w:rsid w:val="00D630D4"/>
    <w:rsid w:val="00D64587"/>
    <w:rsid w:val="00D6491C"/>
    <w:rsid w:val="00D64D2F"/>
    <w:rsid w:val="00D64E04"/>
    <w:rsid w:val="00D65165"/>
    <w:rsid w:val="00D653C3"/>
    <w:rsid w:val="00D65616"/>
    <w:rsid w:val="00D65BC6"/>
    <w:rsid w:val="00D67784"/>
    <w:rsid w:val="00D67DA6"/>
    <w:rsid w:val="00D70EA8"/>
    <w:rsid w:val="00D7103C"/>
    <w:rsid w:val="00D71631"/>
    <w:rsid w:val="00D72731"/>
    <w:rsid w:val="00D73D55"/>
    <w:rsid w:val="00D74438"/>
    <w:rsid w:val="00D75088"/>
    <w:rsid w:val="00D751F2"/>
    <w:rsid w:val="00D753A2"/>
    <w:rsid w:val="00D75726"/>
    <w:rsid w:val="00D75C35"/>
    <w:rsid w:val="00D75E3D"/>
    <w:rsid w:val="00D76B99"/>
    <w:rsid w:val="00D77B3E"/>
    <w:rsid w:val="00D801BC"/>
    <w:rsid w:val="00D80369"/>
    <w:rsid w:val="00D809F7"/>
    <w:rsid w:val="00D80F8F"/>
    <w:rsid w:val="00D8235A"/>
    <w:rsid w:val="00D82B39"/>
    <w:rsid w:val="00D82E0F"/>
    <w:rsid w:val="00D83507"/>
    <w:rsid w:val="00D83705"/>
    <w:rsid w:val="00D83856"/>
    <w:rsid w:val="00D83C3D"/>
    <w:rsid w:val="00D84B5A"/>
    <w:rsid w:val="00D84C46"/>
    <w:rsid w:val="00D85C2E"/>
    <w:rsid w:val="00D865FB"/>
    <w:rsid w:val="00D86B61"/>
    <w:rsid w:val="00D87583"/>
    <w:rsid w:val="00D879FE"/>
    <w:rsid w:val="00D9016C"/>
    <w:rsid w:val="00D91610"/>
    <w:rsid w:val="00D91968"/>
    <w:rsid w:val="00D9394E"/>
    <w:rsid w:val="00D93FA4"/>
    <w:rsid w:val="00D94603"/>
    <w:rsid w:val="00D952B4"/>
    <w:rsid w:val="00D954FD"/>
    <w:rsid w:val="00D961D0"/>
    <w:rsid w:val="00D964ED"/>
    <w:rsid w:val="00D96B23"/>
    <w:rsid w:val="00D96B96"/>
    <w:rsid w:val="00DA1EC6"/>
    <w:rsid w:val="00DA25E6"/>
    <w:rsid w:val="00DA350B"/>
    <w:rsid w:val="00DA440C"/>
    <w:rsid w:val="00DA46FD"/>
    <w:rsid w:val="00DA59CC"/>
    <w:rsid w:val="00DA5F0F"/>
    <w:rsid w:val="00DA7222"/>
    <w:rsid w:val="00DA7E8C"/>
    <w:rsid w:val="00DB0798"/>
    <w:rsid w:val="00DB0F51"/>
    <w:rsid w:val="00DB14E0"/>
    <w:rsid w:val="00DB1720"/>
    <w:rsid w:val="00DB1C3F"/>
    <w:rsid w:val="00DB3848"/>
    <w:rsid w:val="00DB3C41"/>
    <w:rsid w:val="00DB3D8F"/>
    <w:rsid w:val="00DB3EA7"/>
    <w:rsid w:val="00DB407D"/>
    <w:rsid w:val="00DB489C"/>
    <w:rsid w:val="00DB57E4"/>
    <w:rsid w:val="00DB5F3B"/>
    <w:rsid w:val="00DB6F92"/>
    <w:rsid w:val="00DB73BA"/>
    <w:rsid w:val="00DB75BD"/>
    <w:rsid w:val="00DC05A8"/>
    <w:rsid w:val="00DC0FB0"/>
    <w:rsid w:val="00DC1817"/>
    <w:rsid w:val="00DC1C95"/>
    <w:rsid w:val="00DC2728"/>
    <w:rsid w:val="00DC2C00"/>
    <w:rsid w:val="00DC3018"/>
    <w:rsid w:val="00DC35BC"/>
    <w:rsid w:val="00DC490D"/>
    <w:rsid w:val="00DC5207"/>
    <w:rsid w:val="00DC5351"/>
    <w:rsid w:val="00DC58A5"/>
    <w:rsid w:val="00DC593D"/>
    <w:rsid w:val="00DC5B8F"/>
    <w:rsid w:val="00DC675B"/>
    <w:rsid w:val="00DC6AE0"/>
    <w:rsid w:val="00DC7150"/>
    <w:rsid w:val="00DC7994"/>
    <w:rsid w:val="00DC7B7A"/>
    <w:rsid w:val="00DD0424"/>
    <w:rsid w:val="00DD0592"/>
    <w:rsid w:val="00DD05E7"/>
    <w:rsid w:val="00DD07A9"/>
    <w:rsid w:val="00DD0CE2"/>
    <w:rsid w:val="00DD158C"/>
    <w:rsid w:val="00DD174E"/>
    <w:rsid w:val="00DD1905"/>
    <w:rsid w:val="00DD1A27"/>
    <w:rsid w:val="00DD1A78"/>
    <w:rsid w:val="00DD1E61"/>
    <w:rsid w:val="00DD2138"/>
    <w:rsid w:val="00DD2E66"/>
    <w:rsid w:val="00DD3103"/>
    <w:rsid w:val="00DD339F"/>
    <w:rsid w:val="00DD450F"/>
    <w:rsid w:val="00DD5B3E"/>
    <w:rsid w:val="00DD6375"/>
    <w:rsid w:val="00DD7883"/>
    <w:rsid w:val="00DE0988"/>
    <w:rsid w:val="00DE0EE1"/>
    <w:rsid w:val="00DE0F09"/>
    <w:rsid w:val="00DE117F"/>
    <w:rsid w:val="00DE137D"/>
    <w:rsid w:val="00DE16CE"/>
    <w:rsid w:val="00DE1BCF"/>
    <w:rsid w:val="00DE2420"/>
    <w:rsid w:val="00DE3C68"/>
    <w:rsid w:val="00DE51F1"/>
    <w:rsid w:val="00DE5578"/>
    <w:rsid w:val="00DE5FD8"/>
    <w:rsid w:val="00DE6D71"/>
    <w:rsid w:val="00DE6FF1"/>
    <w:rsid w:val="00DE7EA4"/>
    <w:rsid w:val="00DE7EB9"/>
    <w:rsid w:val="00DF14FD"/>
    <w:rsid w:val="00DF22F5"/>
    <w:rsid w:val="00DF29C1"/>
    <w:rsid w:val="00DF303F"/>
    <w:rsid w:val="00DF3410"/>
    <w:rsid w:val="00DF4890"/>
    <w:rsid w:val="00DF4D2C"/>
    <w:rsid w:val="00DF4DBA"/>
    <w:rsid w:val="00DF7B47"/>
    <w:rsid w:val="00E00057"/>
    <w:rsid w:val="00E010EF"/>
    <w:rsid w:val="00E013EF"/>
    <w:rsid w:val="00E02098"/>
    <w:rsid w:val="00E03037"/>
    <w:rsid w:val="00E03664"/>
    <w:rsid w:val="00E036AF"/>
    <w:rsid w:val="00E03DDF"/>
    <w:rsid w:val="00E04B43"/>
    <w:rsid w:val="00E05423"/>
    <w:rsid w:val="00E0547F"/>
    <w:rsid w:val="00E06A88"/>
    <w:rsid w:val="00E071D7"/>
    <w:rsid w:val="00E072A6"/>
    <w:rsid w:val="00E079A8"/>
    <w:rsid w:val="00E116BD"/>
    <w:rsid w:val="00E11AC3"/>
    <w:rsid w:val="00E128E0"/>
    <w:rsid w:val="00E129F6"/>
    <w:rsid w:val="00E12B87"/>
    <w:rsid w:val="00E140F7"/>
    <w:rsid w:val="00E146D4"/>
    <w:rsid w:val="00E16404"/>
    <w:rsid w:val="00E165F9"/>
    <w:rsid w:val="00E16DE6"/>
    <w:rsid w:val="00E179C1"/>
    <w:rsid w:val="00E17AB9"/>
    <w:rsid w:val="00E205A1"/>
    <w:rsid w:val="00E20DF1"/>
    <w:rsid w:val="00E21F30"/>
    <w:rsid w:val="00E21FDB"/>
    <w:rsid w:val="00E232B1"/>
    <w:rsid w:val="00E23440"/>
    <w:rsid w:val="00E23D76"/>
    <w:rsid w:val="00E24379"/>
    <w:rsid w:val="00E245A4"/>
    <w:rsid w:val="00E2493F"/>
    <w:rsid w:val="00E25A23"/>
    <w:rsid w:val="00E26538"/>
    <w:rsid w:val="00E26FC7"/>
    <w:rsid w:val="00E30435"/>
    <w:rsid w:val="00E309C5"/>
    <w:rsid w:val="00E30AC0"/>
    <w:rsid w:val="00E30F2A"/>
    <w:rsid w:val="00E31122"/>
    <w:rsid w:val="00E3133C"/>
    <w:rsid w:val="00E3169E"/>
    <w:rsid w:val="00E324EA"/>
    <w:rsid w:val="00E32D46"/>
    <w:rsid w:val="00E32DFE"/>
    <w:rsid w:val="00E33958"/>
    <w:rsid w:val="00E33BE9"/>
    <w:rsid w:val="00E342C9"/>
    <w:rsid w:val="00E3468B"/>
    <w:rsid w:val="00E3471F"/>
    <w:rsid w:val="00E3486D"/>
    <w:rsid w:val="00E34A60"/>
    <w:rsid w:val="00E34CB0"/>
    <w:rsid w:val="00E353AC"/>
    <w:rsid w:val="00E3574E"/>
    <w:rsid w:val="00E35A9E"/>
    <w:rsid w:val="00E35B63"/>
    <w:rsid w:val="00E3658E"/>
    <w:rsid w:val="00E36DB0"/>
    <w:rsid w:val="00E36EA2"/>
    <w:rsid w:val="00E371B6"/>
    <w:rsid w:val="00E40AB1"/>
    <w:rsid w:val="00E41B58"/>
    <w:rsid w:val="00E41CD7"/>
    <w:rsid w:val="00E420AA"/>
    <w:rsid w:val="00E43212"/>
    <w:rsid w:val="00E4378F"/>
    <w:rsid w:val="00E43CB8"/>
    <w:rsid w:val="00E43FA7"/>
    <w:rsid w:val="00E4402A"/>
    <w:rsid w:val="00E442A9"/>
    <w:rsid w:val="00E44D80"/>
    <w:rsid w:val="00E467C6"/>
    <w:rsid w:val="00E46865"/>
    <w:rsid w:val="00E47977"/>
    <w:rsid w:val="00E50173"/>
    <w:rsid w:val="00E50E1F"/>
    <w:rsid w:val="00E5105A"/>
    <w:rsid w:val="00E51980"/>
    <w:rsid w:val="00E51CAD"/>
    <w:rsid w:val="00E53D59"/>
    <w:rsid w:val="00E54E05"/>
    <w:rsid w:val="00E55819"/>
    <w:rsid w:val="00E559AD"/>
    <w:rsid w:val="00E561DA"/>
    <w:rsid w:val="00E571CE"/>
    <w:rsid w:val="00E57D25"/>
    <w:rsid w:val="00E60A29"/>
    <w:rsid w:val="00E60AD6"/>
    <w:rsid w:val="00E61803"/>
    <w:rsid w:val="00E61A63"/>
    <w:rsid w:val="00E61B6F"/>
    <w:rsid w:val="00E61FD4"/>
    <w:rsid w:val="00E63327"/>
    <w:rsid w:val="00E636E7"/>
    <w:rsid w:val="00E6380C"/>
    <w:rsid w:val="00E63B62"/>
    <w:rsid w:val="00E664CD"/>
    <w:rsid w:val="00E6711A"/>
    <w:rsid w:val="00E7169F"/>
    <w:rsid w:val="00E71989"/>
    <w:rsid w:val="00E735F7"/>
    <w:rsid w:val="00E74C47"/>
    <w:rsid w:val="00E75631"/>
    <w:rsid w:val="00E76025"/>
    <w:rsid w:val="00E7648E"/>
    <w:rsid w:val="00E76763"/>
    <w:rsid w:val="00E76AA9"/>
    <w:rsid w:val="00E76B85"/>
    <w:rsid w:val="00E772E2"/>
    <w:rsid w:val="00E81A8E"/>
    <w:rsid w:val="00E81B40"/>
    <w:rsid w:val="00E8284B"/>
    <w:rsid w:val="00E82A5C"/>
    <w:rsid w:val="00E82C00"/>
    <w:rsid w:val="00E82F0B"/>
    <w:rsid w:val="00E83AE4"/>
    <w:rsid w:val="00E8429A"/>
    <w:rsid w:val="00E84D92"/>
    <w:rsid w:val="00E84F6A"/>
    <w:rsid w:val="00E85216"/>
    <w:rsid w:val="00E85E0A"/>
    <w:rsid w:val="00E86E31"/>
    <w:rsid w:val="00E870DF"/>
    <w:rsid w:val="00E87476"/>
    <w:rsid w:val="00E9057A"/>
    <w:rsid w:val="00E910A5"/>
    <w:rsid w:val="00E9196E"/>
    <w:rsid w:val="00E91DB7"/>
    <w:rsid w:val="00E9225F"/>
    <w:rsid w:val="00E923A5"/>
    <w:rsid w:val="00E93987"/>
    <w:rsid w:val="00E93A86"/>
    <w:rsid w:val="00E946A8"/>
    <w:rsid w:val="00E9540F"/>
    <w:rsid w:val="00E9667F"/>
    <w:rsid w:val="00E96C95"/>
    <w:rsid w:val="00E96C96"/>
    <w:rsid w:val="00E971CD"/>
    <w:rsid w:val="00E97392"/>
    <w:rsid w:val="00E979CC"/>
    <w:rsid w:val="00E97C8C"/>
    <w:rsid w:val="00EA0027"/>
    <w:rsid w:val="00EA07B9"/>
    <w:rsid w:val="00EA19BD"/>
    <w:rsid w:val="00EA2C51"/>
    <w:rsid w:val="00EA2C90"/>
    <w:rsid w:val="00EA2CBC"/>
    <w:rsid w:val="00EA2FAA"/>
    <w:rsid w:val="00EA3596"/>
    <w:rsid w:val="00EA35D5"/>
    <w:rsid w:val="00EA36E0"/>
    <w:rsid w:val="00EA3B4B"/>
    <w:rsid w:val="00EA3E92"/>
    <w:rsid w:val="00EA3F68"/>
    <w:rsid w:val="00EA40A6"/>
    <w:rsid w:val="00EA4495"/>
    <w:rsid w:val="00EA4E4F"/>
    <w:rsid w:val="00EA55C8"/>
    <w:rsid w:val="00EA5DDD"/>
    <w:rsid w:val="00EA6379"/>
    <w:rsid w:val="00EA6433"/>
    <w:rsid w:val="00EA646F"/>
    <w:rsid w:val="00EA7050"/>
    <w:rsid w:val="00EA7566"/>
    <w:rsid w:val="00EA7FF5"/>
    <w:rsid w:val="00EB03DF"/>
    <w:rsid w:val="00EB087F"/>
    <w:rsid w:val="00EB0966"/>
    <w:rsid w:val="00EB0ECD"/>
    <w:rsid w:val="00EB0EDA"/>
    <w:rsid w:val="00EB1231"/>
    <w:rsid w:val="00EB2298"/>
    <w:rsid w:val="00EB26EA"/>
    <w:rsid w:val="00EB3750"/>
    <w:rsid w:val="00EB47EC"/>
    <w:rsid w:val="00EB4892"/>
    <w:rsid w:val="00EB6151"/>
    <w:rsid w:val="00EB72B1"/>
    <w:rsid w:val="00EB7470"/>
    <w:rsid w:val="00EB75BA"/>
    <w:rsid w:val="00EB7B20"/>
    <w:rsid w:val="00EC0898"/>
    <w:rsid w:val="00EC1AF4"/>
    <w:rsid w:val="00EC1FD3"/>
    <w:rsid w:val="00EC284F"/>
    <w:rsid w:val="00EC2E4A"/>
    <w:rsid w:val="00EC4059"/>
    <w:rsid w:val="00EC412B"/>
    <w:rsid w:val="00EC440D"/>
    <w:rsid w:val="00EC4EA5"/>
    <w:rsid w:val="00EC58AE"/>
    <w:rsid w:val="00EC5CAF"/>
    <w:rsid w:val="00EC6D87"/>
    <w:rsid w:val="00EC6F51"/>
    <w:rsid w:val="00EC6F7C"/>
    <w:rsid w:val="00EC722A"/>
    <w:rsid w:val="00EC74E7"/>
    <w:rsid w:val="00EC7E5A"/>
    <w:rsid w:val="00ED035D"/>
    <w:rsid w:val="00ED0515"/>
    <w:rsid w:val="00ED0ACD"/>
    <w:rsid w:val="00ED0D3B"/>
    <w:rsid w:val="00ED25DA"/>
    <w:rsid w:val="00ED3475"/>
    <w:rsid w:val="00ED37FE"/>
    <w:rsid w:val="00ED3B50"/>
    <w:rsid w:val="00ED4066"/>
    <w:rsid w:val="00ED48E4"/>
    <w:rsid w:val="00ED4E2F"/>
    <w:rsid w:val="00ED5D06"/>
    <w:rsid w:val="00ED6E37"/>
    <w:rsid w:val="00ED7076"/>
    <w:rsid w:val="00ED721A"/>
    <w:rsid w:val="00ED7B05"/>
    <w:rsid w:val="00ED7CA5"/>
    <w:rsid w:val="00EE03C8"/>
    <w:rsid w:val="00EE0A70"/>
    <w:rsid w:val="00EE1831"/>
    <w:rsid w:val="00EE24E3"/>
    <w:rsid w:val="00EE25FC"/>
    <w:rsid w:val="00EE2B0D"/>
    <w:rsid w:val="00EE32E9"/>
    <w:rsid w:val="00EE36C1"/>
    <w:rsid w:val="00EE3930"/>
    <w:rsid w:val="00EE41EA"/>
    <w:rsid w:val="00EE45A0"/>
    <w:rsid w:val="00EE4BB4"/>
    <w:rsid w:val="00EE514C"/>
    <w:rsid w:val="00EE5EF2"/>
    <w:rsid w:val="00EE6FE8"/>
    <w:rsid w:val="00EE74ED"/>
    <w:rsid w:val="00EE791F"/>
    <w:rsid w:val="00EE7A68"/>
    <w:rsid w:val="00EF0695"/>
    <w:rsid w:val="00EF072F"/>
    <w:rsid w:val="00EF1909"/>
    <w:rsid w:val="00EF1B91"/>
    <w:rsid w:val="00EF26EB"/>
    <w:rsid w:val="00EF2863"/>
    <w:rsid w:val="00EF2AD9"/>
    <w:rsid w:val="00EF3524"/>
    <w:rsid w:val="00EF4594"/>
    <w:rsid w:val="00EF4894"/>
    <w:rsid w:val="00EF490C"/>
    <w:rsid w:val="00EF5C91"/>
    <w:rsid w:val="00EF5D27"/>
    <w:rsid w:val="00F00D99"/>
    <w:rsid w:val="00F0123E"/>
    <w:rsid w:val="00F01989"/>
    <w:rsid w:val="00F019DD"/>
    <w:rsid w:val="00F01DCF"/>
    <w:rsid w:val="00F02075"/>
    <w:rsid w:val="00F02247"/>
    <w:rsid w:val="00F022AB"/>
    <w:rsid w:val="00F02A4E"/>
    <w:rsid w:val="00F03ECE"/>
    <w:rsid w:val="00F03F64"/>
    <w:rsid w:val="00F042F5"/>
    <w:rsid w:val="00F04532"/>
    <w:rsid w:val="00F04E7A"/>
    <w:rsid w:val="00F05E78"/>
    <w:rsid w:val="00F066B0"/>
    <w:rsid w:val="00F06E2B"/>
    <w:rsid w:val="00F06E31"/>
    <w:rsid w:val="00F07174"/>
    <w:rsid w:val="00F10258"/>
    <w:rsid w:val="00F1025A"/>
    <w:rsid w:val="00F116D0"/>
    <w:rsid w:val="00F11E5F"/>
    <w:rsid w:val="00F11FCC"/>
    <w:rsid w:val="00F133CD"/>
    <w:rsid w:val="00F143B8"/>
    <w:rsid w:val="00F147A2"/>
    <w:rsid w:val="00F14F0E"/>
    <w:rsid w:val="00F1562C"/>
    <w:rsid w:val="00F15F80"/>
    <w:rsid w:val="00F16897"/>
    <w:rsid w:val="00F16EBA"/>
    <w:rsid w:val="00F17335"/>
    <w:rsid w:val="00F17697"/>
    <w:rsid w:val="00F17B22"/>
    <w:rsid w:val="00F200A9"/>
    <w:rsid w:val="00F2049F"/>
    <w:rsid w:val="00F2075A"/>
    <w:rsid w:val="00F20A50"/>
    <w:rsid w:val="00F21BC2"/>
    <w:rsid w:val="00F225C0"/>
    <w:rsid w:val="00F2317B"/>
    <w:rsid w:val="00F238B5"/>
    <w:rsid w:val="00F23D92"/>
    <w:rsid w:val="00F23E49"/>
    <w:rsid w:val="00F241FF"/>
    <w:rsid w:val="00F24626"/>
    <w:rsid w:val="00F24CBB"/>
    <w:rsid w:val="00F25794"/>
    <w:rsid w:val="00F257FB"/>
    <w:rsid w:val="00F2626F"/>
    <w:rsid w:val="00F26DB2"/>
    <w:rsid w:val="00F30893"/>
    <w:rsid w:val="00F30900"/>
    <w:rsid w:val="00F31352"/>
    <w:rsid w:val="00F31593"/>
    <w:rsid w:val="00F32BAA"/>
    <w:rsid w:val="00F32E96"/>
    <w:rsid w:val="00F33770"/>
    <w:rsid w:val="00F344A1"/>
    <w:rsid w:val="00F348F7"/>
    <w:rsid w:val="00F34F5D"/>
    <w:rsid w:val="00F351AC"/>
    <w:rsid w:val="00F356E2"/>
    <w:rsid w:val="00F35972"/>
    <w:rsid w:val="00F35DE5"/>
    <w:rsid w:val="00F36348"/>
    <w:rsid w:val="00F3648B"/>
    <w:rsid w:val="00F4016F"/>
    <w:rsid w:val="00F4028F"/>
    <w:rsid w:val="00F4038C"/>
    <w:rsid w:val="00F40412"/>
    <w:rsid w:val="00F40E29"/>
    <w:rsid w:val="00F4143C"/>
    <w:rsid w:val="00F4161F"/>
    <w:rsid w:val="00F41751"/>
    <w:rsid w:val="00F42083"/>
    <w:rsid w:val="00F42457"/>
    <w:rsid w:val="00F42905"/>
    <w:rsid w:val="00F42F2E"/>
    <w:rsid w:val="00F4307D"/>
    <w:rsid w:val="00F43BF2"/>
    <w:rsid w:val="00F44D0F"/>
    <w:rsid w:val="00F45CE1"/>
    <w:rsid w:val="00F46274"/>
    <w:rsid w:val="00F46531"/>
    <w:rsid w:val="00F46A85"/>
    <w:rsid w:val="00F46BA4"/>
    <w:rsid w:val="00F47878"/>
    <w:rsid w:val="00F508E3"/>
    <w:rsid w:val="00F51807"/>
    <w:rsid w:val="00F5235E"/>
    <w:rsid w:val="00F52454"/>
    <w:rsid w:val="00F526B0"/>
    <w:rsid w:val="00F528FD"/>
    <w:rsid w:val="00F53D80"/>
    <w:rsid w:val="00F53E8E"/>
    <w:rsid w:val="00F54EB0"/>
    <w:rsid w:val="00F54FEA"/>
    <w:rsid w:val="00F563B7"/>
    <w:rsid w:val="00F567CD"/>
    <w:rsid w:val="00F57620"/>
    <w:rsid w:val="00F57F58"/>
    <w:rsid w:val="00F60F58"/>
    <w:rsid w:val="00F61152"/>
    <w:rsid w:val="00F61AFC"/>
    <w:rsid w:val="00F61C46"/>
    <w:rsid w:val="00F61DE4"/>
    <w:rsid w:val="00F61FFC"/>
    <w:rsid w:val="00F62043"/>
    <w:rsid w:val="00F623FA"/>
    <w:rsid w:val="00F63129"/>
    <w:rsid w:val="00F63FD6"/>
    <w:rsid w:val="00F64189"/>
    <w:rsid w:val="00F645D9"/>
    <w:rsid w:val="00F6553D"/>
    <w:rsid w:val="00F65722"/>
    <w:rsid w:val="00F65A51"/>
    <w:rsid w:val="00F65D4E"/>
    <w:rsid w:val="00F66611"/>
    <w:rsid w:val="00F66CA5"/>
    <w:rsid w:val="00F66DA7"/>
    <w:rsid w:val="00F67AAD"/>
    <w:rsid w:val="00F67F90"/>
    <w:rsid w:val="00F70F44"/>
    <w:rsid w:val="00F712AE"/>
    <w:rsid w:val="00F712C1"/>
    <w:rsid w:val="00F71B00"/>
    <w:rsid w:val="00F71E12"/>
    <w:rsid w:val="00F71E3A"/>
    <w:rsid w:val="00F720F6"/>
    <w:rsid w:val="00F721EA"/>
    <w:rsid w:val="00F7314C"/>
    <w:rsid w:val="00F73420"/>
    <w:rsid w:val="00F738E1"/>
    <w:rsid w:val="00F74001"/>
    <w:rsid w:val="00F74743"/>
    <w:rsid w:val="00F750A0"/>
    <w:rsid w:val="00F75389"/>
    <w:rsid w:val="00F755C5"/>
    <w:rsid w:val="00F7570E"/>
    <w:rsid w:val="00F75BCF"/>
    <w:rsid w:val="00F761E4"/>
    <w:rsid w:val="00F7696A"/>
    <w:rsid w:val="00F8000E"/>
    <w:rsid w:val="00F806DD"/>
    <w:rsid w:val="00F80BB0"/>
    <w:rsid w:val="00F81182"/>
    <w:rsid w:val="00F8158E"/>
    <w:rsid w:val="00F819A9"/>
    <w:rsid w:val="00F82F50"/>
    <w:rsid w:val="00F83452"/>
    <w:rsid w:val="00F84616"/>
    <w:rsid w:val="00F8488C"/>
    <w:rsid w:val="00F85022"/>
    <w:rsid w:val="00F852DD"/>
    <w:rsid w:val="00F85376"/>
    <w:rsid w:val="00F85A59"/>
    <w:rsid w:val="00F860EE"/>
    <w:rsid w:val="00F8747E"/>
    <w:rsid w:val="00F8784A"/>
    <w:rsid w:val="00F907E7"/>
    <w:rsid w:val="00F9081D"/>
    <w:rsid w:val="00F90DD6"/>
    <w:rsid w:val="00F92280"/>
    <w:rsid w:val="00F92B0F"/>
    <w:rsid w:val="00F92E84"/>
    <w:rsid w:val="00F92F93"/>
    <w:rsid w:val="00F92FAB"/>
    <w:rsid w:val="00F93500"/>
    <w:rsid w:val="00F93831"/>
    <w:rsid w:val="00F94519"/>
    <w:rsid w:val="00F9460F"/>
    <w:rsid w:val="00F94E96"/>
    <w:rsid w:val="00F95728"/>
    <w:rsid w:val="00F95C24"/>
    <w:rsid w:val="00F9623F"/>
    <w:rsid w:val="00F967DB"/>
    <w:rsid w:val="00F97B01"/>
    <w:rsid w:val="00FA0433"/>
    <w:rsid w:val="00FA0A5F"/>
    <w:rsid w:val="00FA150B"/>
    <w:rsid w:val="00FA1A85"/>
    <w:rsid w:val="00FA2E7B"/>
    <w:rsid w:val="00FA3DC4"/>
    <w:rsid w:val="00FA420C"/>
    <w:rsid w:val="00FA43F7"/>
    <w:rsid w:val="00FA4721"/>
    <w:rsid w:val="00FA491A"/>
    <w:rsid w:val="00FA5C8E"/>
    <w:rsid w:val="00FA6162"/>
    <w:rsid w:val="00FA616E"/>
    <w:rsid w:val="00FA7830"/>
    <w:rsid w:val="00FA7BC8"/>
    <w:rsid w:val="00FB0866"/>
    <w:rsid w:val="00FB11A7"/>
    <w:rsid w:val="00FB1306"/>
    <w:rsid w:val="00FB16C8"/>
    <w:rsid w:val="00FB176F"/>
    <w:rsid w:val="00FB187A"/>
    <w:rsid w:val="00FB1D8B"/>
    <w:rsid w:val="00FB24AE"/>
    <w:rsid w:val="00FB295A"/>
    <w:rsid w:val="00FB2BC4"/>
    <w:rsid w:val="00FB3394"/>
    <w:rsid w:val="00FB3D6D"/>
    <w:rsid w:val="00FB4A8F"/>
    <w:rsid w:val="00FB6900"/>
    <w:rsid w:val="00FB6FFE"/>
    <w:rsid w:val="00FB7996"/>
    <w:rsid w:val="00FC0A34"/>
    <w:rsid w:val="00FC13CD"/>
    <w:rsid w:val="00FC1D3A"/>
    <w:rsid w:val="00FC2AC0"/>
    <w:rsid w:val="00FC2FCF"/>
    <w:rsid w:val="00FC3999"/>
    <w:rsid w:val="00FC3D88"/>
    <w:rsid w:val="00FC415C"/>
    <w:rsid w:val="00FC45F5"/>
    <w:rsid w:val="00FC4CD5"/>
    <w:rsid w:val="00FC4F23"/>
    <w:rsid w:val="00FC5045"/>
    <w:rsid w:val="00FC52D4"/>
    <w:rsid w:val="00FC5A3D"/>
    <w:rsid w:val="00FC6440"/>
    <w:rsid w:val="00FC64C9"/>
    <w:rsid w:val="00FC6836"/>
    <w:rsid w:val="00FC6E9C"/>
    <w:rsid w:val="00FC7ACE"/>
    <w:rsid w:val="00FC7D5F"/>
    <w:rsid w:val="00FD122E"/>
    <w:rsid w:val="00FD195E"/>
    <w:rsid w:val="00FD1E74"/>
    <w:rsid w:val="00FD2541"/>
    <w:rsid w:val="00FD2BC3"/>
    <w:rsid w:val="00FD3182"/>
    <w:rsid w:val="00FD3589"/>
    <w:rsid w:val="00FD3D3F"/>
    <w:rsid w:val="00FD3DD1"/>
    <w:rsid w:val="00FD3F48"/>
    <w:rsid w:val="00FD4407"/>
    <w:rsid w:val="00FD5023"/>
    <w:rsid w:val="00FD67F7"/>
    <w:rsid w:val="00FE1D2D"/>
    <w:rsid w:val="00FE1F1C"/>
    <w:rsid w:val="00FE26D3"/>
    <w:rsid w:val="00FE34F0"/>
    <w:rsid w:val="00FE36F0"/>
    <w:rsid w:val="00FE38C4"/>
    <w:rsid w:val="00FE3AA9"/>
    <w:rsid w:val="00FE4654"/>
    <w:rsid w:val="00FE5307"/>
    <w:rsid w:val="00FE55E2"/>
    <w:rsid w:val="00FE5866"/>
    <w:rsid w:val="00FE5D46"/>
    <w:rsid w:val="00FE5EED"/>
    <w:rsid w:val="00FE73BE"/>
    <w:rsid w:val="00FF023B"/>
    <w:rsid w:val="00FF0AB1"/>
    <w:rsid w:val="00FF0C2C"/>
    <w:rsid w:val="00FF1357"/>
    <w:rsid w:val="00FF2556"/>
    <w:rsid w:val="00FF2DDB"/>
    <w:rsid w:val="00FF3237"/>
    <w:rsid w:val="00FF38CB"/>
    <w:rsid w:val="00FF39A4"/>
    <w:rsid w:val="00FF4A15"/>
    <w:rsid w:val="00FF4E2C"/>
    <w:rsid w:val="00FF5390"/>
    <w:rsid w:val="00FF541A"/>
    <w:rsid w:val="00FF6D13"/>
    <w:rsid w:val="00FF70DF"/>
    <w:rsid w:val="00FF7763"/>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3439">
      <w:bodyDiv w:val="1"/>
      <w:marLeft w:val="0"/>
      <w:marRight w:val="0"/>
      <w:marTop w:val="0"/>
      <w:marBottom w:val="0"/>
      <w:divBdr>
        <w:top w:val="none" w:sz="0" w:space="0" w:color="auto"/>
        <w:left w:val="none" w:sz="0" w:space="0" w:color="auto"/>
        <w:bottom w:val="none" w:sz="0" w:space="0" w:color="auto"/>
        <w:right w:val="none" w:sz="0" w:space="0" w:color="auto"/>
      </w:divBdr>
    </w:div>
    <w:div w:id="60102527">
      <w:bodyDiv w:val="1"/>
      <w:marLeft w:val="0"/>
      <w:marRight w:val="0"/>
      <w:marTop w:val="0"/>
      <w:marBottom w:val="0"/>
      <w:divBdr>
        <w:top w:val="none" w:sz="0" w:space="0" w:color="auto"/>
        <w:left w:val="none" w:sz="0" w:space="0" w:color="auto"/>
        <w:bottom w:val="none" w:sz="0" w:space="0" w:color="auto"/>
        <w:right w:val="none" w:sz="0" w:space="0" w:color="auto"/>
      </w:divBdr>
    </w:div>
    <w:div w:id="184253895">
      <w:bodyDiv w:val="1"/>
      <w:marLeft w:val="0"/>
      <w:marRight w:val="0"/>
      <w:marTop w:val="0"/>
      <w:marBottom w:val="0"/>
      <w:divBdr>
        <w:top w:val="none" w:sz="0" w:space="0" w:color="auto"/>
        <w:left w:val="none" w:sz="0" w:space="0" w:color="auto"/>
        <w:bottom w:val="none" w:sz="0" w:space="0" w:color="auto"/>
        <w:right w:val="none" w:sz="0" w:space="0" w:color="auto"/>
      </w:divBdr>
    </w:div>
    <w:div w:id="195240184">
      <w:bodyDiv w:val="1"/>
      <w:marLeft w:val="0"/>
      <w:marRight w:val="0"/>
      <w:marTop w:val="0"/>
      <w:marBottom w:val="0"/>
      <w:divBdr>
        <w:top w:val="none" w:sz="0" w:space="0" w:color="auto"/>
        <w:left w:val="none" w:sz="0" w:space="0" w:color="auto"/>
        <w:bottom w:val="none" w:sz="0" w:space="0" w:color="auto"/>
        <w:right w:val="none" w:sz="0" w:space="0" w:color="auto"/>
      </w:divBdr>
    </w:div>
    <w:div w:id="195390046">
      <w:bodyDiv w:val="1"/>
      <w:marLeft w:val="0"/>
      <w:marRight w:val="0"/>
      <w:marTop w:val="0"/>
      <w:marBottom w:val="0"/>
      <w:divBdr>
        <w:top w:val="none" w:sz="0" w:space="0" w:color="auto"/>
        <w:left w:val="none" w:sz="0" w:space="0" w:color="auto"/>
        <w:bottom w:val="none" w:sz="0" w:space="0" w:color="auto"/>
        <w:right w:val="none" w:sz="0" w:space="0" w:color="auto"/>
      </w:divBdr>
    </w:div>
    <w:div w:id="443697550">
      <w:bodyDiv w:val="1"/>
      <w:marLeft w:val="0"/>
      <w:marRight w:val="0"/>
      <w:marTop w:val="0"/>
      <w:marBottom w:val="0"/>
      <w:divBdr>
        <w:top w:val="none" w:sz="0" w:space="0" w:color="auto"/>
        <w:left w:val="none" w:sz="0" w:space="0" w:color="auto"/>
        <w:bottom w:val="none" w:sz="0" w:space="0" w:color="auto"/>
        <w:right w:val="none" w:sz="0" w:space="0" w:color="auto"/>
      </w:divBdr>
    </w:div>
    <w:div w:id="576984100">
      <w:bodyDiv w:val="1"/>
      <w:marLeft w:val="0"/>
      <w:marRight w:val="0"/>
      <w:marTop w:val="0"/>
      <w:marBottom w:val="0"/>
      <w:divBdr>
        <w:top w:val="none" w:sz="0" w:space="0" w:color="auto"/>
        <w:left w:val="none" w:sz="0" w:space="0" w:color="auto"/>
        <w:bottom w:val="none" w:sz="0" w:space="0" w:color="auto"/>
        <w:right w:val="none" w:sz="0" w:space="0" w:color="auto"/>
      </w:divBdr>
    </w:div>
    <w:div w:id="592781707">
      <w:bodyDiv w:val="1"/>
      <w:marLeft w:val="0"/>
      <w:marRight w:val="0"/>
      <w:marTop w:val="0"/>
      <w:marBottom w:val="0"/>
      <w:divBdr>
        <w:top w:val="none" w:sz="0" w:space="0" w:color="auto"/>
        <w:left w:val="none" w:sz="0" w:space="0" w:color="auto"/>
        <w:bottom w:val="none" w:sz="0" w:space="0" w:color="auto"/>
        <w:right w:val="none" w:sz="0" w:space="0" w:color="auto"/>
      </w:divBdr>
    </w:div>
    <w:div w:id="623772416">
      <w:bodyDiv w:val="1"/>
      <w:marLeft w:val="0"/>
      <w:marRight w:val="0"/>
      <w:marTop w:val="0"/>
      <w:marBottom w:val="0"/>
      <w:divBdr>
        <w:top w:val="none" w:sz="0" w:space="0" w:color="auto"/>
        <w:left w:val="none" w:sz="0" w:space="0" w:color="auto"/>
        <w:bottom w:val="none" w:sz="0" w:space="0" w:color="auto"/>
        <w:right w:val="none" w:sz="0" w:space="0" w:color="auto"/>
      </w:divBdr>
    </w:div>
    <w:div w:id="782726719">
      <w:bodyDiv w:val="1"/>
      <w:marLeft w:val="0"/>
      <w:marRight w:val="0"/>
      <w:marTop w:val="0"/>
      <w:marBottom w:val="0"/>
      <w:divBdr>
        <w:top w:val="none" w:sz="0" w:space="0" w:color="auto"/>
        <w:left w:val="none" w:sz="0" w:space="0" w:color="auto"/>
        <w:bottom w:val="none" w:sz="0" w:space="0" w:color="auto"/>
        <w:right w:val="none" w:sz="0" w:space="0" w:color="auto"/>
      </w:divBdr>
    </w:div>
    <w:div w:id="1205944622">
      <w:bodyDiv w:val="1"/>
      <w:marLeft w:val="0"/>
      <w:marRight w:val="0"/>
      <w:marTop w:val="0"/>
      <w:marBottom w:val="0"/>
      <w:divBdr>
        <w:top w:val="none" w:sz="0" w:space="0" w:color="auto"/>
        <w:left w:val="none" w:sz="0" w:space="0" w:color="auto"/>
        <w:bottom w:val="none" w:sz="0" w:space="0" w:color="auto"/>
        <w:right w:val="none" w:sz="0" w:space="0" w:color="auto"/>
      </w:divBdr>
    </w:div>
    <w:div w:id="1220360284">
      <w:bodyDiv w:val="1"/>
      <w:marLeft w:val="0"/>
      <w:marRight w:val="0"/>
      <w:marTop w:val="0"/>
      <w:marBottom w:val="0"/>
      <w:divBdr>
        <w:top w:val="none" w:sz="0" w:space="0" w:color="auto"/>
        <w:left w:val="none" w:sz="0" w:space="0" w:color="auto"/>
        <w:bottom w:val="none" w:sz="0" w:space="0" w:color="auto"/>
        <w:right w:val="none" w:sz="0" w:space="0" w:color="auto"/>
      </w:divBdr>
    </w:div>
    <w:div w:id="1356030718">
      <w:bodyDiv w:val="1"/>
      <w:marLeft w:val="0"/>
      <w:marRight w:val="0"/>
      <w:marTop w:val="0"/>
      <w:marBottom w:val="0"/>
      <w:divBdr>
        <w:top w:val="none" w:sz="0" w:space="0" w:color="auto"/>
        <w:left w:val="none" w:sz="0" w:space="0" w:color="auto"/>
        <w:bottom w:val="none" w:sz="0" w:space="0" w:color="auto"/>
        <w:right w:val="none" w:sz="0" w:space="0" w:color="auto"/>
      </w:divBdr>
    </w:div>
    <w:div w:id="1623924223">
      <w:bodyDiv w:val="1"/>
      <w:marLeft w:val="0"/>
      <w:marRight w:val="0"/>
      <w:marTop w:val="0"/>
      <w:marBottom w:val="0"/>
      <w:divBdr>
        <w:top w:val="none" w:sz="0" w:space="0" w:color="auto"/>
        <w:left w:val="none" w:sz="0" w:space="0" w:color="auto"/>
        <w:bottom w:val="none" w:sz="0" w:space="0" w:color="auto"/>
        <w:right w:val="none" w:sz="0" w:space="0" w:color="auto"/>
      </w:divBdr>
    </w:div>
    <w:div w:id="1867333007">
      <w:bodyDiv w:val="1"/>
      <w:marLeft w:val="0"/>
      <w:marRight w:val="0"/>
      <w:marTop w:val="0"/>
      <w:marBottom w:val="0"/>
      <w:divBdr>
        <w:top w:val="none" w:sz="0" w:space="0" w:color="auto"/>
        <w:left w:val="none" w:sz="0" w:space="0" w:color="auto"/>
        <w:bottom w:val="none" w:sz="0" w:space="0" w:color="auto"/>
        <w:right w:val="none" w:sz="0" w:space="0" w:color="auto"/>
      </w:divBdr>
    </w:div>
    <w:div w:id="1947038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96D06C-8E56-41DD-B30A-A629E55B4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49</TotalTime>
  <Pages>18</Pages>
  <Words>50281</Words>
  <Characters>286602</Characters>
  <Application>Microsoft Office Word</Application>
  <DocSecurity>0</DocSecurity>
  <Lines>2388</Lines>
  <Paragraphs>672</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3362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u2</dc:creator>
  <cp:lastModifiedBy>gru2</cp:lastModifiedBy>
  <cp:revision>4756</cp:revision>
  <dcterms:created xsi:type="dcterms:W3CDTF">2017-11-24T08:18:00Z</dcterms:created>
  <dcterms:modified xsi:type="dcterms:W3CDTF">2018-01-01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W9iK2mNJ"/&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